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8C1A37" w14:textId="716FA02F" w:rsidR="00CA69AA" w:rsidRPr="009C51B7" w:rsidRDefault="00CA69AA" w:rsidP="00CA69AA">
      <w:pPr>
        <w:jc w:val="center"/>
        <w:rPr>
          <w:b/>
          <w:bCs/>
          <w:sz w:val="26"/>
          <w:szCs w:val="26"/>
          <w:lang w:val="en-GB"/>
          <w14:textOutline w14:w="0" w14:cap="flat" w14:cmpd="sng" w14:algn="ctr">
            <w14:noFill/>
            <w14:prstDash w14:val="solid"/>
            <w14:round/>
          </w14:textOutline>
        </w:rPr>
      </w:pPr>
      <w:r w:rsidRPr="009C51B7">
        <w:rPr>
          <w:b/>
          <w:bCs/>
          <w:sz w:val="26"/>
          <w:szCs w:val="26"/>
          <w:lang w:val="en-GB"/>
          <w14:textOutline w14:w="0" w14:cap="flat" w14:cmpd="sng" w14:algn="ctr">
            <w14:noFill/>
            <w14:prstDash w14:val="solid"/>
            <w14:round/>
          </w14:textOutline>
        </w:rPr>
        <w:t>Predicting Intention and maintenance of breastfeeding up to 2-years after birth in primiparous and multiparous women</w:t>
      </w:r>
    </w:p>
    <w:p w14:paraId="62612654" w14:textId="44085D13" w:rsidR="009C51B7" w:rsidRPr="009C51B7" w:rsidRDefault="009C51B7" w:rsidP="00CA69AA">
      <w:pPr>
        <w:jc w:val="center"/>
        <w:rPr>
          <w:b/>
          <w:bCs/>
          <w:szCs w:val="24"/>
          <w:lang w:val="en-GB"/>
          <w14:textOutline w14:w="0" w14:cap="flat" w14:cmpd="sng" w14:algn="ctr">
            <w14:noFill/>
            <w14:prstDash w14:val="solid"/>
            <w14:round/>
          </w14:textOutline>
        </w:rPr>
      </w:pPr>
    </w:p>
    <w:p w14:paraId="0FE785B6" w14:textId="25EBFA22" w:rsidR="009C51B7" w:rsidRPr="009C51B7" w:rsidRDefault="009C51B7" w:rsidP="00CA69AA">
      <w:pPr>
        <w:jc w:val="center"/>
        <w:rPr>
          <w:szCs w:val="24"/>
          <w:lang w:val="en-GB"/>
        </w:rPr>
      </w:pPr>
      <w:r w:rsidRPr="009C51B7">
        <w:rPr>
          <w:szCs w:val="24"/>
          <w:lang w:val="en-GB"/>
          <w14:textOutline w14:w="0" w14:cap="flat" w14:cmpd="sng" w14:algn="ctr">
            <w14:noFill/>
            <w14:prstDash w14:val="solid"/>
            <w14:round/>
          </w14:textOutline>
        </w:rPr>
        <w:t>Short title: Intention and maintenance of breastfeeding</w:t>
      </w:r>
    </w:p>
    <w:p w14:paraId="4C3193D2" w14:textId="5309F77C" w:rsidR="00CA69AA" w:rsidRDefault="00CA69AA" w:rsidP="00973CDA">
      <w:pPr>
        <w:spacing w:line="480" w:lineRule="auto"/>
        <w:ind w:firstLine="720"/>
        <w:rPr>
          <w:szCs w:val="24"/>
          <w:lang w:val="en-GB"/>
        </w:rPr>
      </w:pPr>
    </w:p>
    <w:p w14:paraId="40682697" w14:textId="77777777" w:rsidR="009C51B7" w:rsidRDefault="009C51B7" w:rsidP="00973CDA">
      <w:pPr>
        <w:spacing w:line="480" w:lineRule="auto"/>
        <w:ind w:firstLine="720"/>
        <w:rPr>
          <w:szCs w:val="24"/>
          <w:lang w:val="en-GB"/>
        </w:rPr>
      </w:pPr>
      <w:bookmarkStart w:id="0" w:name="_GoBack"/>
      <w:bookmarkEnd w:id="0"/>
    </w:p>
    <w:p w14:paraId="016C44C8" w14:textId="77777777" w:rsidR="009C51B7" w:rsidRDefault="009C51B7" w:rsidP="009C51B7">
      <w:pPr>
        <w:spacing w:line="480" w:lineRule="auto"/>
        <w:rPr>
          <w:szCs w:val="24"/>
          <w:lang w:val="en-GB"/>
        </w:rPr>
      </w:pPr>
      <w:r>
        <w:rPr>
          <w:szCs w:val="24"/>
          <w:lang w:val="en-GB"/>
        </w:rPr>
        <w:t>Abstract</w:t>
      </w:r>
    </w:p>
    <w:p w14:paraId="319765FA" w14:textId="77777777" w:rsidR="009C51B7" w:rsidRDefault="009C51B7" w:rsidP="009C51B7">
      <w:pPr>
        <w:spacing w:line="480" w:lineRule="auto"/>
        <w:rPr>
          <w:szCs w:val="24"/>
          <w:lang w:val="en-GB"/>
        </w:rPr>
      </w:pPr>
    </w:p>
    <w:p w14:paraId="182FFFF1" w14:textId="77777777" w:rsidR="009C51B7" w:rsidRDefault="009C51B7" w:rsidP="009C51B7">
      <w:pPr>
        <w:spacing w:line="480" w:lineRule="auto"/>
        <w:rPr>
          <w:lang w:val="en-GB"/>
        </w:rPr>
      </w:pPr>
      <w:r>
        <w:rPr>
          <w:szCs w:val="24"/>
          <w:lang w:val="en-GB"/>
        </w:rPr>
        <w:t xml:space="preserve">Objectives: </w:t>
      </w:r>
      <w:r>
        <w:rPr>
          <w:lang w:val="en-GB"/>
        </w:rPr>
        <w:t xml:space="preserve">Breastfeeding up to 2-years has been associated with short and long-term health benefits for both </w:t>
      </w:r>
      <w:proofErr w:type="spellStart"/>
      <w:r>
        <w:rPr>
          <w:lang w:val="en-GB"/>
        </w:rPr>
        <w:t>newborns</w:t>
      </w:r>
      <w:proofErr w:type="spellEnd"/>
      <w:r>
        <w:rPr>
          <w:lang w:val="en-GB"/>
        </w:rPr>
        <w:t xml:space="preserve"> and mothers. However, few women breastfeed up to 2-years after birth. This study </w:t>
      </w:r>
      <w:r>
        <w:rPr>
          <w:lang w:val="en-GB"/>
          <w14:textOutline w14:w="0" w14:cap="flat" w14:cmpd="sng" w14:algn="ctr">
            <w14:noFill/>
            <w14:prstDash w14:val="solid"/>
            <w14:round/>
          </w14:textOutline>
        </w:rPr>
        <w:t xml:space="preserve">extends previous research on the theory of planned behaviour (TPB) examining the predictors of intention and maintenance of breastfeeding up to 2-years in both </w:t>
      </w:r>
      <w:r>
        <w:rPr>
          <w:szCs w:val="24"/>
          <w:lang w:val="en-GB"/>
        </w:rPr>
        <w:t xml:space="preserve">primiparous and multiparous women. </w:t>
      </w:r>
    </w:p>
    <w:p w14:paraId="047A708C" w14:textId="77777777" w:rsidR="009C51B7" w:rsidRDefault="009C51B7" w:rsidP="009C51B7">
      <w:pPr>
        <w:spacing w:line="480" w:lineRule="auto"/>
        <w:rPr>
          <w:lang w:val="en-GB"/>
        </w:rPr>
      </w:pPr>
      <w:r>
        <w:rPr>
          <w:lang w:val="en-GB"/>
        </w:rPr>
        <w:t>Design:155 pregnant women participated in this longitudinal study.</w:t>
      </w:r>
    </w:p>
    <w:p w14:paraId="683C583A" w14:textId="77777777" w:rsidR="009C51B7" w:rsidRDefault="009C51B7" w:rsidP="009C51B7">
      <w:pPr>
        <w:spacing w:line="480" w:lineRule="auto"/>
        <w:rPr>
          <w:lang w:val="en-GB"/>
        </w:rPr>
      </w:pPr>
      <w:r>
        <w:rPr>
          <w:lang w:val="en-GB"/>
        </w:rPr>
        <w:t xml:space="preserve">Methods: Participants completed a questionnaire and then 2-years after the child’s birth were asked to report breastfeeding behaviour. </w:t>
      </w:r>
      <w:r>
        <w:rPr>
          <w:szCs w:val="24"/>
          <w:lang w:val="en-GB"/>
        </w:rPr>
        <w:t>Interactions among parity and TPB constructs were examined.</w:t>
      </w:r>
    </w:p>
    <w:p w14:paraId="6E119574" w14:textId="32363D5D" w:rsidR="009C51B7" w:rsidRDefault="009C51B7" w:rsidP="009C51B7">
      <w:pPr>
        <w:spacing w:line="480" w:lineRule="auto"/>
        <w:rPr>
          <w:szCs w:val="24"/>
          <w:lang w:val="en-GB"/>
        </w:rPr>
      </w:pPr>
      <w:r>
        <w:rPr>
          <w:lang w:val="en-GB"/>
        </w:rPr>
        <w:t xml:space="preserve">Results: Attitudes, descriptive and injunctive norms, and </w:t>
      </w:r>
      <w:r>
        <w:rPr>
          <w:szCs w:val="24"/>
          <w:lang w:val="en-GB"/>
        </w:rPr>
        <w:t>perceived behavioural control (PBC)</w:t>
      </w:r>
      <w:r>
        <w:rPr>
          <w:lang w:val="en-GB"/>
        </w:rPr>
        <w:t xml:space="preserve"> explained 58% of the variance in mothers’ intention to breastfeed. Attitudes were the strongest predictor</w:t>
      </w:r>
      <w:r w:rsidRPr="00767BEB">
        <w:rPr>
          <w:szCs w:val="24"/>
          <w:lang w:val="en-GB"/>
        </w:rPr>
        <w:t>, followed by PBC</w:t>
      </w:r>
      <w:r w:rsidR="00F4265F">
        <w:rPr>
          <w:szCs w:val="24"/>
          <w:lang w:val="en-GB"/>
        </w:rPr>
        <w:t>, descriptive norms</w:t>
      </w:r>
      <w:r w:rsidR="00FF0987">
        <w:rPr>
          <w:szCs w:val="24"/>
          <w:lang w:val="en-GB"/>
        </w:rPr>
        <w:t xml:space="preserve"> </w:t>
      </w:r>
      <w:r>
        <w:rPr>
          <w:szCs w:val="24"/>
          <w:lang w:val="en-GB"/>
        </w:rPr>
        <w:t xml:space="preserve">and parity. A significant interaction was found between parity and PBC, showing that PBC was only a significant predictor of </w:t>
      </w:r>
      <w:r>
        <w:rPr>
          <w:szCs w:val="24"/>
          <w:shd w:val="clear" w:color="auto" w:fill="FFFFFF"/>
          <w:lang w:val="en-GB"/>
        </w:rPr>
        <w:t>intention to breastfeed at 2-years in multiparous women.</w:t>
      </w:r>
      <w:r>
        <w:rPr>
          <w:szCs w:val="24"/>
          <w:lang w:val="en-GB"/>
        </w:rPr>
        <w:t xml:space="preserve"> Intentions were the only predictor of breastfeeding behaviour at 2-years.</w:t>
      </w:r>
    </w:p>
    <w:p w14:paraId="45415DBE" w14:textId="7F543E55" w:rsidR="009C51B7" w:rsidRDefault="009C51B7" w:rsidP="009C51B7">
      <w:pPr>
        <w:spacing w:line="480" w:lineRule="auto"/>
        <w:rPr>
          <w:lang w:val="en-US"/>
        </w:rPr>
      </w:pPr>
      <w:r>
        <w:rPr>
          <w:lang w:val="en-GB"/>
        </w:rPr>
        <w:t xml:space="preserve">Conclusion: </w:t>
      </w:r>
      <w:r w:rsidRPr="006510D0">
        <w:rPr>
          <w:lang w:val="en-US"/>
        </w:rPr>
        <w:t>Promoting intentions may be a useful way to increase breastfeeding duration to 2</w:t>
      </w:r>
      <w:r>
        <w:rPr>
          <w:lang w:val="en-US"/>
        </w:rPr>
        <w:t>-</w:t>
      </w:r>
      <w:r w:rsidRPr="006510D0">
        <w:rPr>
          <w:lang w:val="en-US"/>
        </w:rPr>
        <w:t>years</w:t>
      </w:r>
      <w:r>
        <w:rPr>
          <w:lang w:val="en-US"/>
        </w:rPr>
        <w:t xml:space="preserve"> and t</w:t>
      </w:r>
      <w:r w:rsidRPr="006510D0">
        <w:rPr>
          <w:lang w:val="en-US"/>
        </w:rPr>
        <w:t xml:space="preserve">argeting attitudes </w:t>
      </w:r>
      <w:r w:rsidR="00F4265F">
        <w:rPr>
          <w:lang w:val="en-US"/>
        </w:rPr>
        <w:t xml:space="preserve">and norms </w:t>
      </w:r>
      <w:r w:rsidRPr="006510D0">
        <w:rPr>
          <w:lang w:val="en-US"/>
        </w:rPr>
        <w:t xml:space="preserve">may </w:t>
      </w:r>
      <w:r>
        <w:rPr>
          <w:lang w:val="en-US"/>
        </w:rPr>
        <w:t xml:space="preserve">be one way to </w:t>
      </w:r>
      <w:r w:rsidRPr="006510D0">
        <w:rPr>
          <w:lang w:val="en-US"/>
        </w:rPr>
        <w:t xml:space="preserve">increase </w:t>
      </w:r>
      <w:r w:rsidR="000C18C1" w:rsidRPr="006510D0">
        <w:rPr>
          <w:lang w:val="en-US"/>
        </w:rPr>
        <w:t xml:space="preserve">intentions. </w:t>
      </w:r>
      <w:r w:rsidR="000C18C1">
        <w:rPr>
          <w:lang w:val="en-US"/>
        </w:rPr>
        <w:t>Further, t</w:t>
      </w:r>
      <w:r w:rsidR="000C18C1" w:rsidRPr="006510D0">
        <w:rPr>
          <w:lang w:val="en-US"/>
        </w:rPr>
        <w:t>argeting PBC may also be useful but only in multiparous women.</w:t>
      </w:r>
    </w:p>
    <w:p w14:paraId="354F5155" w14:textId="77777777" w:rsidR="009C51B7" w:rsidRDefault="009C51B7" w:rsidP="009C51B7">
      <w:pPr>
        <w:rPr>
          <w:lang w:val="en-US"/>
        </w:rPr>
      </w:pPr>
    </w:p>
    <w:p w14:paraId="3EEFFB54" w14:textId="77777777" w:rsidR="009C51B7" w:rsidRDefault="009C51B7" w:rsidP="009C51B7">
      <w:pPr>
        <w:rPr>
          <w:szCs w:val="24"/>
          <w:lang w:val="en-GB"/>
        </w:rPr>
      </w:pPr>
      <w:proofErr w:type="spellStart"/>
      <w:r>
        <w:rPr>
          <w:lang w:val="en-US"/>
        </w:rPr>
        <w:t>Ke</w:t>
      </w:r>
      <w:r>
        <w:rPr>
          <w:szCs w:val="24"/>
          <w:lang w:val="en-GB"/>
        </w:rPr>
        <w:t>ywords</w:t>
      </w:r>
      <w:proofErr w:type="spellEnd"/>
      <w:r>
        <w:rPr>
          <w:szCs w:val="24"/>
          <w:lang w:val="en-GB"/>
        </w:rPr>
        <w:t>: Theory of Planned Behaviour; Breastfeeding; Parity; Pregnancy; Clinical and Health Psychology.</w:t>
      </w:r>
    </w:p>
    <w:p w14:paraId="2CC86911" w14:textId="77B608AE" w:rsidR="00F62494" w:rsidRPr="00767BEB" w:rsidRDefault="00F62494" w:rsidP="009C51B7">
      <w:pPr>
        <w:spacing w:line="480" w:lineRule="auto"/>
        <w:ind w:firstLine="720"/>
        <w:rPr>
          <w:szCs w:val="24"/>
          <w:lang w:val="en-GB"/>
        </w:rPr>
      </w:pPr>
      <w:r w:rsidRPr="00767BEB">
        <w:rPr>
          <w:szCs w:val="24"/>
          <w:lang w:val="en-GB"/>
        </w:rPr>
        <w:lastRenderedPageBreak/>
        <w:t>Introduction</w:t>
      </w:r>
    </w:p>
    <w:p w14:paraId="1F7388B2" w14:textId="77777777" w:rsidR="00F62494" w:rsidRPr="00767BEB" w:rsidRDefault="00F62494" w:rsidP="00973CDA">
      <w:pPr>
        <w:spacing w:line="480" w:lineRule="auto"/>
        <w:rPr>
          <w:szCs w:val="24"/>
          <w:lang w:val="en-GB"/>
        </w:rPr>
      </w:pPr>
    </w:p>
    <w:p w14:paraId="355E4436" w14:textId="1C3DA2BD" w:rsidR="0004135D" w:rsidRPr="006C25B6" w:rsidRDefault="00E601B9" w:rsidP="00260A4D">
      <w:pPr>
        <w:spacing w:line="480" w:lineRule="auto"/>
        <w:ind w:firstLine="720"/>
        <w:rPr>
          <w:rFonts w:ascii="Georgia" w:hAnsi="Georgia"/>
          <w:color w:val="333333"/>
          <w:sz w:val="27"/>
          <w:szCs w:val="27"/>
          <w:shd w:val="clear" w:color="auto" w:fill="FFFFFF"/>
          <w:lang w:val="en-GB"/>
        </w:rPr>
      </w:pPr>
      <w:r>
        <w:rPr>
          <w:color w:val="000000"/>
          <w:szCs w:val="24"/>
          <w:lang w:val="en-GB"/>
        </w:rPr>
        <w:t xml:space="preserve">Breastfeeding is </w:t>
      </w:r>
      <w:r>
        <w:rPr>
          <w:szCs w:val="24"/>
          <w:lang w:val="en-GB"/>
        </w:rPr>
        <w:t xml:space="preserve">recognized as the normative standard for ideal feeding since it provides the infant with all of the nutrients required for optimal </w:t>
      </w:r>
      <w:r>
        <w:rPr>
          <w:lang w:val="en-GB"/>
        </w:rPr>
        <w:t xml:space="preserve">health </w:t>
      </w:r>
      <w:r>
        <w:rPr>
          <w:lang w:val="en-GB"/>
        </w:rPr>
        <w:fldChar w:fldCharType="begin" w:fldLock="1"/>
      </w:r>
      <w:r>
        <w:rPr>
          <w:lang w:val="en-GB"/>
        </w:rPr>
        <w:instrText>ADDIN CSL_CITATION {"citationItems":[{"id":"ITEM-1","itemData":{"ISSN":"0024-3477","abstract":"During the last decade there has been increasing interest in possible long-term benefits of breastfeeding for health and development. Most relevant studies published from the second half of 2001 to 2006 suggest that breastfeeding is likely to protect against later obesity, type 1 diabetes, coeliac disease, inflammatory bowel diseases and childhood cancer. Also, breastfeeding seems to have beneficial effects on later cardiovascular risk factors. A positive association between breastfeeding and cognitive development continues to be the most consistent and important effect, whereas the effect of breastfeeding in the prevention of atopy remains controversial. Possible mechanisms which might mediate the protective effect of breastfeeding are considered. Evidence suggests that breastfeeding can to some degree programme future health, although most studies are observational and cannot prove causation. Promotion of breastfeeding is of great importance and may contribute to the prevention of some major health risks at the population level.","author":[{"dropping-particle":"","family":"World Health Organization","given":"","non-dropping-particle":"","parse-names":false,"suffix":""}],"container-title":"World Health Organization","id":"ITEM-1","issued":{"date-parts":[["2013"]]},"number-of-pages":"1-70","title":"Long-term effects of breastfeeding: a systematic review","type":"report"},"uris":["http://www.mendeley.com/documents/?uuid=f7656294-08d6-4c9f-8ab2-fb0a9d4f5385"]}],"mendeley":{"formattedCitation":"(World Health Organization, 2013)","plainTextFormattedCitation":"(World Health Organization, 2013)","previouslyFormattedCitation":"(World Health Organization, 2013)"},"properties":{"noteIndex":0},"schema":"https://github.com/citation-style-language/schema/raw/master/csl-citation.json"}</w:instrText>
      </w:r>
      <w:r>
        <w:rPr>
          <w:lang w:val="en-GB"/>
        </w:rPr>
        <w:fldChar w:fldCharType="separate"/>
      </w:r>
      <w:r>
        <w:rPr>
          <w:noProof/>
          <w:lang w:val="en-GB"/>
        </w:rPr>
        <w:t>(World Health Organization, 2013)</w:t>
      </w:r>
      <w:r>
        <w:rPr>
          <w:lang w:val="en-GB"/>
        </w:rPr>
        <w:fldChar w:fldCharType="end"/>
      </w:r>
      <w:r>
        <w:rPr>
          <w:lang w:val="en-GB"/>
        </w:rPr>
        <w:t xml:space="preserve">. </w:t>
      </w:r>
      <w:bookmarkStart w:id="1" w:name="_Hlk84004679"/>
      <w:r w:rsidR="0004135D" w:rsidRPr="00402FC5">
        <w:rPr>
          <w:color w:val="FF0000"/>
          <w:szCs w:val="24"/>
          <w:lang w:val="en-GB"/>
        </w:rPr>
        <w:t xml:space="preserve">Exclusive breastfeeding refers to </w:t>
      </w:r>
      <w:r w:rsidR="0004135D" w:rsidRPr="00402FC5">
        <w:rPr>
          <w:color w:val="FF0000"/>
          <w:szCs w:val="24"/>
          <w:shd w:val="clear" w:color="auto" w:fill="FFFFFF"/>
          <w:lang w:val="en-US"/>
        </w:rPr>
        <w:t xml:space="preserve">an infant </w:t>
      </w:r>
      <w:r w:rsidR="002939A9">
        <w:rPr>
          <w:color w:val="FF0000"/>
          <w:szCs w:val="24"/>
          <w:shd w:val="clear" w:color="auto" w:fill="FFFFFF"/>
          <w:lang w:val="en-US"/>
        </w:rPr>
        <w:t>receiving</w:t>
      </w:r>
      <w:r w:rsidR="0004135D" w:rsidRPr="00402FC5">
        <w:rPr>
          <w:color w:val="FF0000"/>
          <w:szCs w:val="24"/>
          <w:shd w:val="clear" w:color="auto" w:fill="FFFFFF"/>
          <w:lang w:val="en-US"/>
        </w:rPr>
        <w:t xml:space="preserve"> only breast milk for the first </w:t>
      </w:r>
      <w:r w:rsidR="002939A9">
        <w:rPr>
          <w:color w:val="FF0000"/>
          <w:szCs w:val="24"/>
          <w:shd w:val="clear" w:color="auto" w:fill="FFFFFF"/>
          <w:lang w:val="en-US"/>
        </w:rPr>
        <w:t>six</w:t>
      </w:r>
      <w:r w:rsidR="0004135D" w:rsidRPr="00402FC5">
        <w:rPr>
          <w:color w:val="FF0000"/>
          <w:szCs w:val="24"/>
          <w:shd w:val="clear" w:color="auto" w:fill="FFFFFF"/>
          <w:lang w:val="en-US"/>
        </w:rPr>
        <w:t xml:space="preserve"> months and no other solids or liquids</w:t>
      </w:r>
      <w:r w:rsidR="00402FC5" w:rsidRPr="00402FC5">
        <w:rPr>
          <w:color w:val="FF0000"/>
          <w:szCs w:val="24"/>
          <w:shd w:val="clear" w:color="auto" w:fill="FFFFFF"/>
          <w:lang w:val="en-US"/>
        </w:rPr>
        <w:t>, whereas c</w:t>
      </w:r>
      <w:r w:rsidR="0004135D" w:rsidRPr="00402FC5">
        <w:rPr>
          <w:color w:val="FF0000"/>
          <w:szCs w:val="24"/>
          <w:shd w:val="clear" w:color="auto" w:fill="FFFFFF"/>
          <w:lang w:val="en-US"/>
        </w:rPr>
        <w:t xml:space="preserve">ontinued or </w:t>
      </w:r>
      <w:r w:rsidR="00402FC5" w:rsidRPr="00402FC5">
        <w:rPr>
          <w:color w:val="FF0000"/>
          <w:szCs w:val="24"/>
          <w:shd w:val="clear" w:color="auto" w:fill="FFFFFF"/>
          <w:lang w:val="en-US"/>
        </w:rPr>
        <w:t>extended</w:t>
      </w:r>
      <w:r w:rsidR="0004135D" w:rsidRPr="00402FC5">
        <w:rPr>
          <w:color w:val="FF0000"/>
          <w:szCs w:val="24"/>
          <w:shd w:val="clear" w:color="auto" w:fill="FFFFFF"/>
          <w:lang w:val="en-US"/>
        </w:rPr>
        <w:t xml:space="preserve"> breastfeeding</w:t>
      </w:r>
      <w:r w:rsidR="006C25B6" w:rsidRPr="00402FC5">
        <w:rPr>
          <w:color w:val="FF0000"/>
          <w:szCs w:val="24"/>
          <w:shd w:val="clear" w:color="auto" w:fill="FFFFFF"/>
          <w:lang w:val="en-US"/>
        </w:rPr>
        <w:t xml:space="preserve"> </w:t>
      </w:r>
      <w:r w:rsidR="002939A9">
        <w:rPr>
          <w:color w:val="FF0000"/>
          <w:szCs w:val="24"/>
          <w:shd w:val="clear" w:color="auto" w:fill="FFFFFF"/>
          <w:lang w:val="en-US"/>
        </w:rPr>
        <w:t>refers to</w:t>
      </w:r>
      <w:r w:rsidR="006C25B6" w:rsidRPr="00402FC5">
        <w:rPr>
          <w:color w:val="FF0000"/>
          <w:szCs w:val="24"/>
          <w:shd w:val="clear" w:color="auto" w:fill="FFFFFF"/>
          <w:lang w:val="en-GB"/>
        </w:rPr>
        <w:t xml:space="preserve"> </w:t>
      </w:r>
      <w:r w:rsidR="002939A9">
        <w:rPr>
          <w:rStyle w:val="Emphasis"/>
          <w:i w:val="0"/>
          <w:iCs w:val="0"/>
          <w:color w:val="FF0000"/>
          <w:szCs w:val="24"/>
          <w:shd w:val="clear" w:color="auto" w:fill="FFFFFF"/>
          <w:lang w:val="en-GB"/>
        </w:rPr>
        <w:t>continuing breastfeeding the</w:t>
      </w:r>
      <w:r w:rsidR="006C25B6" w:rsidRPr="00402FC5">
        <w:rPr>
          <w:color w:val="FF0000"/>
          <w:szCs w:val="24"/>
          <w:shd w:val="clear" w:color="auto" w:fill="FFFFFF"/>
          <w:lang w:val="en-GB"/>
        </w:rPr>
        <w:t xml:space="preserve"> baby beyond </w:t>
      </w:r>
      <w:r w:rsidR="00402FC5" w:rsidRPr="00402FC5">
        <w:rPr>
          <w:color w:val="FF0000"/>
          <w:szCs w:val="24"/>
          <w:shd w:val="clear" w:color="auto" w:fill="FFFFFF"/>
          <w:lang w:val="en-GB"/>
        </w:rPr>
        <w:t>the</w:t>
      </w:r>
      <w:r w:rsidR="006C25B6" w:rsidRPr="00402FC5">
        <w:rPr>
          <w:color w:val="FF0000"/>
          <w:szCs w:val="24"/>
          <w:shd w:val="clear" w:color="auto" w:fill="FFFFFF"/>
          <w:lang w:val="en-GB"/>
        </w:rPr>
        <w:t xml:space="preserve"> first year</w:t>
      </w:r>
      <w:r w:rsidR="00402FC5" w:rsidRPr="00402FC5">
        <w:rPr>
          <w:color w:val="FF0000"/>
          <w:szCs w:val="24"/>
          <w:shd w:val="clear" w:color="auto" w:fill="FFFFFF"/>
          <w:lang w:val="en-GB"/>
        </w:rPr>
        <w:t xml:space="preserve"> and up to 2 years or more, </w:t>
      </w:r>
      <w:r w:rsidR="006C25B6" w:rsidRPr="00402FC5">
        <w:rPr>
          <w:color w:val="FF0000"/>
          <w:szCs w:val="24"/>
          <w:shd w:val="clear" w:color="auto" w:fill="FFFFFF"/>
          <w:lang w:val="en-GB"/>
        </w:rPr>
        <w:t>with</w:t>
      </w:r>
      <w:r w:rsidR="00402FC5" w:rsidRPr="00402FC5">
        <w:rPr>
          <w:color w:val="FF0000"/>
          <w:szCs w:val="24"/>
          <w:shd w:val="clear" w:color="auto" w:fill="FFFFFF"/>
          <w:lang w:val="en-GB"/>
        </w:rPr>
        <w:t xml:space="preserve"> compl</w:t>
      </w:r>
      <w:r w:rsidR="00F47644">
        <w:rPr>
          <w:color w:val="FF0000"/>
          <w:szCs w:val="24"/>
          <w:shd w:val="clear" w:color="auto" w:fill="FFFFFF"/>
          <w:lang w:val="en-GB"/>
        </w:rPr>
        <w:t>e</w:t>
      </w:r>
      <w:r w:rsidR="00402FC5" w:rsidRPr="00402FC5">
        <w:rPr>
          <w:color w:val="FF0000"/>
          <w:szCs w:val="24"/>
          <w:shd w:val="clear" w:color="auto" w:fill="FFFFFF"/>
          <w:lang w:val="en-GB"/>
        </w:rPr>
        <w:t xml:space="preserve">mentary food </w:t>
      </w:r>
      <w:r w:rsidR="00402FC5" w:rsidRPr="00402FC5">
        <w:rPr>
          <w:color w:val="FF0000"/>
          <w:szCs w:val="24"/>
          <w:lang w:val="en-GB"/>
        </w:rPr>
        <w:fldChar w:fldCharType="begin" w:fldLock="1"/>
      </w:r>
      <w:r w:rsidR="00402FC5" w:rsidRPr="00402FC5">
        <w:rPr>
          <w:color w:val="FF0000"/>
          <w:szCs w:val="24"/>
          <w:lang w:val="en-GB"/>
        </w:rPr>
        <w:instrText>ADDIN CSL_CITATION {"citationItems":[{"id":"ITEM-1","itemData":{"ISSN":"0024-3477","abstract":"During the last decade there has been increasing interest in possible long-term benefits of breastfeeding for health and development. Most relevant studies published from the second half of 2001 to 2006 suggest that breastfeeding is likely to protect against later obesity, type 1 diabetes, coeliac disease, inflammatory bowel diseases and childhood cancer. Also, breastfeeding seems to have beneficial effects on later cardiovascular risk factors. A positive association between breastfeeding and cognitive development continues to be the most consistent and important effect, whereas the effect of breastfeeding in the prevention of atopy remains controversial. Possible mechanisms which might mediate the protective effect of breastfeeding are considered. Evidence suggests that breastfeeding can to some degree programme future health, although most studies are observational and cannot prove causation. Promotion of breastfeeding is of great importance and may contribute to the prevention of some major health risks at the population level.","author":[{"dropping-particle":"","family":"World Health Organization","given":"","non-dropping-particle":"","parse-names":false,"suffix":""}],"container-title":"World Health Organization","id":"ITEM-1","issued":{"date-parts":[["2013"]]},"number-of-pages":"1-70","title":"Long-term effects of breastfeeding: a systematic review","type":"report"},"uris":["http://www.mendeley.com/documents/?uuid=f7656294-08d6-4c9f-8ab2-fb0a9d4f5385"]}],"mendeley":{"formattedCitation":"(World Health Organization, 2013)","plainTextFormattedCitation":"(World Health Organization, 2013)","previouslyFormattedCitation":"(World Health Organization, 2013)"},"properties":{"noteIndex":0},"schema":"https://github.com/citation-style-language/schema/raw/master/csl-citation.json"}</w:instrText>
      </w:r>
      <w:r w:rsidR="00402FC5" w:rsidRPr="00402FC5">
        <w:rPr>
          <w:color w:val="FF0000"/>
          <w:szCs w:val="24"/>
          <w:lang w:val="en-GB"/>
        </w:rPr>
        <w:fldChar w:fldCharType="separate"/>
      </w:r>
      <w:r w:rsidR="00402FC5" w:rsidRPr="00402FC5">
        <w:rPr>
          <w:noProof/>
          <w:color w:val="FF0000"/>
          <w:szCs w:val="24"/>
          <w:lang w:val="en-GB"/>
        </w:rPr>
        <w:t>(World Health Organization, 2013)</w:t>
      </w:r>
      <w:r w:rsidR="00402FC5" w:rsidRPr="00402FC5">
        <w:rPr>
          <w:color w:val="FF0000"/>
          <w:szCs w:val="24"/>
          <w:lang w:val="en-GB"/>
        </w:rPr>
        <w:fldChar w:fldCharType="end"/>
      </w:r>
      <w:r w:rsidR="00402FC5" w:rsidRPr="00402FC5">
        <w:rPr>
          <w:color w:val="FF0000"/>
          <w:szCs w:val="24"/>
          <w:lang w:val="en-GB"/>
        </w:rPr>
        <w:t>.</w:t>
      </w:r>
      <w:bookmarkEnd w:id="1"/>
    </w:p>
    <w:p w14:paraId="7D08D796" w14:textId="269F26C7" w:rsidR="00F25A3E" w:rsidRPr="00F25A3E" w:rsidRDefault="00E601B9" w:rsidP="00E601B9">
      <w:pPr>
        <w:spacing w:line="480" w:lineRule="auto"/>
        <w:ind w:firstLine="720"/>
        <w:rPr>
          <w:color w:val="FF0000"/>
          <w:lang w:val="en-GB"/>
        </w:rPr>
      </w:pPr>
      <w:r w:rsidRPr="00BC456E">
        <w:rPr>
          <w:lang w:val="en-GB"/>
        </w:rPr>
        <w:t xml:space="preserve">Major benefits </w:t>
      </w:r>
      <w:r w:rsidRPr="00E713DC">
        <w:rPr>
          <w:lang w:val="en-GB"/>
        </w:rPr>
        <w:t>of</w:t>
      </w:r>
      <w:r w:rsidR="00260A4D" w:rsidRPr="00E713DC">
        <w:rPr>
          <w:lang w:val="en-GB"/>
        </w:rPr>
        <w:t xml:space="preserve"> </w:t>
      </w:r>
      <w:r w:rsidRPr="00E713DC">
        <w:rPr>
          <w:lang w:val="en-GB"/>
        </w:rPr>
        <w:t xml:space="preserve">breastfeeding </w:t>
      </w:r>
      <w:r w:rsidRPr="00BC456E">
        <w:rPr>
          <w:lang w:val="en-GB"/>
        </w:rPr>
        <w:t xml:space="preserve">practice </w:t>
      </w:r>
      <w:r w:rsidR="00AB57E4" w:rsidRPr="00AB57E4">
        <w:rPr>
          <w:color w:val="FF0000"/>
          <w:lang w:val="en-GB"/>
        </w:rPr>
        <w:t xml:space="preserve">during the first 6-months </w:t>
      </w:r>
      <w:r w:rsidRPr="00BC456E">
        <w:rPr>
          <w:lang w:val="en-GB"/>
        </w:rPr>
        <w:t xml:space="preserve">include reduced rates of infant infections </w:t>
      </w:r>
      <w:r w:rsidRPr="00BC456E">
        <w:rPr>
          <w:lang w:val="en-GB"/>
        </w:rPr>
        <w:fldChar w:fldCharType="begin" w:fldLock="1"/>
      </w:r>
      <w:r w:rsidRPr="00BC456E">
        <w:rPr>
          <w:lang w:val="en-GB"/>
        </w:rPr>
        <w:instrText>ADDIN CSL_CITATION {"citationItems":[{"id":"ITEM-1","itemData":{"DOI":"10.1016/S0031-3955(05)70288-1","ISSN":"00313955","PMID":"11236719","abstract":"Breastfeeding confers lifesaving protection against infectious illness among disadvantaged populations. As a result, breastfeeding promotion has an important part in child health programs throughout the world. In this article, the evidence regarding the host defense benefits of breastfeeding for term infants of normal birth weight is reviewed, with an emphasis on recent information from industrialized countries regarding how the degree and duration of breastfeeding affect infant health.","author":[{"dropping-particle":"","family":"Heinig","given":"M. Jane","non-dropping-particle":"","parse-names":false,"suffix":""}],"container-title":"Pediatric Clinics of North America","id":"ITEM-1","issue":"1","issued":{"date-parts":[["2001"]]},"page":"105-123","title":"Host defense benefits of breastfeeding for the infant: Effect of breastfeeding duration and exclusively","type":"article-journal","volume":"48"},"uris":["http://www.mendeley.com/documents/?uuid=ea4472b6-5b49-4ce8-8f98-e92ef5dbaafb"]},{"id":"ITEM-2","itemData":{"DOI":"10.1111/apa.13151","ISSN":"16512227","PMID":"26265016","abstract":"Aim To synthesise the evidence on the association between duration and exclusivity of breastfeeding and the risk of acute otitis media (AOM). Methods Systematic review and meta-analysis following searching of PubMed, CINAHL and EMBASE electronic databases. Results Twenty-four studies, all from the USA or Europe, met the inclusion criteria. In the pooled analyses, any form of breastfeeding was found to be protective for AOM in the first 2 years of life. Exclusive breastfeeding for the first 6 months was associated with the greatest protection (OR 0.57 95% CI 0.44, 0.75), followed by 'more vs less' breastfeeding (OR 0.67; 0.59, 0.76) and 'ever vs never' breastfeeding (OR 0.67; 0.56, 0.80). Conclusion This systematic review and meta-analysis provides evidence that breastfeeding protects against AOM until 2 years of age, but protection is greater for exclusive breastfeeding and breastfeeding of longer duration. Exclusive breastfeeding during the first 6 months was associated with around a 43% reduction in ever having AOM in the first 2 years of life. After 2 years of age, there is no evidence that breastfeeding protects against AOM; however, there were few studies and the evidence quality was low.","author":[{"dropping-particle":"","family":"Bowatte","given":"G.","non-dropping-particle":"","parse-names":false,"suffix":""},{"dropping-particle":"","family":"Tham","given":"R.","non-dropping-particle":"","parse-names":false,"suffix":""},{"dropping-particle":"","family":"Allen","given":"Kj","non-dropping-particle":"","parse-names":false,"suffix":""},{"dropping-particle":"","family":"Tan","given":"Dj","non-dropping-particle":"","parse-names":false,"suffix":""},{"dropping-particle":"","family":"Lau","given":"Mxz","non-dropping-particle":"","parse-names":false,"suffix":""},{"dropping-particle":"","family":"Dai","given":"X.","non-dropping-particle":"","parse-names":false,"suffix":""},{"dropping-particle":"","family":"Lodge","given":"Cj","non-dropping-particle":"","parse-names":false,"suffix":""}],"container-title":"Acta Paediatrica, International Journal of Paediatrics","id":"ITEM-2","issued":{"date-parts":[["2015"]]},"page":"85-95","title":"Breastfeeding and childhood acute otitis media: A systematic review and meta-analysis","type":"article-journal","volume":"104"},"uris":["http://www.mendeley.com/documents/?uuid=f4812806-d67e-484e-b624-3e80cb94f44d"]}],"mendeley":{"formattedCitation":"(Bowatte et al., 2015; Heinig, 2001)","plainTextFormattedCitation":"(Bowatte et al., 2015; Heinig, 2001)","previouslyFormattedCitation":"(Bowatte et al., 2015; Heinig, 2001)"},"properties":{"noteIndex":0},"schema":"https://github.com/citation-style-language/schema/raw/master/csl-citation.json"}</w:instrText>
      </w:r>
      <w:r w:rsidRPr="00BC456E">
        <w:rPr>
          <w:lang w:val="en-GB"/>
        </w:rPr>
        <w:fldChar w:fldCharType="separate"/>
      </w:r>
      <w:r w:rsidRPr="00BC456E">
        <w:rPr>
          <w:noProof/>
          <w:lang w:val="en-GB"/>
        </w:rPr>
        <w:t>(Bowatte et al., 2015; Heinig, 2001)</w:t>
      </w:r>
      <w:r w:rsidRPr="00BC456E">
        <w:rPr>
          <w:lang w:val="en-GB"/>
        </w:rPr>
        <w:fldChar w:fldCharType="end"/>
      </w:r>
      <w:r w:rsidRPr="00BC456E">
        <w:rPr>
          <w:lang w:val="en-GB"/>
        </w:rPr>
        <w:t xml:space="preserve">, reduced pneumonia rates </w:t>
      </w:r>
      <w:r w:rsidRPr="00BC456E">
        <w:rPr>
          <w:lang w:val="en-GB"/>
        </w:rPr>
        <w:fldChar w:fldCharType="begin" w:fldLock="1"/>
      </w:r>
      <w:r w:rsidRPr="00BC456E">
        <w:rPr>
          <w:lang w:val="en-GB"/>
        </w:rPr>
        <w:instrText>ADDIN CSL_CITATION {"citationItems":[{"id":"ITEM-1","itemData":{"DOI":"10.1186/1471-2458-13-S3-S18","ISSN":"14712458","PMID":"24564728","abstract":"Background: Suboptimal breastfeeding practices among infants and young children &lt;24 months of age are associated with elevated risk of pneumonia morbidity and mortality. We conducted a systematic review and meta-analysis to quantify the protective effects of breastfeeding exposure against pneumonia incidence, prevalence, hospitalizations and mortality. Methods. We conducted a systematic literature review of studies assessing the risk of selected pneumonia morbidity and mortality outcomes by varying levels of breastfeeding exposure among infants and young children &lt;24 months of age. We used random effects meta-analyses to generate pooled effect estimates by outcome, age and exposure level. Results: Suboptimal breastfeeding elevated the risk of pneumonia morbidity and mortality outcomes across age groups. In particular, pneumonia mortality was higher among not breastfed compared to exclusively breastfed infants 0-5 months of age (RR: 14.97; 95% CI: 0.67-332.74) and among not breastfed compared to breastfed infants and young children 6-23 months of age (RR: 1.92; 95% CI: 0.79-4.68). Conclusions: Our results highlight the importance of breastfeeding during the first 23 months of life as a key intervention for reducing pneumonia morbidity and mortality. © 2013Lamberti et al; licensee BioMed Central Ltd.","author":[{"dropping-particle":"","family":"Lamberti","given":"Laura M.","non-dropping-particle":"","parse-names":false,"suffix":""},{"dropping-particle":"","family":"Zakarija-Grković","given":"Irena","non-dropping-particle":"","parse-names":false,"suffix":""},{"dropping-particle":"","family":"Fischer Walker","given":"Christa L.","non-dropping-particle":"","parse-names":false,"suffix":""},{"dropping-particle":"","family":"Theodoratou","given":"Evropi","non-dropping-particle":"","parse-names":false,"suffix":""},{"dropping-particle":"","family":"Nair","given":"Harish","non-dropping-particle":"","parse-names":false,"suffix":""},{"dropping-particle":"","family":"Campbell","given":"Harry","non-dropping-particle":"","parse-names":false,"suffix":""},{"dropping-particle":"","family":"Black","given":"Robert E.","non-dropping-particle":"","parse-names":false,"suffix":""}],"container-title":"BMC Public Health","id":"ITEM-1","issue":"SUPPL.3","issued":{"date-parts":[["2013"]]},"title":"Breastfeeding for reducing the risk of pneumonia morbidity and mortality in children under two: A systematic literature review and meta-analysis","type":"article-journal","volume":"13"},"uris":["http://www.mendeley.com/documents/?uuid=e634474c-f331-4779-a634-0bf7221f3787"]}],"mendeley":{"formattedCitation":"(Lamberti et al., 2013)","plainTextFormattedCitation":"(Lamberti et al., 2013)","previouslyFormattedCitation":"(Lamberti et al., 2013)"},"properties":{"noteIndex":0},"schema":"https://github.com/citation-style-language/schema/raw/master/csl-citation.json"}</w:instrText>
      </w:r>
      <w:r w:rsidRPr="00BC456E">
        <w:rPr>
          <w:lang w:val="en-GB"/>
        </w:rPr>
        <w:fldChar w:fldCharType="separate"/>
      </w:r>
      <w:r w:rsidRPr="00BC456E">
        <w:rPr>
          <w:noProof/>
          <w:lang w:val="en-GB"/>
        </w:rPr>
        <w:t>(Lamberti et al., 2013)</w:t>
      </w:r>
      <w:r w:rsidRPr="00BC456E">
        <w:rPr>
          <w:lang w:val="en-GB"/>
        </w:rPr>
        <w:fldChar w:fldCharType="end"/>
      </w:r>
      <w:r w:rsidRPr="00BC456E">
        <w:rPr>
          <w:lang w:val="en-GB"/>
        </w:rPr>
        <w:t xml:space="preserve">, and lower rates of chronic diseases including diabetes </w:t>
      </w:r>
      <w:r w:rsidRPr="00BC456E">
        <w:rPr>
          <w:lang w:val="en-GB"/>
        </w:rPr>
        <w:fldChar w:fldCharType="begin" w:fldLock="1"/>
      </w:r>
      <w:r w:rsidRPr="00BC456E">
        <w:rPr>
          <w:lang w:val="en-GB"/>
        </w:rPr>
        <w:instrText>ADDIN CSL_CITATION {"citationItems":[{"id":"ITEM-1","itemData":{"DOI":"10.3945/ajcn.111.033035","ISSN":"00029165","author":[{"dropping-particle":"","family":"Owen","given":"C. G.","non-dropping-particle":"","parse-names":false,"suffix":""},{"dropping-particle":"","family":"Martin","given":"R. M.","non-dropping-particle":"","parse-names":false,"suffix":""},{"dropping-particle":"","family":"Whincup","given":"P. H.","non-dropping-particle":"","parse-names":false,"suffix":""},{"dropping-particle":"","family":"Davey Smith","given":"G.","non-dropping-particle":"","parse-names":false,"suffix":""},{"dropping-particle":"","family":"Cook","given":"D. G.","non-dropping-particle":"","parse-names":false,"suffix":""}],"container-title":"American Journal of Clinical Nutrition","id":"ITEM-1","issue":"3","issued":{"date-parts":[["2012"]]},"page":"779","title":"Does breastfeeding influence risk of type 2 diabetes in later life? A quantitative analysis of published evidence (The American Journal of Clininical Nutrition (2006) 84 (1043-1054))","type":"article-journal","volume":"95"},"uris":["http://www.mendeley.com/documents/?uuid=9398da0e-16bb-4620-9189-0be77e895a42"]},{"id":"ITEM-2","itemData":{"DOI":"10.1111/apa.13133","ISSN":"16512227","PMID":"26192560","abstract":"Aim To systematically review the evidence on the associations between breastfeeding and overweight/obesity, blood pressure, total cholesterol and type 2 diabetes. Methods Two independent literature searches were carried out using the MEDLINE, LILACS, SCIELO and Web of Science databases. Studies restricted to infants and those without an internal comparison group were excluded. Fixed- and random-effects models were used to pool the estimates. Results Breastfed subjects were less likely to be considered obese/overweight [pooled odds ratio: 0.74 (95% confidence interval (CI): 0.70; 0.78)] (n = 113). Among the 11 high-quality studies, the association was smaller [pooled odds ratio: 0.87 (95%CI: 0.76; 0.99)]. Total cholesterol (n = 46) was independent of breastfeeding [pooled mean difference: -0.01 mmol/L (95%CI: -0.05; 0.02)]. Systolic blood pressure (n = 43) was lower among breastfed subjects [mean difference: -0.80 (95%CI: -1.17; -0.43)], but no association was observed among larger studies, and for diastolic blood pressure (n = 38) [mean difference: -0.24 (95%CI: -0.50; 0.02)]. For type 2 diabetes (n = 11), the odds ratio was lower among those subjects who had been breastfed [pooled odds ratio: 0.65 (95%CI: 0.49; 0.86)]. Conclusion Breastfeeding decreased the odds of type 2 diabetes and based on high-quality studies, decreased by 13% the odds of overweight/obesity. No associations were found for total cholesterol or blood pressure.","author":[{"dropping-particle":"","family":"Horta","given":"Bernardo L.","non-dropping-particle":"","parse-names":false,"suffix":""},{"dropping-particle":"","family":"Loret De Mola","given":"Christian","non-dropping-particle":"","parse-names":false,"suffix":""},{"dropping-particle":"","family":"Victora","given":"Cesar G.","non-dropping-particle":"","parse-names":false,"suffix":""}],"container-title":"Acta Paediatrica, International Journal of Paediatrics","id":"ITEM-2","issued":{"date-parts":[["2015"]]},"page":"30-37","title":"Long-term consequences of breastfeeding on cholesterol, obesity, systolic blood pressure and type 2 diabetes: A systematic review and meta-analysis","type":"article-journal","volume":"104"},"uris":["http://www.mendeley.com/documents/?uuid=1ff28630-8bb1-4df7-8f1b-677ad2cc15fe"]}],"mendeley":{"formattedCitation":"(Horta et al., 2015; Owen et al., 2012)","plainTextFormattedCitation":"(Horta et al., 2015; Owen et al., 2012)","previouslyFormattedCitation":"(Horta et al., 2015; Owen et al., 2012)"},"properties":{"noteIndex":0},"schema":"https://github.com/citation-style-language/schema/raw/master/csl-citation.json"}</w:instrText>
      </w:r>
      <w:r w:rsidRPr="00BC456E">
        <w:rPr>
          <w:lang w:val="en-GB"/>
        </w:rPr>
        <w:fldChar w:fldCharType="separate"/>
      </w:r>
      <w:r w:rsidRPr="00BC456E">
        <w:rPr>
          <w:noProof/>
          <w:lang w:val="en-GB"/>
        </w:rPr>
        <w:t>(Horta et al., 2015; Owen et al., 2012)</w:t>
      </w:r>
      <w:r w:rsidRPr="00BC456E">
        <w:rPr>
          <w:lang w:val="en-GB"/>
        </w:rPr>
        <w:fldChar w:fldCharType="end"/>
      </w:r>
      <w:r w:rsidRPr="00BC456E">
        <w:rPr>
          <w:lang w:val="en-GB"/>
        </w:rPr>
        <w:t xml:space="preserve">, obesity </w:t>
      </w:r>
      <w:r w:rsidRPr="00BC456E">
        <w:rPr>
          <w:lang w:val="en-GB"/>
        </w:rPr>
        <w:fldChar w:fldCharType="begin" w:fldLock="1"/>
      </w:r>
      <w:r w:rsidRPr="00BC456E">
        <w:rPr>
          <w:lang w:val="en-GB"/>
        </w:rPr>
        <w:instrText>ADDIN CSL_CITATION {"citationItems":[{"id":"ITEM-1","itemData":{"DOI":"10.1038/sj.ijo.0802758","ISSN":"03070565","PMID":"15314625","abstract":"OBJECTIVE: To investigate the relationship between breast-feeding and obesity in childhood. DESIGN: Systematic review and meta-analysis of published epidemiological studies (cohort, case-control or cross-sectional studies) comparing early feeding-mode and adjusting for potential confounding factors. Electronic databases were searched and reference lists of relevant articles were checked. Calculations of pooled estimates were conducted in fixed- and random-effects models. Heterogeneity was tested by Q-test. Publication bias was assessed from funnel plots and by a linear regression method. OUTCOME MEASURES: Odds ratio (OR) for obesity in childhood defined as body mass index (BMI) percentiles. RESULTS: Nine studies with more than 69 000 participants met the inclusion criteria. The meta-analysis showed that breast-feeding reduced the risk of obesity in childhood significantly. The adjusted odds ratio was 0.78, 95% CI (0.71, 0.85) in the fixed model. The assumption of homogeneity of results of the included studies could not be refuted (Q-test for heterogeneity, P&gt;0.3), stratified analyses showed no differences regarding different study types, age groups, definition of breast-feeding or obesity and number of confounding factors adjusted for. A dose-dependent effect of breast-feeding duration on the prevalence of obesity was reported in four studies. Funnel plot regression gave no indication of publication bias. CONCLUSION: Breast-feeding seems to have a small but consistent protective effect against obesity in children.","author":[{"dropping-particle":"","family":"Arenz","given":"S.","non-dropping-particle":"","parse-names":false,"suffix":""},{"dropping-particle":"","family":"Rückerl","given":"R.","non-dropping-particle":"","parse-names":false,"suffix":""},{"dropping-particle":"","family":"Koletzko","given":"B.","non-dropping-particle":"","parse-names":false,"suffix":""},{"dropping-particle":"","family":"Kries","given":"R.","non-dropping-particle":"Von","parse-names":false,"suffix":""}],"container-title":"International Journal of Obesity","id":"ITEM-1","issue":"10","issued":{"date-parts":[["2004"]]},"page":"1247-1256","title":"Breast-feeding and childhood obesity - A systematic review","type":"article-journal","volume":"28"},"uris":["http://www.mendeley.com/documents/?uuid=d97c373d-0e29-4b2a-8a74-0eca66ea07fb"]},{"id":"ITEM-2","itemData":{"ISSN":"1573-6628","author":[{"dropping-particle":"","family":"Moss","given":"Brian G","non-dropping-particle":"","parse-names":false,"suffix":""},{"dropping-particle":"","family":"Yeaton","given":"William H","non-dropping-particle":"","parse-names":false,"suffix":""}],"container-title":"Maternal and child health journal","id":"ITEM-2","issue":"5","issued":{"date-parts":[["2014"]]},"page":"1224-1232","publisher":"Springer","title":"Early childhood healthy and obese weight status: potentially protective benefits of breastfeeding and delaying solid foods","type":"article-journal","volume":"18"},"uris":["http://www.mendeley.com/documents/?uuid=80b05b00-ef22-4522-b53f-48d3ba211b7d"]}],"mendeley":{"formattedCitation":"(Arenz et al., 2004; Moss &amp; Yeaton, 2014)","plainTextFormattedCitation":"(Arenz et al., 2004; Moss &amp; Yeaton, 2014)","previouslyFormattedCitation":"(Arenz et al., 2004; Moss &amp; Yeaton, 2014)"},"properties":{"noteIndex":0},"schema":"https://github.com/citation-style-language/schema/raw/master/csl-citation.json"}</w:instrText>
      </w:r>
      <w:r w:rsidRPr="00BC456E">
        <w:rPr>
          <w:lang w:val="en-GB"/>
        </w:rPr>
        <w:fldChar w:fldCharType="separate"/>
      </w:r>
      <w:r w:rsidRPr="00BC456E">
        <w:rPr>
          <w:noProof/>
          <w:lang w:val="en-GB"/>
        </w:rPr>
        <w:t>(Arenz et al., 2004; Moss &amp; Yeaton, 2014)</w:t>
      </w:r>
      <w:r w:rsidRPr="00BC456E">
        <w:rPr>
          <w:lang w:val="en-GB"/>
        </w:rPr>
        <w:fldChar w:fldCharType="end"/>
      </w:r>
      <w:r w:rsidRPr="00BC456E">
        <w:rPr>
          <w:lang w:val="en-GB"/>
        </w:rPr>
        <w:t xml:space="preserve">, asthma </w:t>
      </w:r>
      <w:r w:rsidRPr="00BC456E">
        <w:rPr>
          <w:lang w:val="en-GB"/>
        </w:rPr>
        <w:fldChar w:fldCharType="begin" w:fldLock="1"/>
      </w:r>
      <w:r w:rsidRPr="00BC456E">
        <w:rPr>
          <w:lang w:val="en-GB"/>
        </w:rPr>
        <w:instrText>ADDIN CSL_CITATION {"citationItems":[{"id":"ITEM-1","itemData":{"DOI":"10.1093/aje/kwu072","ISSN":"14766256","PMID":"24727807","abstract":"Asthma and wheezing disorders are common chronic health problems in childhood. Breastfeeding provides health benefits, but it is not known whether or how breastfeeding decreases the risk of developing asthma. We performed a systematic review and meta-Analysis of studies published between 1983 and 2012 on breastfeeding and asthma in children from the general population. We searched the PubMed and Embase databases for cohort, cross-sectional, and case-control studies. We grouped the outcomes into asthma ever, recent asthma, or recent wheezing illness (recent asthma or recent wheeze). Using random-effects meta-Analyses, we estimated pooled odds ratios of the association of breastfeeding with the risk for each of these outcomes. We performed meta-regression and stratified meta-Analyses. We included 117 of 1,464 titles identified by our search. The pooled odds ratios were 0.78 (95% confidence interval: 0.74, 0.84) for 75 studies analyzing asthma ever, 0.76 (95% confidence interval: 0.67, 0.86) for 46 studies analyzing recent asthma, and 0.81 (95% confidence interval: 0.76, 0.87) for 94 studies analyzing recent wheezing illness. After stratification by age, the strong protective association found at ages 0-2 years diminished over time. We found no evidence for differences by study design or study quality or between studies in Western and non-Western countries. A positive association of breastfeeding with reduced asthma/wheezing is supported by the combined evidence of existing studies. © 2014 The Author 2014. Published by Oxford University Press on behalf of the Johns Hopkins Bloomberg School of Public Health. All rights reserved.","author":[{"dropping-particle":"","family":"Dogaru","given":"Cristian M.","non-dropping-particle":"","parse-names":false,"suffix":""},{"dropping-particle":"","family":"Nyffenegger","given":"Denise","non-dropping-particle":"","parse-names":false,"suffix":""},{"dropping-particle":"","family":"Pescatore","given":"Aniña M.","non-dropping-particle":"","parse-names":false,"suffix":""},{"dropping-particle":"","family":"Spycher","given":"Ben D.","non-dropping-particle":"","parse-names":false,"suffix":""},{"dropping-particle":"","family":"Kuehni","given":"Claudia E.","non-dropping-particle":"","parse-names":false,"suffix":""}],"container-title":"American Journal of Epidemiology","id":"ITEM-1","issue":"10","issued":{"date-parts":[["2014"]]},"page":"1153-1167","title":"Breastfeeding and childhood asthma: Systematic review and meta-Analysis","type":"article-journal","volume":"179"},"uris":["http://www.mendeley.com/documents/?uuid=4f8a9d20-193e-4fb0-8167-15baddda8344"]}],"mendeley":{"formattedCitation":"(Dogaru et al., 2014)","plainTextFormattedCitation":"(Dogaru et al., 2014)","previouslyFormattedCitation":"(Dogaru et al., 2014)"},"properties":{"noteIndex":0},"schema":"https://github.com/citation-style-language/schema/raw/master/csl-citation.json"}</w:instrText>
      </w:r>
      <w:r w:rsidRPr="00BC456E">
        <w:rPr>
          <w:lang w:val="en-GB"/>
        </w:rPr>
        <w:fldChar w:fldCharType="separate"/>
      </w:r>
      <w:r w:rsidRPr="00BC456E">
        <w:rPr>
          <w:noProof/>
          <w:lang w:val="en-GB"/>
        </w:rPr>
        <w:t>(Dogaru et al., 2014)</w:t>
      </w:r>
      <w:r w:rsidRPr="00BC456E">
        <w:rPr>
          <w:lang w:val="en-GB"/>
        </w:rPr>
        <w:fldChar w:fldCharType="end"/>
      </w:r>
      <w:r w:rsidRPr="00BC456E">
        <w:rPr>
          <w:lang w:val="en-GB"/>
        </w:rPr>
        <w:t xml:space="preserve">, and leukaemia </w:t>
      </w:r>
      <w:r w:rsidRPr="00BC456E">
        <w:rPr>
          <w:lang w:val="en-GB"/>
        </w:rPr>
        <w:fldChar w:fldCharType="begin" w:fldLock="1"/>
      </w:r>
      <w:r w:rsidRPr="00BC456E">
        <w:rPr>
          <w:lang w:val="en-GB"/>
        </w:rPr>
        <w:instrText>ADDIN CSL_CITATION {"citationItems":[{"id":"ITEM-1","itemData":{"DOI":"10.1001/jamapediatrics.2015.1025","ISSN":"21686203","PMID":"26030516","abstract":"IMPORTANCE: Childhood cancer is a leading cause of mortality among children and adolescents in the developed world and the incidence increases by 0.9% each year. Leukemia accounts for about 30% of all childhood cancer but its etiology is still mostly unknown. OBJECTIVE: To conduct a meta-analysis of available scientific evidence on the association between breastfeeding and childhood leukemia. DATA SOURCES: A thorough search for articles published between January 1960 and December 2014 researching the association between breastfeeding and childhood leukemia was conducted on PubMed, the Cochrane Library, and Scopus (performed in July and December 2014), supplemented by manual searches of reference lists. STUDY SELECTION: To be included in the meta-analyses, studies had to be case control; include breastfeeding as a measured exposure and leukemia as a measured outcome; include data on breastfeeding duration in months; and be published in a peer-reviewed journal with full text available in English. DATA EXTRACTION AND SYNTHESIS: The search identified 25 relevant studies, 18 of which met all inclusion criteria. No publication bias or heterogeneity among these 18 studies were detected. The quality of each study that met the inclusion criteria was assessed using the Newcastle-Ottawa Scale. Multiple meta-analyses were conducted using the random effect model on raw data in the StatsDirect statistical program. MAIN OUTCOMES AND MEASURES: No or short duration of breastfeeding and the incidence of childhood leukemia. RESULTS: The meta-analysis of all 18 studies indicated that compared with no or shorter breastfeeding, any breastfeeding for 6 months or longer was associated with a 19% lower risk for childhood leukemia (odds ratio, 0.81; 95% CI, 0.73-0.89). A separate meta-analysis of 15 studies indicated that ever breastfed compared with never breastfed was associated with an 11% lower risk for childhood leukemia (odds ratio, 0.89; 95% CI, 0.84-0.94), although the definition of never breastfed differed between studies. All meta-analyses of subgroups of the 18 studies showed similar associations. Based on current meta-analyses results, 14% to 19% of all childhood leukemia cases may be prevented by breastfeeding for 6 months or more. CONCLUSIONS AND RELEVANCE: Breastfeeding is a highly accessible, low-cost public health measure. This meta-analysis that included studies not featured in previous meta-analyses on the subject indicates that promoting breastfeeding for 6 m…","author":[{"dropping-particle":"","family":"Amitay","given":"Efrat L.","non-dropping-particle":"","parse-names":false,"suffix":""},{"dropping-particle":"","family":"Keinan-Boker","given":"Lital","non-dropping-particle":"","parse-names":false,"suffix":""}],"container-title":"JAMA Pediatrics","id":"ITEM-1","issue":"6","issued":{"date-parts":[["2015"]]},"page":"1-9","title":"Breastfeeding and childhood leukemia incidence: A meta-analysis and systematic review","type":"article-journal","volume":"169"},"uris":["http://www.mendeley.com/documents/?uuid=268591f9-82e9-4c6d-b441-e06761eb3788"]}],"mendeley":{"formattedCitation":"(Amitay &amp; Keinan-Boker, 2015)","plainTextFormattedCitation":"(Amitay &amp; Keinan-Boker, 2015)","previouslyFormattedCitation":"(Amitay &amp; Keinan-Boker, 2015)"},"properties":{"noteIndex":0},"schema":"https://github.com/citation-style-language/schema/raw/master/csl-citation.json"}</w:instrText>
      </w:r>
      <w:r w:rsidRPr="00BC456E">
        <w:rPr>
          <w:lang w:val="en-GB"/>
        </w:rPr>
        <w:fldChar w:fldCharType="separate"/>
      </w:r>
      <w:r w:rsidRPr="00BC456E">
        <w:rPr>
          <w:noProof/>
          <w:lang w:val="en-GB"/>
        </w:rPr>
        <w:t>(Amitay &amp; Keinan-Boker, 2015)</w:t>
      </w:r>
      <w:r w:rsidRPr="00BC456E">
        <w:rPr>
          <w:lang w:val="en-GB"/>
        </w:rPr>
        <w:fldChar w:fldCharType="end"/>
      </w:r>
      <w:r w:rsidRPr="00BC456E">
        <w:rPr>
          <w:lang w:val="en-GB"/>
        </w:rPr>
        <w:t xml:space="preserve">. Moreover, breastfeeding has also been associated with short and long-term benefits for the mother </w:t>
      </w:r>
      <w:r w:rsidRPr="00BC456E">
        <w:rPr>
          <w:lang w:val="en-GB"/>
        </w:rPr>
        <w:fldChar w:fldCharType="begin" w:fldLock="1"/>
      </w:r>
      <w:r w:rsidRPr="00BC456E">
        <w:rPr>
          <w:lang w:val="en-GB"/>
        </w:rPr>
        <w:instrText>ADDIN CSL_CITATION {"citationItems":[{"id":"ITEM-1","itemData":{"DOI":"10.1016/j.pcl.2012.09.010","ISSN":"00313955","PMID":"23178059","abstract":"Worldwide, breastfeeding saves the lives of infants and reduces their disease burden. Breastfeeding also reduces the disease burden for mothers. This article examines who chooses to breastfeed and for how long in the United States. It also reviews the latest evidence about the consequences of breastfeeding for the health of the infant and mother. This review provides support for current national and international recommendations that support breastfeeding. © 2013 Elsevier Inc.","author":[{"dropping-particle":"","family":"Dieterich","given":"Christine M.","non-dropping-particle":"","parse-names":false,"suffix":""},{"dropping-particle":"","family":"Felice","given":"Julia P.","non-dropping-particle":"","parse-names":false,"suffix":""},{"dropping-particle":"","family":"O'Sullivan","given":"Elizabeth","non-dropping-particle":"","parse-names":false,"suffix":""},{"dropping-particle":"","family":"Rasmussen","given":"Kathleen M.","non-dropping-particle":"","parse-names":false,"suffix":""}],"container-title":"Pediatric Clinics of North America","id":"ITEM-1","issue":"1","issued":{"date-parts":[["2013"]]},"page":"31-48","title":"Breastfeeding and Health Outcomes for the Mother-Infant Dyad","type":"article-journal","volume":"60"},"uris":["http://www.mendeley.com/documents/?uuid=ec9d90d6-b7ff-428b-a202-bdbca3c3138a"]}],"mendeley":{"formattedCitation":"(Dieterich et al., 2013)","plainTextFormattedCitation":"(Dieterich et al., 2013)","previouslyFormattedCitation":"(Dieterich et al., 2013)"},"properties":{"noteIndex":0},"schema":"https://github.com/citation-style-language/schema/raw/master/csl-citation.json"}</w:instrText>
      </w:r>
      <w:r w:rsidRPr="00BC456E">
        <w:rPr>
          <w:lang w:val="en-GB"/>
        </w:rPr>
        <w:fldChar w:fldCharType="separate"/>
      </w:r>
      <w:r w:rsidRPr="00BC456E">
        <w:rPr>
          <w:noProof/>
          <w:lang w:val="en-GB"/>
        </w:rPr>
        <w:t>(Dieterich et al., 2013)</w:t>
      </w:r>
      <w:r w:rsidRPr="00BC456E">
        <w:rPr>
          <w:lang w:val="en-GB"/>
        </w:rPr>
        <w:fldChar w:fldCharType="end"/>
      </w:r>
      <w:r w:rsidRPr="00BC456E">
        <w:rPr>
          <w:lang w:val="en-GB"/>
        </w:rPr>
        <w:t xml:space="preserve">, namely reduced risk of postpartum stress and anxiety </w:t>
      </w:r>
      <w:r w:rsidRPr="00BC456E">
        <w:rPr>
          <w:lang w:val="en-GB"/>
        </w:rPr>
        <w:fldChar w:fldCharType="begin" w:fldLock="1"/>
      </w:r>
      <w:r w:rsidRPr="00BC456E">
        <w:rPr>
          <w:lang w:val="en-GB"/>
        </w:rPr>
        <w:instrText>ADDIN CSL_CITATION {"citationItems":[{"id":"ITEM-1","itemData":{"DOI":"10.1007/s10995-014-1591-z","ISBN":"1099501415","ISSN":"15736628","PMID":"25138629","abstract":"This study aimed to identify the causal effect of breastfeeding on postpartum depression (PPD), using data on mothers from a British survey, the Avon Longitudinal Study of Parents and Children. Multivariate linear and logistic regressions were performed to investigate the effects of breastfeeding on mothers’ mental health measured at 8 weeks, 8, 21 and 32 months postpartum. The estimated effect of breastfeeding on PPD differed according to whether women had planned to breastfeed their babies, and by whether they had shown signs of depression during pregnancy. For mothers who were not depressed during pregnancy, the lowest risk of PPD was found among women who had planned to breastfeed, and who had actually breastfed their babies, while the highest risk was found among women who had planned to breastfeed and had not gone on to breastfeed. We conclude that the effect of breastfeeding on maternal depression is extremely heterogeneous, being mediated both by breastfeeding intentions during pregnancy and by mothers’ mental health during pregnancy. Our results underline the importance of providing expert breastfeeding support to women who want to breastfeed; but also, of providing compassionate support for women who had intended to breastfeed, but who find themselves unable to.","author":[{"dropping-particle":"","family":"Borra","given":"Cristina","non-dropping-particle":"","parse-names":false,"suffix":""},{"dropping-particle":"","family":"Iacovou","given":"Maria","non-dropping-particle":"","parse-names":false,"suffix":""},{"dropping-particle":"","family":"Sevilla","given":"Almudena","non-dropping-particle":"","parse-names":false,"suffix":""}],"container-title":"Maternal and Child Health Journal","id":"ITEM-1","issue":"4","issued":{"date-parts":[["2015"]]},"page":"897-907","title":"New Evidence on Breastfeeding and Postpartum Depression: The Importance of Understanding Women’s Intentions","type":"article-journal","volume":"19"},"uris":["http://www.mendeley.com/documents/?uuid=6f6b50bd-bf20-49cc-80fc-c1987b295f92"]},{"id":"ITEM-2","itemData":{"abstract":"Background: Neonatal anxiety and depression and breastfeeding cessation are significant public health problems. There is an association between maternal symptoms of anxiety and depression and early breastfeeding cessation. In earlier studies, the causality of this association was interpreted both ways; symptoms of anxiety and depression prepartum significantly impacts breastfeeding, and breastfeeding cessation significantly impacts symptoms of anxiety and depression.First, we aimed to investigate whether breastfeeding cessation is related to an increase in symptoms of anxiety and depression from pregnancy to six months postpartum. Second, we also investigated whether the proposed symptom increase after breastfeeding cessation was disproportionately high for those women already suffering from high levels of anxiety and depression during pregnancy.Methods: To answer these objectives, we examined data from 42 225 women in the Norwegian Mother and Child Cohort Study (MoBa). Subjects were recruited in relation to a routine ultra-sound examination, and all pregnant women in Norway were eligible. We used data from the Medical Birth Registry of Norway and questionnaires both pre and post partum. Symptoms of anxiety and depression at six months postpartum were predicted in a linear regression analysis by WHO-categories of breastfeeding, symptoms of anxiety and depression prepartum (standardized score), and interaction terms between breastfeeding categories and prepartum symptoms of anxiety and depression. The results were adjusted for cesarean sections, primiparity, plural births, preterm births, and maternal smoking.Results: First, prepartum levels of anxiety and depression were related to breastfeeding cessation (beta 0.24; 95% CI 0.21-0.28), and breastfeeding cessation was predictive of an increase in postpartum anxiety and depression ( beta 0.11; 95%CI 0.09-0.14). Second, prepartum anxiety and depression interacted with the relation between breastfeeding cessation and postpartum anxiety and depression ( beta 0.04; 95% CI 0.01-0.06). The associations could not be accounted for by the adjusting variables.Conclusions: Breastfeeding cessation is a risk factor for increased anxiety and depression. Women with high levels of anxiety and depression during pregnancy who stop breastfeeding early are at an additional multiplicative risk for postpartum anxiety and depression. 2012 Ystrom; licensee BioMed Central Ltd.","author":[{"dropping-particle":"","family":"Ystrom","given":"E.","non-dropping-particle":"","parse-names":false,"suffix":""}],"container-title":"BMC Pregnancy and Childbirth","id":"ITEM-2","issued":{"date-parts":[["2012"]]},"title":"Breastfeeding cessation and symptoms of anxiety and depression: A longitudinal cohort study","type":"article-journal","volume":"12"},"uris":["http://www.mendeley.com/documents/?uuid=f46df94c-c4cc-4b44-a212-d6864909da30"]}],"mendeley":{"formattedCitation":"(Borra et al., 2015; Ystrom, 2012)","plainTextFormattedCitation":"(Borra et al., 2015; Ystrom, 2012)","previouslyFormattedCitation":"(Borra et al., 2015; Ystrom, 2012)"},"properties":{"noteIndex":0},"schema":"https://github.com/citation-style-language/schema/raw/master/csl-citation.json"}</w:instrText>
      </w:r>
      <w:r w:rsidRPr="00BC456E">
        <w:rPr>
          <w:lang w:val="en-GB"/>
        </w:rPr>
        <w:fldChar w:fldCharType="separate"/>
      </w:r>
      <w:r w:rsidRPr="00BC456E">
        <w:rPr>
          <w:noProof/>
          <w:lang w:val="en-GB"/>
        </w:rPr>
        <w:t>(Borra et al., 2015; Ystrom, 2012)</w:t>
      </w:r>
      <w:r w:rsidRPr="00BC456E">
        <w:rPr>
          <w:lang w:val="en-GB"/>
        </w:rPr>
        <w:fldChar w:fldCharType="end"/>
      </w:r>
      <w:r w:rsidRPr="00BC456E">
        <w:rPr>
          <w:lang w:val="en-GB"/>
        </w:rPr>
        <w:t xml:space="preserve">, lower risk to develop type II diabetes </w:t>
      </w:r>
      <w:r w:rsidRPr="00BC456E">
        <w:rPr>
          <w:lang w:val="en-GB"/>
        </w:rPr>
        <w:fldChar w:fldCharType="begin" w:fldLock="1"/>
      </w:r>
      <w:r w:rsidRPr="00BC456E">
        <w:rPr>
          <w:lang w:val="en-GB"/>
        </w:rPr>
        <w:instrText>ADDIN CSL_CITATION {"citationItems":[{"id":"ITEM-1","itemData":{"DOI":"10.1016/j.numecd.2013.10.028","ISSN":"09394753","PMID":"24439841","abstract":"Background and aims: Breastfeeding has been associated with reduced risk of maternal type 2 diabetes in some cohort studies, but the evidence from published studies have differed with regard to the strength of the association. To clarify this association we conducted a systematic review and dose-response meta-analysis of breastfeeding and maternal risk of type 2 diabetes. Methods and results: We conducted a systematic review and dose-response meta-analysis of prospective studies of breastfeeding and maternal risk of type 2 diabetes. We searched the PubMed, Embase and Ovid databases up to September 19th 2013. Summary relative risks were estimated using a random effects model. Six cohort studies including 10,842 cases among 273,961 participants were included in the meta-analysis. The summary RR for the highest duration of breastfeeding vs. the lowest was 0.68 (95% CI: 0.57-0.82, I2=75%, pheterogeneity=0.001, n=6). The summary RR for a three month increase in the duration of breastfeeding per child was 0.89 (95% CI: 0.77-1.04, I2=93%, pheterogeneity&lt;0.0001, n=3) and the summary RR for a one year increase in the total duration of breastfeeding was 0.91 (95% CI: 0.86-0.96, I2=81%, pheterogeneity=0.001, n=4). There was little difference in the summary estimates whether or not BMI had been adjusted for. The inverse associations appeared to be nonlinear, pnonlinearity&lt;0.0001 for both analyses, and in both analyses the reduction in risk was steeper when increasing breastfeeding from low levels. Conclusion: This meta-analysis suggests that there is a statistically significant inverse association between breastfeeding and maternal risk of type 2 diabetes. © 2013 Elsevier B.V.","author":[{"dropping-particle":"","family":"Aune","given":"D.","non-dropping-particle":"","parse-names":false,"suffix":""},{"dropping-particle":"","family":"Norat","given":"T.","non-dropping-particle":"","parse-names":false,"suffix":""},{"dropping-particle":"","family":"Romundstad","given":"P.","non-dropping-particle":"","parse-names":false,"suffix":""},{"dropping-particle":"","family":"Vatten","given":"L. J.","non-dropping-particle":"","parse-names":false,"suffix":""}],"container-title":"Nutrition, Metabolism and Cardiovascular Diseases","id":"ITEM-1","issue":"2","issued":{"date-parts":[["2014"]]},"page":"107-115","publisher":"Elsevier Ltd","title":"Breastfeeding and the maternal risk of type 2 diabetes: A systematic review and dose-response meta-analysis of cohort studies","type":"article-journal","volume":"24"},"uris":["http://www.mendeley.com/documents/?uuid=e0f3ee39-f9f1-47ee-935e-84a6c9defb89"]}],"mendeley":{"formattedCitation":"(Aune et al., 2014)","plainTextFormattedCitation":"(Aune et al., 2014)","previouslyFormattedCitation":"(Aune et al., 2014)"},"properties":{"noteIndex":0},"schema":"https://github.com/citation-style-language/schema/raw/master/csl-citation.json"}</w:instrText>
      </w:r>
      <w:r w:rsidRPr="00BC456E">
        <w:rPr>
          <w:lang w:val="en-GB"/>
        </w:rPr>
        <w:fldChar w:fldCharType="separate"/>
      </w:r>
      <w:r w:rsidRPr="00BC456E">
        <w:rPr>
          <w:noProof/>
          <w:lang w:val="en-GB"/>
        </w:rPr>
        <w:t>(Aune et al., 2014)</w:t>
      </w:r>
      <w:r w:rsidRPr="00BC456E">
        <w:rPr>
          <w:lang w:val="en-GB"/>
        </w:rPr>
        <w:fldChar w:fldCharType="end"/>
      </w:r>
      <w:r w:rsidRPr="00BC456E">
        <w:rPr>
          <w:lang w:val="en-GB"/>
        </w:rPr>
        <w:t xml:space="preserve"> and cardiovascular diseases </w:t>
      </w:r>
      <w:r w:rsidRPr="00BC456E">
        <w:rPr>
          <w:lang w:val="en-GB"/>
        </w:rPr>
        <w:fldChar w:fldCharType="begin" w:fldLock="1"/>
      </w:r>
      <w:r w:rsidRPr="00BC456E">
        <w:rPr>
          <w:lang w:val="en-GB"/>
        </w:rPr>
        <w:instrText>ADDIN CSL_CITATION {"citationItems":[{"id":"ITEM-1","itemData":{"DOI":"10.1161/JAHA.117.006081","ISSN":"20479980","PMID":"28637778","abstract":"BACKGROUND: Breastfeeding confers substantial benefits to child health and has also been associated with lower risk of maternal cardiovascular diseases (CVDs) in later life. However, the evidence on the effects of CVD is still inconsistent, especially in East Asians, in whom the frequency and duration of breastfeeding significantly differ from those in the West.\nMETHODS AND RESULTS: In 2004-2008, the nationwide China Kadoorie Biobank recruited 0.5 million individuals aged 30 to 79 years from 10 diverse regions across China. During 8 years of follow-up, 16 671 incident cases of coronary heart disease and 23 983 cases of stroke were recorded among 289 573 women without prior CVD at baseline. Cox regression yielded adjusted hazard ratios (HRs) and 95% CIs for incident CVD by breastfeeding. Overall, ≈99% of women had given birth, among whom 97% reported a history of breastfeeding, with a median duration of 12 months per child. Compared with parous women who had never breastfed, ever breastfeeding was associated with a significantly lower risk of CVD, with adjusted HRs of 0.91 (95% CI, 0.84-0.99) for coronary heart disease and 0.92 (95% CI, 0.85-0.99) for stroke. Women who had breastfed for ≥24 months had an 18% (HR, 0.82; 0.77-0.87) lower risk of coronary heart disease and a 17% (HR, 0.83; 0.79-0.87) lower risk of stroke compared with women who had never breastfed. Among women who ever breastfed, each additional 6 months of breastfeeding per child was associated with an adjusted HR of 0.96 (95% CI, 0.94-0.98) for coronary heart disease and 0.97 (95% CI, 0.96-0.98) for stroke.\nCONCLUSIONS: Among Chinese women, a history of breastfeeding was associated with an ≈10% lower risk of CVD in later life and the magnitude of the inverse association was stronger among those with a longer duration of breastfeeding.","author":[{"dropping-particle":"","family":"Peters","given":"Sanne A.E.","non-dropping-particle":"","parse-names":false,"suffix":""},{"dropping-particle":"","family":"Yang","given":"Ling","non-dropping-particle":"","parse-names":false,"suffix":""},{"dropping-particle":"","family":"Guo","given":"Yu","non-dropping-particle":"","parse-names":false,"suffix":""},{"dropping-particle":"","family":"Chen","given":"Yiping","non-dropping-particle":"","parse-names":false,"suffix":""},{"dropping-particle":"","family":"Bian","given":"Zheng","non-dropping-particle":"","parse-names":false,"suffix":""},{"dropping-particle":"","family":"Du","given":"Jianwei","non-dropping-particle":"","parse-names":false,"suffix":""},{"dropping-particle":"","family":"Yang","given":"Jie","non-dropping-particle":"","parse-names":false,"suffix":""},{"dropping-particle":"","family":"Li","given":"Shanpeng","non-dropping-particle":"","parse-names":false,"suffix":""},{"dropping-particle":"","family":"Li","given":"Liming","non-dropping-particle":"","parse-names":false,"suffix":""},{"dropping-particle":"","family":"Woodward","given":"Mark","non-dropping-particle":"","parse-names":false,"suffix":""},{"dropping-particle":"","family":"Chen","given":"Zhengming","non-dropping-particle":"","parse-names":false,"suffix":""}],"container-title":"Journal of the American Heart Association","id":"ITEM-1","issue":"6","issued":{"date-parts":[["2017"]]},"title":"Breastfeeding and the Risk of Maternal Cardiovascular Disease: A Prospective Study of 300 000 Chinese Women","type":"article-journal","volume":"6"},"uris":["http://www.mendeley.com/documents/?uuid=713c638b-ed94-4812-8d80-45de5c07f912"]}],"mendeley":{"formattedCitation":"(Peters et al., 2017)","plainTextFormattedCitation":"(Peters et al., 2017)","previouslyFormattedCitation":"(Peters et al., 2017)"},"properties":{"noteIndex":0},"schema":"https://github.com/citation-style-language/schema/raw/master/csl-citation.json"}</w:instrText>
      </w:r>
      <w:r w:rsidRPr="00BC456E">
        <w:rPr>
          <w:lang w:val="en-GB"/>
        </w:rPr>
        <w:fldChar w:fldCharType="separate"/>
      </w:r>
      <w:r w:rsidRPr="00BC456E">
        <w:rPr>
          <w:noProof/>
          <w:lang w:val="en-GB"/>
        </w:rPr>
        <w:t>(Peters et al., 2017)</w:t>
      </w:r>
      <w:r w:rsidRPr="00BC456E">
        <w:rPr>
          <w:lang w:val="en-GB"/>
        </w:rPr>
        <w:fldChar w:fldCharType="end"/>
      </w:r>
      <w:r w:rsidRPr="00BC456E">
        <w:rPr>
          <w:lang w:val="en-GB"/>
        </w:rPr>
        <w:t xml:space="preserve">, plus lower incidence of breast and ovarian cancer </w:t>
      </w:r>
      <w:r w:rsidRPr="00BC456E">
        <w:rPr>
          <w:lang w:val="en-GB"/>
        </w:rPr>
        <w:fldChar w:fldCharType="begin" w:fldLock="1"/>
      </w:r>
      <w:r w:rsidRPr="00BC456E">
        <w:rPr>
          <w:lang w:val="en-GB"/>
        </w:rPr>
        <w:instrText>ADDIN CSL_CITATION {"citationItems":[{"id":"ITEM-1","itemData":{"DOI":"10.7314/APJCP.2014.15.12.4829","ISSN":"2476762X","PMID":"24998548","abstract":"The present systematic review and meta-analysis was conducted to assess any association between breastfeeding and the risk of ovarian cancer. A systematic search of published studies was performed in PUBMED and EMBASE and by reviewing reference lists from retrieved articles through March 2013. Data extraction was conducted independently by two authors. Pooled relative risk ratios were calculated using random-effect models. Totals of 5 cohort studies and 35 case-control studies including 17,139 women with ovarian cancer showed a 30% reduced risk of ovarian cancer when comparing the women who had breastfed with those who had never breastfed (pooled RR = 0.70, 95% CI: 0.64-0.76; p = 0.00), with significant heterogeneity in the studies (p = 0.00; I2 = 76.29%). A significant decreasd in risk of epithelial ovarian cancer was also observed (pooled RR = 0.68, 95% CI: 0.61-0.76). When the participants were restricted to only parous women, there was a slightly attenuated but still significant risk reduction of ovarian cancer (pooled RR = 0.76, 95% CI: 0.69-0.83). For total breastfeeding duration, the pooled RRs in the &lt; 6 months, 6-12 months and &gt; 12 months of breastfeeding subgroups were 0.85 (95% CI: 0.77-0.93), 0.73 (95% CI: 0.65-0.82) and 0.64 (95%CI: 0.56-0.73), respectively. Meta-regression of total breastfeeding duration indicated an increasing linear trend of risk reduction of ovarian cancer with the increasing total breastfeeding duration (p = 0.00). Breastfeeding was inversely associated with the risk of ovarian cancer, especially long-term breastfeeding duration that demonstrated a stronger protective effect.","author":[{"dropping-particle":"","family":"Li","given":"Da Peng","non-dropping-particle":"","parse-names":false,"suffix":""},{"dropping-particle":"","family":"Du","given":"Chen","non-dropping-particle":"","parse-names":false,"suffix":""},{"dropping-particle":"","family":"Zhang","given":"Zuo Ming","non-dropping-particle":"","parse-names":false,"suffix":""},{"dropping-particle":"","family":"Li","given":"Guang Xiao","non-dropping-particle":"","parse-names":false,"suffix":""},{"dropping-particle":"","family":"Yu","given":"Zhi Fu","non-dropping-particle":"","parse-names":false,"suffix":""},{"dropping-particle":"","family":"Wang","given":"Xin","non-dropping-particle":"","parse-names":false,"suffix":""},{"dropping-particle":"","family":"Li","given":"Peng Fei","non-dropping-particle":"","parse-names":false,"suffix":""},{"dropping-particle":"","family":"Cheng","given":"Cheng","non-dropping-particle":"","parse-names":false,"suffix":""},{"dropping-particle":"","family":"Liu","given":"Yu Peng","non-dropping-particle":"","parse-names":false,"suffix":""},{"dropping-particle":"","family":"Zhao","given":"Ya Shuang","non-dropping-particle":"","parse-names":false,"suffix":""}],"container-title":"Asian Pacific Journal of Cancer Prevention","id":"ITEM-1","issue":"12","issued":{"date-parts":[["2014"]]},"page":"4829-4837","title":"Breastfeeding and ovarian cancer risk: A systematic review and meta-analysis of 40 Epidemiological studies","type":"article-journal","volume":"15"},"uris":["http://www.mendeley.com/documents/?uuid=630b704a-b7d4-4c0c-b9d7-18aea2bc79a1"]},{"id":"ITEM-2","itemData":{"DOI":"10.1111/apa.13102","ISSN":"16512227","abstract":"©2015 The Authors. Acta Pædiatrica published by John Wiley &amp; Sons Ltd. Aim To evaluate the effect of breastfeeding on long-term (breast carcinoma, ovarian carcinoma, osteoporosis and type 2 diabetes mellitus) and short-term (lactational amenorrhoea, postpartum depression, postpartum weight change) maternal health outcomes. Methods A systematic literature search was conducted in PubMed, Cochrane Library and CABI databases. Outcome estimates of odds ratios or relative risks or standardised mean differences were pooled. In cases of heterogeneity, subgroup analysis and meta-regression were explored. Results Breastfeeding &gt;12 months was associated with reduced risk of breast and ovarian carcinoma by 26% and 37%, respectively. No conclusive evidence of an association between breastfeeding and bone mineral density was found. Breastfeeding was associated with 32% lower risk of type 2 diabetes. Exclusive breastfeeding and predominant breastfeeding were associated with longer duration of amenorrhoea. Shorter duration of breastfeeding was associated with higher risk of postpartum depression. Evidence suggesting an association of breastfeeding with postpartum weight change was lacking. Conclusion This review supports the hypothesis that breastfeeding is protective against breast and ovarian carcinoma, and exclusive breastfeeding and predominant breastfeeding increase the duration of lactational amenorrhoea. There is evidence that breastfeeding reduces the risk of type 2 diabetes. However, an association between breastfeeding and bone mineral density or maternal depression or postpartum weight change was not evident.","author":[{"dropping-particle":"","family":"Chowdhury","given":"Ranadip","non-dropping-particle":"","parse-names":false,"suffix":""},{"dropping-particle":"","family":"Sinha","given":"Bireshwar","non-dropping-particle":"","parse-names":false,"suffix":""},{"dropping-particle":"","family":"Sankar","given":"Mari Jeeva","non-dropping-particle":"","parse-names":false,"suffix":""},{"dropping-particle":"","family":"Taneja","given":"Sunita","non-dropping-particle":"","parse-names":false,"suffix":""},{"dropping-particle":"","family":"Bhandari","given":"Nita","non-dropping-particle":"","parse-names":false,"suffix":""},{"dropping-particle":"","family":"Rollins","given":"Nigel","non-dropping-particle":"","parse-names":false,"suffix":""},{"dropping-particle":"","family":"Bahl","given":"Rajiv","non-dropping-particle":"","parse-names":false,"suffix":""},{"dropping-particle":"","family":"Martines","given":"Jose","non-dropping-particle":"","parse-names":false,"suffix":""}],"container-title":"Acta Paediatrica, International Journal of Paediatrics","id":"ITEM-2","issued":{"date-parts":[["2015"]]},"page":"96-113","title":"Breastfeeding and maternal health outcomes: A systematic review and meta-analysis","type":"article-journal","volume":"104"},"uris":["http://www.mendeley.com/documents/?uuid=6596e760-4894-4ebd-85f1-d8b4a5b031d9"]}],"mendeley":{"formattedCitation":"(Chowdhury et al., 2015; Li et al., 2014)","plainTextFormattedCitation":"(Chowdhury et al., 2015; Li et al., 2014)","previouslyFormattedCitation":"(Chowdhury et al., 2015; Li et al., 2014)"},"properties":{"noteIndex":0},"schema":"https://github.com/citation-style-language/schema/raw/master/csl-citation.json"}</w:instrText>
      </w:r>
      <w:r w:rsidRPr="00BC456E">
        <w:rPr>
          <w:lang w:val="en-GB"/>
        </w:rPr>
        <w:fldChar w:fldCharType="separate"/>
      </w:r>
      <w:r w:rsidRPr="00BC456E">
        <w:rPr>
          <w:noProof/>
          <w:lang w:val="en-GB"/>
        </w:rPr>
        <w:t>(Chowdhury et al., 2015; Li et al., 2014)</w:t>
      </w:r>
      <w:r w:rsidRPr="00BC456E">
        <w:rPr>
          <w:lang w:val="en-GB"/>
        </w:rPr>
        <w:fldChar w:fldCharType="end"/>
      </w:r>
      <w:r w:rsidRPr="00BC456E">
        <w:rPr>
          <w:lang w:val="en-GB"/>
        </w:rPr>
        <w:t>.</w:t>
      </w:r>
      <w:r w:rsidR="002939A9">
        <w:rPr>
          <w:lang w:val="en-GB"/>
        </w:rPr>
        <w:t xml:space="preserve"> </w:t>
      </w:r>
      <w:bookmarkStart w:id="2" w:name="_Hlk84155814"/>
      <w:r w:rsidR="002939A9" w:rsidRPr="002939A9">
        <w:rPr>
          <w:color w:val="FF0000"/>
          <w:lang w:val="en-GB"/>
        </w:rPr>
        <w:t xml:space="preserve">Relevant for the current pandemic situation, </w:t>
      </w:r>
      <w:bookmarkStart w:id="3" w:name="_Hlk84155794"/>
      <w:bookmarkStart w:id="4" w:name="_Hlk84004938"/>
      <w:bookmarkStart w:id="5" w:name="_Hlk82794436"/>
      <w:r w:rsidR="00F25A3E" w:rsidRPr="00F25A3E">
        <w:rPr>
          <w:color w:val="FF0000"/>
          <w:lang w:val="en-GB"/>
        </w:rPr>
        <w:t>studies</w:t>
      </w:r>
      <w:r w:rsidR="002939A9">
        <w:rPr>
          <w:color w:val="FF0000"/>
          <w:lang w:val="en-GB"/>
        </w:rPr>
        <w:t xml:space="preserve"> had also reve</w:t>
      </w:r>
      <w:r w:rsidR="00F47644">
        <w:rPr>
          <w:color w:val="FF0000"/>
          <w:lang w:val="en-GB"/>
        </w:rPr>
        <w:t>a</w:t>
      </w:r>
      <w:r w:rsidR="002939A9">
        <w:rPr>
          <w:color w:val="FF0000"/>
          <w:lang w:val="en-GB"/>
        </w:rPr>
        <w:t xml:space="preserve">led </w:t>
      </w:r>
      <w:r w:rsidR="00F25A3E" w:rsidRPr="00F25A3E">
        <w:rPr>
          <w:color w:val="FF0000"/>
          <w:lang w:val="en-GB"/>
        </w:rPr>
        <w:t>antibodies of  the SARS-CoV-2</w:t>
      </w:r>
      <w:r w:rsidR="002939A9">
        <w:rPr>
          <w:color w:val="FF0000"/>
          <w:lang w:val="en-GB"/>
        </w:rPr>
        <w:t xml:space="preserve"> </w:t>
      </w:r>
      <w:r w:rsidR="00F25A3E" w:rsidRPr="00F25A3E">
        <w:rPr>
          <w:color w:val="FF0000"/>
          <w:lang w:val="en-GB"/>
        </w:rPr>
        <w:t xml:space="preserve">in the breast milk of women </w:t>
      </w:r>
      <w:r w:rsidR="002939A9">
        <w:rPr>
          <w:color w:val="FF0000"/>
          <w:lang w:val="en-GB"/>
        </w:rPr>
        <w:t xml:space="preserve">who were vaccinated or who were positive to the virus, </w:t>
      </w:r>
      <w:r w:rsidR="00F25A3E" w:rsidRPr="00F25A3E">
        <w:rPr>
          <w:color w:val="FF0000"/>
          <w:lang w:val="en-GB"/>
        </w:rPr>
        <w:t xml:space="preserve">suggesting a potential protective effect of breastfeeding against </w:t>
      </w:r>
      <w:bookmarkStart w:id="6" w:name="_Hlk79445248"/>
      <w:r w:rsidR="002939A9">
        <w:rPr>
          <w:color w:val="FF0000"/>
          <w:lang w:val="en-GB"/>
        </w:rPr>
        <w:t>COVID-19</w:t>
      </w:r>
      <w:r w:rsidR="00F25A3E" w:rsidRPr="00F25A3E">
        <w:rPr>
          <w:color w:val="FF0000"/>
          <w:lang w:val="en-GB"/>
        </w:rPr>
        <w:t xml:space="preserve"> </w:t>
      </w:r>
      <w:r w:rsidR="00F25A3E" w:rsidRPr="00F25A3E">
        <w:rPr>
          <w:color w:val="FF0000"/>
          <w:lang w:val="en-GB"/>
        </w:rPr>
        <w:fldChar w:fldCharType="begin" w:fldLock="1"/>
      </w:r>
      <w:r w:rsidR="00F25A3E" w:rsidRPr="00F25A3E">
        <w:rPr>
          <w:color w:val="FF0000"/>
          <w:lang w:val="en-GB"/>
        </w:rPr>
        <w:instrText>ADDIN CSL_CITATION {"citationItems":[{"id":"ITEM-1","itemData":{"DOI":"10.1128/mBio.03192-20","ISSN":"2161-2129","abstract":"Results from prior studies assaying human milk for the presence of SARS-CoV-2, the causative virus of COVID-19, have suggested milk may act as a potential vehicle for mother-to-child transmission. Most previous studies are limited because they followed only a few participants, were cross-sectional, and/or failed to report how milk was collected and/or analyzed.","author":[{"dropping-particle":"","family":"Pace","given":"Ryan M.","non-dropping-particle":"","parse-names":false,"suffix":""},{"dropping-particle":"","family":"Williams","given":"Janet E","non-dropping-particle":"","parse-names":false,"suffix":""},{"dropping-particle":"","family":"Järvinen","given":"Kirsi M","non-dropping-particle":"","parse-names":false,"suffix":""},{"dropping-particle":"","family":"Belfort","given":"Mandy B","non-dropping-particle":"","parse-names":false,"suffix":""},{"dropping-particle":"","family":"Pace","given":"Christina D W","non-dropping-particle":"","parse-names":false,"suffix":""},{"dropping-particle":"","family":"Lackey","given":"Kimberly A","non-dropping-particle":"","parse-names":false,"suffix":""},{"dropping-particle":"","family":"Gogel","given":"Alexandra C","non-dropping-particle":"","parse-names":false,"suffix":""},{"dropping-particle":"","family":"Nguyen-Contant","given":"Phuong","non-dropping-particle":"","parse-names":false,"suffix":""},{"dropping-particle":"","family":"Kanagaiah","given":"Preshetha","non-dropping-particle":"","parse-names":false,"suffix":""},{"dropping-particle":"","family":"Fitzgerald","given":"Theresa","non-dropping-particle":"","parse-names":false,"suffix":""},{"dropping-particle":"","family":"Ferri","given":"Rita","non-dropping-particle":"","parse-names":false,"suffix":""},{"dropping-particle":"","family":"Young","given":"Bridget","non-dropping-particle":"","parse-names":false,"suffix":""},{"dropping-particle":"","family":"Rosen-Carole","given":"Casey","non-dropping-particle":"","parse-names":false,"suffix":""},{"dropping-particle":"","family":"Diaz","given":"Nichole","non-dropping-particle":"","parse-names":false,"suffix":""},{"dropping-particle":"","family":"Meehan","given":"Courtney L","non-dropping-particle":"","parse-names":false,"suffix":""},{"dropping-particle":"","family":"Caffé","given":"Beatrice","non-dropping-particle":"","parse-names":false,"suffix":""},{"dropping-particle":"","family":"Sangster","given":"Mark Y","non-dropping-particle":"","parse-names":false,"suffix":""},{"dropping-particle":"","family":"Topham","given":"David","non-dropping-particle":"","parse-names":false,"suffix":""},{"dropping-particle":"","family":"McGuire","given":"Mark A.","non-dropping-particle":"","parse-names":false,"suffix":""},{"dropping-particle":"","family":"Seppo","given":"Antti","non-dropping-particle":"","parse-names":false,"suffix":""},{"dropping-particle":"","family":"McGuire","given":"Michelle K.","non-dropping-particle":"","parse-names":false,"suffix":""}],"container-title":"mBio","editor":[{"dropping-particle":"","family":"Coyne","given":"Carolyn B.","non-dropping-particle":"","parse-names":false,"suffix":""}],"id":"ITEM-1","issue":"1","issued":{"date-parts":[["2021","2","23"]]},"page":"1-11","title":"Characterization of SARS-CoV-2 RNA, Antibodies, and Neutralizing Capacity in Milk Produced by Women with COVID-19","type":"article-journal","volume":"12"},"uris":["http://www.mendeley.com/documents/?uuid=9df84cb9-8fed-44c7-9495-3123646ad539"]},{"id":"ITEM-2","itemData":{"DOI":"10.1080/22221751.2020.1780952","ISSN":"22221751","PMID":"32552365","abstract":"A maternal woman was positive for SARS-CoV-2 tested in throat swabs but negative tested in other body fluids, and she had IgG and IgA detected in breast milk. Her infant negative for SARS-CoV-2 at birth had elevated IgG in serum but quickly decayed. These findings suggest that breastfeeding might have the potential benefit to the neonates.","author":[{"dropping-particle":"","family":"Dong","given":"Yunzhu","non-dropping-particle":"","parse-names":false,"suffix":""},{"dropping-particle":"","family":"Chi","given":"Xiangyang","non-dropping-particle":"","parse-names":false,"suffix":""},{"dropping-particle":"","family":"Hai","given":"Huang","non-dropping-particle":"","parse-names":false,"suffix":""},{"dropping-particle":"","family":"Sun","given":"Liangliang","non-dropping-particle":"","parse-names":false,"suffix":""},{"dropping-particle":"","family":"Zhang","given":"Mengyao","non-dropping-particle":"","parse-names":false,"suffix":""},{"dropping-particle":"","family":"Xie","given":"Wei Fen","non-dropping-particle":"","parse-names":false,"suffix":""},{"dropping-particle":"","family":"Chen","given":"Wei","non-dropping-particle":"","parse-names":false,"suffix":""}],"container-title":"Emerging Microbes and Infections","id":"ITEM-2","issue":"1","issued":{"date-parts":[["2020"]]},"page":"1467-1469","title":"Antibodies in the breast milk of a maternal woman with COVID-19","type":"article-journal","volume":"9"},"uris":["http://www.mendeley.com/documents/?uuid=e1a9d43a-f18d-4d79-af3c-08a5528c5f2d"]},{"id":"ITEM-3","itemData":{"DOI":"10.1056/nejmoa2034577","ISSN":"0028-4793","PMID":"33301246","abstract":"BACKGROUND Severe acute respiratory syndrome coronavirus 2 (SARS-CoV-2) infection and the resulting coronavirus disease 2019 (Covid-19) have afflicted tens of millions of people in a worldwide pandemic. Safe and effective vaccines are needed urgently. METHODS In an ongoing multinational, placebo-controlled, observer-blinded, pivotal efficacy trial, we randomly assigned persons 16 years of age or older in a 1:1 ratio to receive two doses, 21 days apart, of either placebo or the BNT162b2 vaccine candidate (30 μg per dose). BNT162b2 is a lipid nanoparticle-formulated, nucleoside-modified RNA vaccine that encodes a prefusion stabilized, membrane-anchored SARS-CoV-2 full-length spike protein. The primary end points were efficacy of the vaccine against laboratory-confirmed Covid-19 and safety. RESULTS A total of 43,548 participants underwent randomization, of whom 43,448 received injections: 21,720 with BNT162b2 and 21,728 with placebo. There were 8 cases of Covid-19 with onset at least 7 days after the second dose among participants assigned to receive BNT162b2 and 162 cases among those assigned to placebo; BNT162b2 was 95% effective in preventing Covid-19 (95% credible interval, 90.3 to 97.6). Similar vaccine efficacy (generally 90 to 100%) was observed across subgroups defined by age, sex, race, ethnicity, baseline body-mass index, and the presence of coexisting conditions. Among 10 cases of severe Covid-19 with onset after the first dose, 9 occurred in placebo recipients and 1 in a BNT162b2 recipient. The safety profile of BNT162b2 was characterized by short-term, mild-to-moderate pain at the injection site, fatigue, and headache. The incidence of serious adverse events was low and was similar in the vaccine and placebo groups. CONCLUSIONS A two-dose regimen of BNT162b2 conferred 95% protection against Covid-19 in persons 16 years of age or older. Safety over a median of 2 months was similar to that of other viral vaccines. (Funded by BioNTech and Pfizer; ClinicalTrials.gov number, NCT04368728.).","author":[{"dropping-particle":"","family":"Polack","given":"Fernando P.","non-dropping-particle":"","parse-names":false,"suffix":""},{"dropping-particle":"","family":"Thomas","given":"Stephen J.","non-dropping-particle":"","parse-names":false,"suffix":""},{"dropping-particle":"","family":"Kitchin","given":"Nicholas","non-dropping-particle":"","parse-names":false,"suffix":""},{"dropping-particle":"","family":"Absalon","given":"Judith","non-dropping-particle":"","parse-names":false,"suffix":""},{"dropping-particle":"","family":"Gurtman","given":"Alejandra","non-dropping-particle":"","parse-names":false,"suffix":""},{"dropping-particle":"","family":"Lockhart","given":"Stephen","non-dropping-particle":"","parse-names":false,"suffix":""},{"dropping-particle":"","family":"Perez","given":"John L.","non-dropping-particle":"","parse-names":false,"suffix":""},{"dropping-particle":"","family":"Pérez Marc","given":"Gonzalo","non-dropping-particle":"","parse-names":false,"suffix":""},{"dropping-particle":"","family":"Moreira","given":"Edson D.","non-dropping-particle":"","parse-names":false,"suffix":""},{"dropping-particle":"","family":"Zerbini","given":"Cristiano","non-dropping-particle":"","parse-names":false,"suffix":""},{"dropping-particle":"","family":"Bailey","given":"Ruth","non-dropping-particle":"","parse-names":false,"suffix":""},{"dropping-particle":"","family":"Swanson","given":"Kena A.","non-dropping-particle":"","parse-names":false,"suffix":""},{"dropping-particle":"","family":"Roychoudhury","given":"Satrajit","non-dropping-particle":"","parse-names":false,"suffix":""},{"dropping-particle":"","family":"Koury","given":"Kenneth","non-dropping-particle":"","parse-names":false,"suffix":""},{"dropping-particle":"","family":"Li","given":"Ping","non-dropping-particle":"","parse-names":false,"suffix":""},{"dropping-particle":"V.","family":"Kalina","given":"Warren","non-dropping-particle":"","parse-names":false,"suffix":""},{"dropping-particle":"","family":"Cooper","given":"David","non-dropping-particle":"","parse-names":false,"suffix":""},{"dropping-particle":"","family":"Frenck","given":"Robert W.","non-dropping-particle":"","parse-names":false,"suffix":""},{"dropping-particle":"","family":"Hammitt","given":"Laura L.","non-dropping-particle":"","parse-names":false,"suffix":""},{"dropping-particle":"","family":"Türeci","given":"Özlem","non-dropping-particle":"","parse-names":false,"suffix":""},{"dropping-particle":"","family":"Nell","given":"Haylene","non-dropping-particle":"","parse-names":false,"suffix":""},{"dropping-particle":"","family":"Schaefer","given":"Axel","non-dropping-particle":"","parse-names":false,"suffix":""},{"dropping-particle":"","family":"Ünal","given":"Serhat","non-dropping-par</w:instrText>
      </w:r>
      <w:r w:rsidR="00F25A3E" w:rsidRPr="00DC43DE">
        <w:rPr>
          <w:color w:val="FF0000"/>
          <w:lang w:val="en-GB"/>
        </w:rPr>
        <w:instrText>ticle":"","parse-names":false,"suffix":""},{"droppin</w:instrText>
      </w:r>
      <w:r w:rsidR="00F25A3E" w:rsidRPr="00F25A3E">
        <w:rPr>
          <w:color w:val="FF0000"/>
          <w:lang w:val="en-GB"/>
        </w:rPr>
        <w:instrText>g-particle":"","family":"Tresnan","given":"Dina B.","non-dropping-particle":"","parse-names":false,"suffix":""},{"dropping-particle":"","family":"Mather","given":"Susan","non-dropping-particle":"","parse-names":false,"suffix":""},{"dropping-particle":"","family":"Dormitzer","given":"Philip R.","non-dropping-particle":"","parse-names":false,"suffix":""},{"dropping-particle":"","family":"Şahin","given":"Uğur","non-dropping-particle":"","parse-names":false,"suffix":""},{"dropping-particle":"","family":"Jansen","given":"Kathrin U.","non-dropping-particle":"","parse-names":false,"suffix":""},{"dropping-particle":"","family":"Gruber","given":"William C.","non-dropping-particle":"","parse-names":false,"suffix":""}],"container-title":"New England Journal of Medicine","id":"ITEM-3","issue":"27","issued":{"date-parts":[["2020"]]},"page":"2603-2615","title":"Safety and Efficacy of the BNT162b2 mRNA Covid-19 Vaccine","type":"article-journal","volume":"383"},"uris":["http://www.mendeley.com/documents/?uuid=6b7fdc15-5c96-4b82-a1e1-a326b0c2d67a"]}],"mendeley":{"formattedCitation":"(Dong et al., 2020; Pace et al., 2021; Polack et al., 2020)","plainTextFormattedCitation":"(Dong et al., 2020; Pace et al., 2021; Polack et al., 2020)","previouslyFormattedCitation":"(Dong et al., 2020; Pace et al., 2021; Polack et al., 2020)"},"properties":{"noteIndex":0},"schema":"https://github.com/citation-style-language/schema/raw/master/csl-citation.json"}</w:instrText>
      </w:r>
      <w:r w:rsidR="00F25A3E" w:rsidRPr="00F25A3E">
        <w:rPr>
          <w:color w:val="FF0000"/>
          <w:lang w:val="en-GB"/>
        </w:rPr>
        <w:fldChar w:fldCharType="separate"/>
      </w:r>
      <w:r w:rsidR="00F25A3E" w:rsidRPr="00F25A3E">
        <w:rPr>
          <w:noProof/>
          <w:color w:val="FF0000"/>
          <w:lang w:val="en-GB"/>
        </w:rPr>
        <w:t>(Dong et al., 2020; Pace et al., 2021; Polack et al., 2020)</w:t>
      </w:r>
      <w:r w:rsidR="00F25A3E" w:rsidRPr="00F25A3E">
        <w:rPr>
          <w:color w:val="FF0000"/>
          <w:lang w:val="en-GB"/>
        </w:rPr>
        <w:fldChar w:fldCharType="end"/>
      </w:r>
      <w:bookmarkEnd w:id="6"/>
      <w:r w:rsidR="00F25A3E" w:rsidRPr="00F25A3E">
        <w:rPr>
          <w:color w:val="FF0000"/>
          <w:lang w:val="en-GB"/>
        </w:rPr>
        <w:t xml:space="preserve">. </w:t>
      </w:r>
      <w:bookmarkEnd w:id="2"/>
      <w:bookmarkEnd w:id="3"/>
    </w:p>
    <w:bookmarkEnd w:id="4"/>
    <w:p w14:paraId="0A4583DF" w14:textId="67E60284" w:rsidR="000850DE" w:rsidRDefault="001C48B5" w:rsidP="007D65CB">
      <w:pPr>
        <w:spacing w:line="480" w:lineRule="auto"/>
        <w:ind w:firstLine="720"/>
        <w:rPr>
          <w:lang w:val="en-GB"/>
        </w:rPr>
      </w:pPr>
      <w:r w:rsidRPr="00767BEB">
        <w:rPr>
          <w:lang w:val="en-GB"/>
        </w:rPr>
        <w:t>Notably</w:t>
      </w:r>
      <w:r w:rsidR="00845106" w:rsidRPr="00767BEB">
        <w:rPr>
          <w:lang w:val="en-GB"/>
        </w:rPr>
        <w:t xml:space="preserve">, recent studies and reviews </w:t>
      </w:r>
      <w:r w:rsidR="006D2783" w:rsidRPr="00767BEB">
        <w:rPr>
          <w:lang w:val="en-GB"/>
        </w:rPr>
        <w:t xml:space="preserve">considering </w:t>
      </w:r>
      <w:r w:rsidR="00284126" w:rsidRPr="00767BEB">
        <w:rPr>
          <w:lang w:val="en-GB"/>
        </w:rPr>
        <w:t>the above</w:t>
      </w:r>
      <w:r w:rsidRPr="00767BEB">
        <w:rPr>
          <w:lang w:val="en-GB"/>
        </w:rPr>
        <w:t>-</w:t>
      </w:r>
      <w:r w:rsidR="00284126" w:rsidRPr="00767BEB">
        <w:rPr>
          <w:lang w:val="en-GB"/>
        </w:rPr>
        <w:t>mentioned</w:t>
      </w:r>
      <w:r w:rsidR="006D2783" w:rsidRPr="00767BEB">
        <w:rPr>
          <w:lang w:val="en-GB"/>
        </w:rPr>
        <w:t xml:space="preserve"> diseases</w:t>
      </w:r>
      <w:r w:rsidRPr="00767BEB">
        <w:rPr>
          <w:lang w:val="en-GB"/>
        </w:rPr>
        <w:t xml:space="preserve"> </w:t>
      </w:r>
      <w:r w:rsidR="00A4692B" w:rsidRPr="00767BEB">
        <w:rPr>
          <w:lang w:val="en-GB"/>
        </w:rPr>
        <w:t>found</w:t>
      </w:r>
      <w:r w:rsidR="00284126" w:rsidRPr="00767BEB">
        <w:rPr>
          <w:lang w:val="en-GB"/>
        </w:rPr>
        <w:t xml:space="preserve"> </w:t>
      </w:r>
      <w:r w:rsidR="00845106" w:rsidRPr="00767BEB">
        <w:rPr>
          <w:lang w:val="en-GB"/>
        </w:rPr>
        <w:t xml:space="preserve">that the benefits </w:t>
      </w:r>
      <w:r w:rsidR="00ED47AE">
        <w:rPr>
          <w:lang w:val="en-GB"/>
        </w:rPr>
        <w:t xml:space="preserve">for the child </w:t>
      </w:r>
      <w:r w:rsidR="00845106" w:rsidRPr="00767BEB">
        <w:rPr>
          <w:lang w:val="en-GB"/>
        </w:rPr>
        <w:t xml:space="preserve">associated </w:t>
      </w:r>
      <w:r w:rsidR="00CB4202">
        <w:rPr>
          <w:lang w:val="en-GB"/>
        </w:rPr>
        <w:t>with</w:t>
      </w:r>
      <w:r w:rsidR="00845106" w:rsidRPr="00767BEB">
        <w:rPr>
          <w:lang w:val="en-GB"/>
        </w:rPr>
        <w:t xml:space="preserve"> breastfeedi</w:t>
      </w:r>
      <w:r w:rsidR="00A4692B" w:rsidRPr="00767BEB">
        <w:rPr>
          <w:lang w:val="en-GB"/>
        </w:rPr>
        <w:t>ng</w:t>
      </w:r>
      <w:r w:rsidR="00845106" w:rsidRPr="00767BEB">
        <w:rPr>
          <w:lang w:val="en-GB"/>
        </w:rPr>
        <w:t xml:space="preserve"> depend </w:t>
      </w:r>
      <w:r w:rsidR="00A4692B" w:rsidRPr="00767BEB">
        <w:rPr>
          <w:lang w:val="en-GB"/>
        </w:rPr>
        <w:t>on</w:t>
      </w:r>
      <w:r w:rsidR="00FD424C" w:rsidRPr="00767BEB">
        <w:rPr>
          <w:lang w:val="en-GB"/>
        </w:rPr>
        <w:t xml:space="preserve"> breastfeeding duration</w:t>
      </w:r>
      <w:r w:rsidR="00845106" w:rsidRPr="00767BEB">
        <w:rPr>
          <w:lang w:val="en-GB"/>
        </w:rPr>
        <w:t>,</w:t>
      </w:r>
      <w:r w:rsidR="00284126" w:rsidRPr="00767BEB">
        <w:rPr>
          <w:lang w:val="en-GB"/>
        </w:rPr>
        <w:t xml:space="preserve"> </w:t>
      </w:r>
      <w:r w:rsidR="00845106" w:rsidRPr="00767BEB">
        <w:rPr>
          <w:lang w:val="en-GB"/>
        </w:rPr>
        <w:t xml:space="preserve">with benefits </w:t>
      </w:r>
      <w:r w:rsidR="00EC3525" w:rsidRPr="00767BEB">
        <w:rPr>
          <w:lang w:val="en-GB"/>
        </w:rPr>
        <w:t xml:space="preserve">in many diseases </w:t>
      </w:r>
      <w:r w:rsidR="00845106" w:rsidRPr="00767BEB">
        <w:rPr>
          <w:lang w:val="en-GB"/>
        </w:rPr>
        <w:t xml:space="preserve">proportionally increasing </w:t>
      </w:r>
      <w:r w:rsidR="00CB4202">
        <w:rPr>
          <w:lang w:val="en-GB"/>
        </w:rPr>
        <w:t>as</w:t>
      </w:r>
      <w:r w:rsidR="00845106" w:rsidRPr="00767BEB">
        <w:rPr>
          <w:lang w:val="en-GB"/>
        </w:rPr>
        <w:t xml:space="preserve"> </w:t>
      </w:r>
      <w:r w:rsidR="00FD424C" w:rsidRPr="00767BEB">
        <w:rPr>
          <w:lang w:val="en-GB"/>
        </w:rPr>
        <w:t xml:space="preserve">breastfeeding </w:t>
      </w:r>
      <w:r w:rsidR="00CB4202">
        <w:rPr>
          <w:lang w:val="en-GB"/>
        </w:rPr>
        <w:t>duration increases</w:t>
      </w:r>
      <w:r w:rsidR="00845106" w:rsidRPr="00767BEB">
        <w:rPr>
          <w:lang w:val="en-GB"/>
        </w:rPr>
        <w:t xml:space="preserve"> </w:t>
      </w:r>
      <w:r w:rsidR="00C41A64" w:rsidRPr="00767BEB">
        <w:rPr>
          <w:lang w:val="en-GB"/>
        </w:rPr>
        <w:fldChar w:fldCharType="begin" w:fldLock="1"/>
      </w:r>
      <w:r w:rsidR="00437B9D">
        <w:rPr>
          <w:lang w:val="en-GB"/>
        </w:rPr>
        <w:instrText>ADDIN CSL_CITATION {"citationItems":[{"id":"ITEM-1","itemData":{"DOI":"10.1016/S0140-6736(15)01024-7","ISSN":"1474547X","PMID":"26869575","abstract":"The importance of breastfeeding in low-income and middle-income countries is well recognised, but less consensus exists about its importance in high-income countries. In low-income and middle-income countries, only 37% of children younger than 6 months of age are exclusively breastfed. With few exceptions, breastfeeding duration is shorter in high-income countries than in those that are resource-poor. Our meta-analyses indicate protection against child infections and malocclusion, increases in intelligence, and probable reductions in overweight and diabetes. We did not find associations with allergic disorders such as asthma or with blood pressure or cholesterol, and we noted an increase in tooth decay with longer periods of breastfeeding. For nursing women, breastfeeding gave protection against breast cancer and it improved birth spacing, and it might also protect against ovarian cancer and type 2 diabetes. The scaling up of breastfeeding to a near universal level could prevent 823 000 annual deaths in children younger than 5 years and 20 000 annual deaths from breast cancer. Recent epidemiological and biological findings from during the past decade expand on the known benefits of breastfeeding for women and children, whether they are rich or poor.","author":[{"dropping-particle":"","family":"Victora","given":"Cesar G.","non-dropping-particle":"","parse-names":false,"suffix":""},{"dropping-particle":"","family":"Bahl","given":"Rajiv","non-dropping-particle":"","parse-names":false,"suffix":""},{"dropping-particle":"","family":"Barros","given":"Aluísio J.D.","non-dropping-particle":"","parse-names":false,"suffix":""},{"dropping-particle":"","family":"França","given":"Giovanny V.A.","non-dropping-particle":"","parse-names":false,"suffix":""},{"dropping-particle":"","family":"Horton","given":"Susan","non-dropping-particle":"","parse-names":false,"suffix":""},{"dropping-particle":"","family":"Krasevec","given":"Julia","non-dropping-particle":"","parse-names":false,"suffix":""},{"dropping-particle":"","family":"Murch","given":"Simon","non-dropping-particle":"","parse-names":false,"suffix":""},{"dropping-particle":"","family":"Sankar","given":"Mari Jeeva","non-dropping-particle":"","parse-names":false,"suffix":""},{"dropping-particle":"","family":"Walker","given":"Neff","non-dropping-particle":"","parse-names":false,"suffix":""},{"dropping-particle":"","family":"Rollins","given":"Nigel C.","non-dropping-particle":"","parse-names":false,"suffix":""},{"dropping-particle":"","family":"Allen","given":"K.","non-dropping-particle":"","parse-names":false,"suffix":""},{"dropping-particle":"","family":"Dharmage","given":"S.","non-dropping-particle":"","parse-names":false,"suffix":""},{"dropping-particle":"","family":"Lodge","given":"C.","non-dropping-particle":"","parse-names":false,"suffix":""},{"dropping-particle":"","family":"Peres","given":"K. G.","non-dropping-particle":"","parse-names":false,"suffix":""},{"dropping-particle":"","family":"Bhandari","given":"N.","non-dropping-particle":"","parse-names":false,"suffix":""},{"dropping-particle":"","family":"Chowdhury","given":"Ranadip","non-dropping-particle":"","parse-names":false,"suffix":""},{"dropping-particle":"","family":"Sinha","given":"B.","non-dropping-particle":"","parse-names":false,"suffix":""},{"dropping-particle":"","family":"Taneja","given":"S.","non-dropping-particle":"","parse-names":false,"suffix":""},{"dropping-particle":"","family":"Giugliani","given":"Elsa","non-dropping-particle":"","parse-names":false,"suffix":""},{"dropping-particle":"","family":"Horta","given":"B.","non-dropping-particle":"","parse-names":false,"suffix":""},{"dropping-particle":"","family":"Maia","given":"F.","non-dropping-particle":"","parse-names":false,"suffix":""},{"dropping-particle":"","family":"Mola","given":"C. L.","non-dropping-particle":"de","parse-names":false,"suffix":""},{"dropping-particle":"","family":"Hajeebhoy","given":"N.","non-dropping-particle":"","parse-names":false,"suffix":""},{"dropping-particle":"","family":"Lutter","given":"C.","non-dropping-particle":"","parse-names":false,"suffix":""},{"dropping-particle":"","family":"Piwoz","given":"E.","non-dropping-particle":"","parse-names":false,"suffix":""},{"dropping-particle":"","family":"Martines","given":"J. C.","non-dropping-particle":"","parse-names":false,"suffix":""},{"dropping-particle":"","family":"Richter","given":"L.","non-dropping-particle":"","parse-names":false,"suffix":""}],"container-title":"The Lancet","id":"ITEM-1","issue":"10017","issued":{"date-parts":[["2016"]]},"page":"475-490","publisher":"Elsevier Ltd","title":"Breastfeeding in the 21st century: Epidemiology, mechanisms, and lifelong effect","type":"article-journal","volume":"387"},"uris":["http://www.mendeley.com/documents/?uuid=71564dd9-e02d-4d6b-8402-fb202a9ac27f"]},{"id":"ITEM-2","itemData":{"DOI":"10.1111/jmwh.12085","ISSN":"15422011","PMID":"25066743","abstract":"Introduction: The aim of this meta-analysis was to assess the association between breastfeeding and risk of ovarian cancer. Methods: Relevant observational studies were identified by a search of the MEDLINE and EMBASE databases through December 2012. Summary odds ratios (ORs) for ovarian cancer, comparing women who had breastfed with women who had not, were calculated using a random-effects model. A dose-response meta-analysis assessed the risk of ovarian cancer by breastfeeding duration. Results: A total of 19 studies were included in the meta-analysis. Compared with women who had not breastfed, women who had breastfed had a significantly decreased risk of ovarian cancer, with an OR of 0.66 (95% CI, 0.57-0.76; P &lt; .001). We observed an inverse linear relationship with breastfeeding duration: for every one-month increase in breastfeeding, the OR was 0.98 (95% CI, 0.97-0.99; P &lt; .001). A nonlinear association was also</w:instrText>
      </w:r>
      <w:r w:rsidR="00437B9D" w:rsidRPr="0032639C">
        <w:rPr>
          <w:lang w:val="en-GB"/>
        </w:rPr>
        <w:instrText xml:space="preserve"> apparent, with a sharp decrease in the OR when breastfeeding duration was 8 to 10 months. There was evidence of heterogeneity (I2 = 83.9%). No publication bias was found (Begg test, P = 0.89; Egger test, P = 0.89). Discussion: Breastfeeding reduces the risk of ovarian cancer proportional to duration. Breastfeeding for 8 to 10 months may be most effective for reducing the risk of ovarian cancer. © 2014 by the American College of Nurse-Midwives.","author":[{"dropping-particle":"","family":"Feng","given":"Li Ping","non-dropping-particle":"","parse-names":false,"suffix":""},{"dropping-particle":"","family":"Chen","given":"Hong Lin","non-dropping-particle":"","parse-names":false,"suffix":""},{"dropping-particle":"","family":"Shen","given":"Mei Yun","non-dropping-particle":"","parse-names":false,"suffix":""}],"container-title":"Journal of Midwifery and Women's Health","id":"ITEM-2","issue":"4","issued":{"date-parts":[["2014"]]},"page":"428-437","title":"Breastfeeding and the Risk of Ovarian Cancer: A Meta-Analysis","type":"article-journal","volume":"59"},"uris":["http://www.mendeley.com/documents/?uuid=e998e747-5c3a-4a35-a8ee-7566fbbc2526"]}],"mendeley":{"formattedCitation":"(Feng et al., 2014; Victora et al., 2016)","plainTextFormattedCitation":"(Feng et al., 2014; Victora et al., 2016)","previouslyFormattedCitation":"(Feng et al., 2014; Victora et al., 2016)"},"properties":{"noteIndex":0},"schema":"https://github.com/citation-style-language/schema/raw/master/csl-citation.json"}</w:instrText>
      </w:r>
      <w:r w:rsidR="00C41A64" w:rsidRPr="00767BEB">
        <w:rPr>
          <w:lang w:val="en-GB"/>
        </w:rPr>
        <w:fldChar w:fldCharType="separate"/>
      </w:r>
      <w:r w:rsidR="00D529B0" w:rsidRPr="0032639C">
        <w:rPr>
          <w:noProof/>
          <w:lang w:val="en-GB"/>
        </w:rPr>
        <w:t>(Feng et al., 2014; Victora et al., 2016)</w:t>
      </w:r>
      <w:r w:rsidR="00C41A64" w:rsidRPr="00767BEB">
        <w:rPr>
          <w:lang w:val="en-GB"/>
        </w:rPr>
        <w:fldChar w:fldCharType="end"/>
      </w:r>
      <w:r w:rsidR="00F25F7A" w:rsidRPr="0032639C">
        <w:rPr>
          <w:lang w:val="en-GB"/>
        </w:rPr>
        <w:t>.</w:t>
      </w:r>
      <w:r w:rsidR="00ED47AE">
        <w:rPr>
          <w:lang w:val="en-GB"/>
        </w:rPr>
        <w:t xml:space="preserve"> </w:t>
      </w:r>
      <w:bookmarkStart w:id="7" w:name="_Hlk84407162"/>
      <w:bookmarkStart w:id="8" w:name="_Hlk84345608"/>
      <w:r w:rsidR="002939A9">
        <w:rPr>
          <w:color w:val="FF0000"/>
          <w:lang w:val="en-GB"/>
        </w:rPr>
        <w:t>B</w:t>
      </w:r>
      <w:r w:rsidR="00E601B9" w:rsidRPr="000850DE">
        <w:rPr>
          <w:color w:val="FF0000"/>
          <w:lang w:val="en-GB"/>
        </w:rPr>
        <w:t xml:space="preserve">enefits </w:t>
      </w:r>
      <w:r w:rsidR="00BC456E">
        <w:rPr>
          <w:color w:val="FF0000"/>
          <w:lang w:val="en-GB"/>
        </w:rPr>
        <w:t xml:space="preserve">of breastfeeding </w:t>
      </w:r>
      <w:r w:rsidR="002939A9">
        <w:rPr>
          <w:color w:val="FF0000"/>
          <w:lang w:val="en-GB"/>
        </w:rPr>
        <w:t>for</w:t>
      </w:r>
      <w:r w:rsidR="00BC456E">
        <w:rPr>
          <w:color w:val="FF0000"/>
          <w:lang w:val="en-GB"/>
        </w:rPr>
        <w:t xml:space="preserve"> 2 years o</w:t>
      </w:r>
      <w:r w:rsidR="002939A9">
        <w:rPr>
          <w:color w:val="FF0000"/>
          <w:lang w:val="en-GB"/>
        </w:rPr>
        <w:t>r</w:t>
      </w:r>
      <w:r w:rsidR="00BC456E">
        <w:rPr>
          <w:color w:val="FF0000"/>
          <w:lang w:val="en-GB"/>
        </w:rPr>
        <w:t xml:space="preserve"> more </w:t>
      </w:r>
      <w:r w:rsidR="00E601B9" w:rsidRPr="000850DE">
        <w:rPr>
          <w:color w:val="FF0000"/>
          <w:lang w:val="en-GB"/>
        </w:rPr>
        <w:t>incl</w:t>
      </w:r>
      <w:r w:rsidR="00BC456E">
        <w:rPr>
          <w:color w:val="FF0000"/>
          <w:lang w:val="en-GB"/>
        </w:rPr>
        <w:t>u</w:t>
      </w:r>
      <w:r w:rsidR="00E601B9" w:rsidRPr="000850DE">
        <w:rPr>
          <w:color w:val="FF0000"/>
          <w:lang w:val="en-GB"/>
        </w:rPr>
        <w:t>de</w:t>
      </w:r>
      <w:r w:rsidR="00BC456E">
        <w:rPr>
          <w:color w:val="FF0000"/>
          <w:lang w:val="en-GB"/>
        </w:rPr>
        <w:t xml:space="preserve"> </w:t>
      </w:r>
      <w:r w:rsidR="00E601B9" w:rsidRPr="000850DE">
        <w:rPr>
          <w:color w:val="FF0000"/>
          <w:lang w:val="en-GB"/>
        </w:rPr>
        <w:t xml:space="preserve">reduced risk of obesity in childhood and </w:t>
      </w:r>
      <w:r w:rsidR="00E601B9" w:rsidRPr="00060B99">
        <w:rPr>
          <w:color w:val="FF0000"/>
          <w:lang w:val="en-GB"/>
        </w:rPr>
        <w:t>in adulthood, as well as reduced risk of type 2 diabetes</w:t>
      </w:r>
      <w:r w:rsidR="00F47644" w:rsidRPr="00060B99">
        <w:rPr>
          <w:color w:val="FF0000"/>
          <w:lang w:val="en-GB"/>
        </w:rPr>
        <w:t xml:space="preserve"> in the child</w:t>
      </w:r>
      <w:r w:rsidR="00060B99" w:rsidRPr="00060B99">
        <w:rPr>
          <w:color w:val="FF0000"/>
          <w:lang w:val="en-GB"/>
        </w:rPr>
        <w:t xml:space="preserve"> </w:t>
      </w:r>
      <w:r w:rsidR="00060B99" w:rsidRPr="00060B99">
        <w:rPr>
          <w:color w:val="FF0000"/>
          <w:lang w:val="en-GB"/>
        </w:rPr>
        <w:fldChar w:fldCharType="begin" w:fldLock="1"/>
      </w:r>
      <w:r w:rsidR="00060B99" w:rsidRPr="00060B99">
        <w:rPr>
          <w:color w:val="FF0000"/>
          <w:lang w:val="en-GB"/>
        </w:rPr>
        <w:instrText>ADDIN CSL_CITATION {"citationItems":[{"id":"ITEM-1","itemData":{"DOI":"10.1177/1010539515624964","ISBN":"1010539515","ISSN":"10105395","PMID":"26792873","abstract":"Breastfeeding has many health benefits, both in the short term and the longer term, to infants and their mothers. There is an increasing number of studies that report on associations between breastfeeding and long-term protection against chronic disease. Recent research evidence is reviewed in this study, building on previous authoritative reviews. The recent World Health Organization reviews of the short- and long-term benefits of breastfeeding concluded that there was strong evidence for many public health benefits of breastfeeding. Cognitive development is improved by breastfeeding, and infants who are breastfed and mothers who breastfeed have lower rates of obesity. Other chronic diseases that are reduced by breastfeeding include diabetes (both type 1 and type 2), obesity, hypertension, cardiovascular disease, hyperlipidemia, and some types of cancer.","author":[{"dropping-particle":"","family":"Binns","given":"Colin","non-dropping-particle":"","parse-names":false,"suffix":""},{"dropping-particle":"","family":"Lee","given":"Mikyung","non-dropping-particle":"","parse-names":false,"suffix":""},{"dropping-particle":"","family":"Low","given":"Wah Yun","non-dropping-particle":"","parse-names":false,"suffix":""}],"container-title":"Asia-Pacific Journal of Public Health","id":"ITEM-1","issue":"1","issued":{"date-parts":[["2016"]]},"page":"7-14","title":"The Long-Term Public Health Benefits of Breastfeeding","type":"article-journal","volume":"28"},"uris":["http://www.mendeley.com/documents/?uuid=ea84e2a1-d1ae-4d16-84eb-1f4f4153e1f5"]},{"id":"ITEM-2","itemData":{"ISSN":"9241505303","author":[{"dropping-particle":"","family":"Bernardo","given":"Horta","non-dropping-particle":"","parse-names":false,"suffix":""},{"dropping-particle":"","family":"Cesar","given":"Victora","non-dropping-particle":"","parse-names":false,"suffix":""},{"dropping-particle":"","family":"Organization","given":"World Health","non-dropping-particle":"","parse-names":false,"suffix":""}],"id":"ITEM-2","issued":{"date-parts":[["2013"]]},"publisher":"World Health Organization","title":"Long-term effects of breastfeeding: a systematic review","type":"article-journal"},"uris":["http://www.mendeley.com/documents/?uuid=dbe5d387-c431-4159-9a5d-4f44cbd0c45b"]}],"mendeley":{"formattedCitation":"(Bernardo et al., 2013; Binns et al., 2016)","plainTextFormattedCitation":"(Bernardo et al., 2013; Binns et al., 2016)"},"properties":{"noteIndex":0},"schema":"https://github.com/citation-style-language/schema/raw/master/csl-citation.json"}</w:instrText>
      </w:r>
      <w:r w:rsidR="00060B99" w:rsidRPr="00060B99">
        <w:rPr>
          <w:color w:val="FF0000"/>
          <w:lang w:val="en-GB"/>
        </w:rPr>
        <w:fldChar w:fldCharType="separate"/>
      </w:r>
      <w:r w:rsidR="00060B99" w:rsidRPr="00060B99">
        <w:rPr>
          <w:noProof/>
          <w:color w:val="FF0000"/>
          <w:lang w:val="en-GB"/>
        </w:rPr>
        <w:t>(Bernardo et al., 2013; Binns et al., 2016)</w:t>
      </w:r>
      <w:r w:rsidR="00060B99" w:rsidRPr="00060B99">
        <w:rPr>
          <w:color w:val="FF0000"/>
          <w:lang w:val="en-GB"/>
        </w:rPr>
        <w:fldChar w:fldCharType="end"/>
      </w:r>
      <w:r w:rsidR="00E601B9" w:rsidRPr="00060B99">
        <w:rPr>
          <w:color w:val="FF0000"/>
          <w:lang w:val="en-GB"/>
        </w:rPr>
        <w:t>. Moreover, breastfeeding</w:t>
      </w:r>
      <w:r w:rsidR="00E601B9" w:rsidRPr="000850DE">
        <w:rPr>
          <w:color w:val="FF0000"/>
          <w:lang w:val="en-GB"/>
        </w:rPr>
        <w:t xml:space="preserve"> for more than 2 years</w:t>
      </w:r>
      <w:r w:rsidR="000850DE" w:rsidRPr="000850DE">
        <w:rPr>
          <w:color w:val="FF0000"/>
          <w:lang w:val="en-GB"/>
        </w:rPr>
        <w:t xml:space="preserve"> reduced</w:t>
      </w:r>
      <w:r w:rsidR="00E601B9" w:rsidRPr="000850DE">
        <w:rPr>
          <w:color w:val="FF0000"/>
          <w:lang w:val="en-GB"/>
        </w:rPr>
        <w:t xml:space="preserve"> </w:t>
      </w:r>
      <w:r w:rsidR="000850DE" w:rsidRPr="000850DE">
        <w:rPr>
          <w:rStyle w:val="jlqj4b"/>
          <w:color w:val="FF0000"/>
          <w:lang w:val="en"/>
        </w:rPr>
        <w:t>more than double the risk of developing</w:t>
      </w:r>
      <w:r w:rsidR="000850DE" w:rsidRPr="000850DE">
        <w:rPr>
          <w:color w:val="FF0000"/>
          <w:lang w:val="en-US"/>
        </w:rPr>
        <w:t xml:space="preserve"> </w:t>
      </w:r>
      <w:r w:rsidR="00E601B9" w:rsidRPr="000850DE">
        <w:rPr>
          <w:color w:val="FF0000"/>
          <w:lang w:val="en-GB"/>
        </w:rPr>
        <w:t xml:space="preserve">breast cancer </w:t>
      </w:r>
      <w:r w:rsidR="000850DE" w:rsidRPr="000850DE">
        <w:rPr>
          <w:color w:val="FF0000"/>
          <w:lang w:val="en-GB"/>
        </w:rPr>
        <w:t>in</w:t>
      </w:r>
      <w:r w:rsidR="00E601B9" w:rsidRPr="000850DE">
        <w:rPr>
          <w:color w:val="FF0000"/>
          <w:lang w:val="en-GB"/>
        </w:rPr>
        <w:t xml:space="preserve"> the mothers</w:t>
      </w:r>
      <w:r w:rsidR="007D65CB">
        <w:rPr>
          <w:color w:val="FF0000"/>
          <w:lang w:val="en-GB"/>
        </w:rPr>
        <w:t xml:space="preserve"> </w:t>
      </w:r>
      <w:r w:rsidR="007D65CB" w:rsidRPr="00EC7892">
        <w:rPr>
          <w:color w:val="FF0000"/>
          <w:szCs w:val="24"/>
          <w:lang w:val="en-GB"/>
        </w:rPr>
        <w:fldChar w:fldCharType="begin" w:fldLock="1"/>
      </w:r>
      <w:r w:rsidR="007D65CB" w:rsidRPr="00EC7892">
        <w:rPr>
          <w:color w:val="FF0000"/>
          <w:szCs w:val="24"/>
          <w:lang w:val="en-GB"/>
        </w:rPr>
        <w:instrText>ADDIN CSL_CITATION {"citationItems":[{"id":"ITEM-1","itemData":{"DOI":"10.1016/S0140-6736(15)01024-7","ISSN":"1474547X","PMID":"26869575","abstract":"The importance of breastfeeding in low-income and middle-income countries is well recognised, but less consensus exists about its importance in high-income countries. In low-income and middle-income countries, only 37% of children younger than 6 months of age are exclusively breastfed. With few exceptions, breastfeeding duration is shorter in high-income countries than in those that are resource-poor. Our meta-analyses indicate protection against child infections and malocclusion, increases in intelligence, and probable reductions in overweight and diabetes. We did not find associations with allergic disorders such as asthma or with blood pressure or cholesterol, and we noted an increase in tooth decay with longer periods of breastfeeding. For nursing women, breastfeeding gave protection against breast cancer and it improved birth spacing, and it might also protect against ovarian cancer and type 2 diabetes. The scaling up of breastfeeding to a near universal level could prevent 823 000 annual deaths in children younger than 5 years and 20 000 annual deaths from breast cancer. Recent epidemiological and biological findings from during the past decade expand on the known benefits of breastfeeding for women and children, whether they are rich or poor.","author":[{"dropping-particle":"","family":"Victora","given":"Cesar G.","non-dropping-particle":"","parse-names":false,"suffix":""},{"dropping-particle":"","family":"Bahl","given":"Rajiv","non-dropping-particle":"","parse-names":false,"suffix":""},{"dropping-particle":"","family":"Barros","given":"Aluísio J.D.","non-dropping-particle":"","parse-names":false,"suffix":""},{"dropping-particle":"","family":"França","given":"Giovanny V.A.","non-dropping-particle":"","parse-names":false,"suffix":""},{"dropping-particle":"","family":"Horton","given":"Susan","non-dropping-particle":"","parse-names":false,"suffix":""},{"dropping-particle":"","family":"Krasevec","given":"Julia","non-dropping-particle":"","parse-names":false,"suffix":""},{"dropping-particle":"","family":"Murch","given":"Simon","non-dropping-particle":"","parse-names":false,"suffix":""},{"dropping-particle":"","family":"Sankar","given":"Mari Jeeva","non-dropping-particle":"","parse-names":false,"suffix":""},{"dropping-particle":"","family":"Walker","given":"Neff","non-dropping-particle":"","parse-names":false,"suffix":""},{"dropping-particle":"","family":"Rollins","given":"Nigel C.","non-dropping-particle":"","parse-names":false,"suffix":""},{"dropping-particle":"","family":"Allen","given":"K.","non-dropping-particle":"","parse-names":false,"suffix":""},{"dropping-particle":"","family":"Dharmage","given":"S.","non-dropping-particle":"","parse-names":false,"suffix":""},{"dropping-particle":"","family":"Lodge","given":"C.","non-dropping-particle":"","parse-names":false,"suffix":""},{"dropping-particle":"","family":"Peres","given":"K. G.","non-dropping-particle":"","parse-names":false,"suffix":""},{"dropping-particle":"","family":"Bhandari","given":"N.","non-dropping-particle":"","parse-names":false,"suffix":""},{"dropping-particle":"","family":"Chowdhury","given":"Ranadip","non-dropping-particle":"","parse-names":false,"suffix":""},{"dropping-particle":"","family":"Sinha","given":"B.","non-dropping-particle":"","parse-names":false,"suffix":""},{"dropping-particle":"","family":"Taneja","given":"S.","non-dropping-particle":"","parse-names":false,"suffix":""},{"dropping-particle":"","family":"Giugliani","given":"Elsa","non-dropping-particle":"","parse-names":false,"suffix":""},{"dropping-particle":"","family":"Horta","given":"B.","non-dropping-particle":"","parse-names":false,"suffix":""},{"dropping-particle":"","family":"Maia","given":"F.","non-dropping-particle":"","parse-names":false,"suffix":""},{"dropping-particle":"","family":"Mola","given":"C. L.","non-dropping-particle":"de","parse-names":false,"suffix":""},{"dropping-particle":"","family":"Hajeebhoy","given":"N.","non-dropping-particle":"","parse-names":false,"suffix":""},{"dropping-particle":"","family":"Lutter","given":"C.","non-dropping-particle":"","parse-names":false,"suffix":""},{"dropping-particle":"","family":"Piwoz","given":"E.","non-dropping-particle":"","parse-names":false,"suffix":""},{"dropping-particle":"","family":"Martines","given":"J. C.","non-dropping-particle":"","parse-names":false,"suffix":""},{"dropping-particle":"","family":"Richter","given":"L.","non-dropping-particle":"","parse-names":false,"suffix":""}],"container-title":"The Lancet","id":"ITEM-1","issue":"10017","issued":{"date-parts":[["2016"]]},"page":"475-490","publisher":"Elsevier Ltd","title":"Breastfeeding in the 21st century: Epidemiology, mechanisms, and lifelong effect","type":"article-journal","volume":"387"},"uris":["http://www.mendeley.com/documents/?uuid=71564dd9-e02d-4d6b-8402-fb202a9ac27f"]}],"mendeley":{"formattedCitation":"(Victora et al., 2016)","plainTextFormattedCitation":"(Victora et al., 2016)","previouslyFormattedCitation":"(Victora et al., 2016)"},"properties":{"noteIndex":0},"schema":"https://github.com/citation-style-language/schema/raw/master/csl-citation.json"}</w:instrText>
      </w:r>
      <w:r w:rsidR="007D65CB" w:rsidRPr="00EC7892">
        <w:rPr>
          <w:color w:val="FF0000"/>
          <w:szCs w:val="24"/>
          <w:lang w:val="en-GB"/>
        </w:rPr>
        <w:fldChar w:fldCharType="separate"/>
      </w:r>
      <w:r w:rsidR="007D65CB" w:rsidRPr="00EC7892">
        <w:rPr>
          <w:noProof/>
          <w:color w:val="FF0000"/>
          <w:szCs w:val="24"/>
          <w:lang w:val="en-GB"/>
        </w:rPr>
        <w:t>(Victora et al., 2016)</w:t>
      </w:r>
      <w:r w:rsidR="007D65CB" w:rsidRPr="00EC7892">
        <w:rPr>
          <w:color w:val="FF0000"/>
          <w:szCs w:val="24"/>
          <w:lang w:val="en-GB"/>
        </w:rPr>
        <w:fldChar w:fldCharType="end"/>
      </w:r>
      <w:r w:rsidR="00EC7892" w:rsidRPr="00EC7892">
        <w:rPr>
          <w:color w:val="FF0000"/>
          <w:szCs w:val="24"/>
          <w:lang w:val="en-GB"/>
        </w:rPr>
        <w:t xml:space="preserve"> </w:t>
      </w:r>
      <w:r w:rsidR="00EC7892" w:rsidRPr="00EC7892">
        <w:rPr>
          <w:color w:val="FF0000"/>
          <w:lang w:val="en-GB"/>
        </w:rPr>
        <w:t xml:space="preserve">and had an 18% lower risk </w:t>
      </w:r>
      <w:r w:rsidR="00EC7892" w:rsidRPr="00EC7892">
        <w:rPr>
          <w:color w:val="FF0000"/>
          <w:lang w:val="en-GB"/>
        </w:rPr>
        <w:lastRenderedPageBreak/>
        <w:t xml:space="preserve">of coronary heart disease </w:t>
      </w:r>
      <w:r w:rsidR="00EC7892" w:rsidRPr="00EC7892">
        <w:rPr>
          <w:color w:val="FF0000"/>
          <w:lang w:val="en-GB"/>
        </w:rPr>
        <w:fldChar w:fldCharType="begin" w:fldLock="1"/>
      </w:r>
      <w:r w:rsidR="00EC7892" w:rsidRPr="00EC7892">
        <w:rPr>
          <w:color w:val="FF0000"/>
          <w:lang w:val="en-GB"/>
        </w:rPr>
        <w:instrText>ADDIN CSL_CITATION {"citationItems":[{"id":"ITEM-1","itemData":{"DOI":"10.1161/JAHA.117.006081","ISSN":"20479980","PMID":"28637778","abstract":"BACKGROUND: Breastfeeding confers substantial benefits to child health and has also been associated with lower risk of maternal cardiovascular diseases (CVDs) in later life. However, the evidence on the effects of CVD is still inconsistent, especially in East Asians, in whom the frequency and duration of breastfeeding significantly differ from those in the West.\nMETHODS AND RESULTS: In 2004-2008, the nationwide China Kadoorie Biobank recruited 0.5 million individuals aged 30 to 79 years from 10 diverse regions across China. During 8 years of follow-up, 16 671 incident cases of coronary heart disease and 23 983 cases of stroke were recorded among 289 573 women without prior CVD at baseline. Cox regression yielded adjusted hazard ratios (HRs) and 95% CIs for incident CVD by breastfeeding. Overall, ≈99% of women had given birth, among whom 97% reported a history of breastfeeding, with a median duration of 12 months per child. Compared with parous women who had never breastfed, ever breastfeeding was associated with a significantly lower risk of CVD, with adjusted HRs of 0.91 (95% CI, 0.84-0.99) for coronary heart disease and 0.92 (95% CI, 0.85-0.99) for stroke. Women who had breastfed for ≥24 months had an 18% (HR, 0.82; 0.77-0.87) lower risk of coronary heart disease and a 17% (HR, 0.83; 0.79-0.87) lower risk of stroke compared with women who had never breastfed. Among women who ever breastfed, each additional 6 months of breastfeeding per child was associated with an adjusted HR of 0.96 (95% CI, 0.94-0.98) for coronary heart disease and 0.97 (95% CI, 0.96-0.98) for stroke.\nCONCLUSIONS: Among Chinese women, a history of breastfeeding was associated with an ≈10% lower risk of CVD in later life and the magnitude of the inverse association was stronger among those with a longer duration of breastfeeding.","author":[{"dropping-particle":"","family":"Peters","given":"Sanne A.E.","non-dropping-particle":"","parse-names":false,"suffix":""},{"dropping-particle":"","family":"Yang","given":"Ling","non-dropping-particle":"","parse-names":false,"suffix":""},{"dropping-particle":"","family":"Guo","given":"Yu","non-dropping-particle":"","parse-names":false,"suffix":""},{"dropping-particle":"","family":"Chen","given":"Yiping","non-dropping-particle":"","parse-names":false,"suffix":""},{"dropping-particle":"","family":"Bian","given":"Zheng","non-dropping-particle":"","parse-names":false,"suffix":""},{"dropping-particle":"","family":"Du","given":"Jianwei","non-dropping-particle":"","parse-names":false,"suffix":""},{"dropping-particle":"","family":"Yang","given":"Jie","non-dropping-particle":"","parse-names":false,"suffix":""},{"dropping-particle":"","family":"Li","given":"Shanpeng","non-dropping-particle":"","parse-names":false,"suffix":""},{"dropping-particle":"","family":"Li","given":"Liming","non-dropping-particle":"","parse-names":false,"suffix":""},{"dropping-particle":"","family":"Woodward","given":"Mark","non-dropping-particle":"","parse-names":false,"suffix":""},{"dropping-particle":"","family":"Chen","given":"Zhengming","non-dropping-particle":"","parse-names":false,"suffix":""}],"container-title":"Journal of the American Heart Association","id":"ITEM-1","issue":"6","issued":{"date-parts":[["2017"]]},"title":"Breastfeeding and the Risk of Maternal Cardiovascular Disease: A Prospective Study of 300 000 Chinese Women","type":"article-journal","volume":"6"},"uris":["http://www.mendeley.com/documents/?uuid=713c638b-ed94-4812-8d80-45de5c07f912"]}],"mendeley":{"formattedCitation":"(Peters et al., 2017)","plainTextFormattedCitation":"(Peters et al., 2017)","previouslyFormattedCitation":"(Peters et al., 2017)"},"properties":{"noteIndex":0},"schema":"https://github.com/citation-style-language/schema/raw/master/csl-citation.json"}</w:instrText>
      </w:r>
      <w:r w:rsidR="00EC7892" w:rsidRPr="00EC7892">
        <w:rPr>
          <w:color w:val="FF0000"/>
          <w:lang w:val="en-GB"/>
        </w:rPr>
        <w:fldChar w:fldCharType="separate"/>
      </w:r>
      <w:r w:rsidR="00EC7892" w:rsidRPr="00EC7892">
        <w:rPr>
          <w:noProof/>
          <w:color w:val="FF0000"/>
          <w:lang w:val="en-GB"/>
        </w:rPr>
        <w:t>(Peters et al., 2017)</w:t>
      </w:r>
      <w:r w:rsidR="00EC7892" w:rsidRPr="00EC7892">
        <w:rPr>
          <w:color w:val="FF0000"/>
          <w:lang w:val="en-GB"/>
        </w:rPr>
        <w:fldChar w:fldCharType="end"/>
      </w:r>
      <w:r w:rsidR="00EC7892">
        <w:rPr>
          <w:color w:val="FF0000"/>
          <w:lang w:val="en-GB"/>
        </w:rPr>
        <w:t>.</w:t>
      </w:r>
      <w:bookmarkEnd w:id="7"/>
      <w:r w:rsidR="00EC7892">
        <w:rPr>
          <w:color w:val="FF0000"/>
          <w:lang w:val="en-GB"/>
        </w:rPr>
        <w:t xml:space="preserve"> </w:t>
      </w:r>
      <w:bookmarkEnd w:id="8"/>
      <w:r w:rsidR="00E95CD5" w:rsidRPr="007A190F">
        <w:rPr>
          <w:color w:val="FF0000"/>
          <w:lang w:val="en-GB"/>
        </w:rPr>
        <w:t>This evidence</w:t>
      </w:r>
      <w:r w:rsidR="007A190F" w:rsidRPr="007A190F">
        <w:rPr>
          <w:color w:val="FF0000"/>
          <w:lang w:val="en-GB"/>
        </w:rPr>
        <w:t xml:space="preserve"> had let the authors to conclude </w:t>
      </w:r>
      <w:r w:rsidR="000850DE">
        <w:rPr>
          <w:lang w:val="en-GB"/>
        </w:rPr>
        <w:t xml:space="preserve">that both in high-income and low-income countries, some breastfeeding should continue up to 2 years of age. Accordingly, international recommendations suggest to </w:t>
      </w:r>
      <w:r w:rsidR="000850DE">
        <w:rPr>
          <w:szCs w:val="24"/>
          <w:lang w:val="en-GB"/>
        </w:rPr>
        <w:t xml:space="preserve">continue breastfeeding, along with complementary foods, up to two years of age </w:t>
      </w:r>
      <w:r w:rsidR="000850DE">
        <w:rPr>
          <w:szCs w:val="24"/>
          <w:lang w:val="en-GB"/>
        </w:rPr>
        <w:fldChar w:fldCharType="begin" w:fldLock="1"/>
      </w:r>
      <w:r w:rsidR="000850DE">
        <w:rPr>
          <w:szCs w:val="24"/>
          <w:lang w:val="en-GB"/>
        </w:rPr>
        <w:instrText>ADDIN CSL_CITATION {"citationItems":[{"id":"ITEM-1","itemData":{"ISSN":"0024-3477","abstract":"During the last decade there has been increasing interest in possible long-term benefits of breastfeeding for health and development. Most relevant studies published from the second half of 2001 to 2006 suggest that breastfeeding is likely to protect against later obesity, type 1 diabetes, coeliac disease, inflammatory bowel diseases and childhood cancer. Also, breastfeeding seems to have beneficial effects on later cardiovascular risk factors. A positive association between breastfeeding and cognitive development continues to be the most consistent and important effect, whereas the effect of breastfeeding in the prevention of atopy remains controversial. Possible mechanisms which might mediate the protective effect of breastfeeding are considered. Evidence suggests that breastfeeding can to some degree programme future health, although most studies are observational and cannot prove causation. Promotion of breastfeeding is of great importance and may contribute to the prevention of some major health risks at the population level.","author":[{"dropping-particle":"","family":"World Health Organization","given":"","non-dropping-particle":"","parse-names":false,"suffix":""}],"container-title":"World Health Organization","id":"ITEM-1","issued":{"date-parts":[["2013"]]},"number-of-pages":"1-70","title":"Long-term effects of breastfeeding: a systematic review","type":"report"},"uris":["http://www.mendeley.com/documents/?uuid=f7656294-08d6-4c9f-8ab2-fb0a9d4f5385"]}],"mendeley":{"formattedCitation":"(World Health Organization, 2013)","plainTextFormattedCitation":"(World Health Organization, 2013)","previouslyFormattedCitation":"(World Health Organization, 2013)"},"properties":{"noteIndex":0},"schema":"https://github.com/citation-style-language/schema/raw/master/csl-citation.json"}</w:instrText>
      </w:r>
      <w:r w:rsidR="000850DE">
        <w:rPr>
          <w:szCs w:val="24"/>
          <w:lang w:val="en-GB"/>
        </w:rPr>
        <w:fldChar w:fldCharType="separate"/>
      </w:r>
      <w:r w:rsidR="000850DE">
        <w:rPr>
          <w:noProof/>
          <w:szCs w:val="24"/>
          <w:lang w:val="en-GB"/>
        </w:rPr>
        <w:t>(World Health Organization, 2013)</w:t>
      </w:r>
      <w:r w:rsidR="000850DE">
        <w:rPr>
          <w:szCs w:val="24"/>
          <w:lang w:val="en-GB"/>
        </w:rPr>
        <w:fldChar w:fldCharType="end"/>
      </w:r>
    </w:p>
    <w:bookmarkEnd w:id="5"/>
    <w:p w14:paraId="1AFBEDB6" w14:textId="7673B09B" w:rsidR="00526B40" w:rsidRPr="00767BEB" w:rsidRDefault="00754964" w:rsidP="00973CDA">
      <w:pPr>
        <w:spacing w:line="480" w:lineRule="auto"/>
        <w:ind w:firstLine="720"/>
        <w:rPr>
          <w:color w:val="FF0000"/>
          <w:szCs w:val="24"/>
          <w:lang w:val="en-GB"/>
        </w:rPr>
      </w:pPr>
      <w:r w:rsidRPr="00767BEB">
        <w:rPr>
          <w:szCs w:val="24"/>
          <w:lang w:val="en-GB"/>
        </w:rPr>
        <w:t>The rates of breastfeed</w:t>
      </w:r>
      <w:r w:rsidR="00620E5D" w:rsidRPr="00767BEB">
        <w:rPr>
          <w:szCs w:val="24"/>
          <w:lang w:val="en-GB"/>
        </w:rPr>
        <w:t>ing</w:t>
      </w:r>
      <w:r w:rsidRPr="00767BEB">
        <w:rPr>
          <w:szCs w:val="24"/>
          <w:lang w:val="en-GB"/>
        </w:rPr>
        <w:t xml:space="preserve"> up to 2-years, h</w:t>
      </w:r>
      <w:r w:rsidR="00F62494" w:rsidRPr="00767BEB">
        <w:rPr>
          <w:szCs w:val="24"/>
          <w:lang w:val="en-GB"/>
        </w:rPr>
        <w:t>owever, are well below the recommended levels</w:t>
      </w:r>
      <w:r w:rsidR="006C10D1" w:rsidRPr="00767BEB">
        <w:rPr>
          <w:szCs w:val="24"/>
          <w:lang w:val="en-GB"/>
        </w:rPr>
        <w:t xml:space="preserve"> </w:t>
      </w:r>
      <w:r w:rsidR="006C10D1" w:rsidRPr="00767BEB">
        <w:rPr>
          <w:szCs w:val="24"/>
          <w:lang w:val="en-GB"/>
        </w:rPr>
        <w:fldChar w:fldCharType="begin" w:fldLock="1"/>
      </w:r>
      <w:r w:rsidR="00F00A83" w:rsidRPr="00767BEB">
        <w:rPr>
          <w:szCs w:val="24"/>
          <w:lang w:val="en-GB"/>
        </w:rPr>
        <w:instrText>ADDIN CSL_CITATION {"citationItems":[{"id":"ITEM-1","itemData":{"DOI":"10.1016/S0140-6736(15)01024-7","ISSN":"1474547X","PMID":"26869575","abstract":"The importance of breastfeeding in low-income and middle-income countries is well recognised, but less consensus exists about its importance in high-income countries. In low-income and middle-income countries, only 37% of children younger than 6 months of age are exclusively breastfed. With few exceptions, breastfeeding duration is shorter in high-income countries than in those that are resource-poor. Our meta-analyses indicate protection against child infections and malocclusion, increases in intelligence, and probable reductions in overweight and diabetes. We did not find associations with allergic disorders such as asthma or with blood pressure or cholesterol, and we noted an increase in tooth decay with longer periods of breastfeeding. For nursing women, breastfeeding gave protection against breast cancer and it improved birth spacing, and it might also protect against ovarian cancer and type 2 diabetes. The scaling up of breastfeeding to a near universal level could prevent 823 000 annual deaths in children younger than 5 years and 20 000 annual deaths from breast cancer. Recent epidemiological and biological findings from during the past decade expand on the known benefits of breastfeeding for women and children, whether they are rich or poor.","author":[{"dropping-particle":"","family":"Victora","given":"Cesar G.","non-dropping-particle":"","parse-names":false,"suffix":""},{"dropping-particle":"","family":"Bahl","given":"Rajiv","non-dropping-particle":"","parse-names":false,"suffix":""},{"dropping-particle":"","family":"Barros","given":"Aluísio J.D.","non-dropping-particle":"","parse-names":false,"suffix":""},{"dropping-particle":"","family":"França","given":"Giovanny V.A.","non-dropping-particle":"","parse-names":false,"suffix":""},{"dropping-particle":"","family":"Horton","given":"Susan","non-dropping-particle":"","parse-names":false,"suffix":""},{"dropping-particle":"","family":"Krasevec","given":"Julia","non-dropping-particle":"","parse-names":false,"suffix":""},{"dropping-particle":"","family":"Murch","given":"Simon","non-dropping-particle":"","parse-names":false,"suffix":""},{"dropping-particle":"","family":"Sankar","given":"Mari Jeeva","non-dropping-particle":"","parse-names":false,"suffix":""},{"dropping-particle":"","family":"Walker","given":"Neff","non-dropping-particle":"","parse-names":false,"suffix":""},{"dropping-particle":"","family":"Rollins","given":"Nigel C.","non-dropping-particle":"","parse-names":false,"suffix":""},{"dropping-particle":"","family":"Allen","given":"K.","non-dropping-particle":"","parse-names":false,"suffix":""},{"dropping-particle":"","family":"Dharmage","given":"S.","non-dropping-particle":"","parse-names":false,"suffix":""},{"dropping-particle":"","family":"Lodge","given":"C.","non-dropping-particle":"","parse-names":false,"suffix":""},{"dropping-particle":"","family":"Peres","given":"K. G.","non-dropping-particle":"","parse-names":false,"suffix":""},{"dropping-particle":"","family":"Bhandari","given":"N.","non-dropping-particle":"","parse-names":false,"suffix":""},{"dropping-particle":"","family":"Chowdhury","given":"Ranadip","non-dropping-particle":"","parse-names":false,"suffix":""},{"dropping-particle":"","family":"Sinha","given":"B.","non-dropping-particle":"","parse-names":false,"suffix":""},{"dropping-particle":"","family":"Taneja","given":"S.","non-dropping-particle":"","parse-names":false,"suffix":""},{"dropping-particle":"","family":"Giugliani","given":"Elsa","non-dropping-particle":"","parse-names":false,"suffix":""},{"dropping-particle":"","family":"Horta","given":"B.","non-dropping-particle":"","parse-names":false,"suffix":""},{"dropping-particle":"","family":"Maia","given":"F.","non-dropping-particle":"","parse-names":false,"suffix":""},{"dropping-particle":"","family":"Mola","given":"C. L.","non-dropping-particle":"de","parse-names":false,"suffix":""},{"dropping-particle":"","family":"Hajeebhoy","given":"N.","non-dropping-particle":"","parse-names":false,"suffix":""},{"dropping-particle":"","family":"Lutter","given":"C.","non-dropping-particle":"","parse-names":false,"suffix":""},{"dropping-particle":"","family":"Piwoz","given":"E.","non-dropping-particle":"","parse-names":false,"suffix":""},{"dropping-particle":"","family":"Martines","given":"J. C.","non-dropping-particle":"","parse-names":false,"suffix":""},{"dropping-particle":"","family":"Richter","given":"L.","non-dropping-particle":"","parse-names":false,"suffix":""}],"container-title":"The Lancet","id":"ITEM-1","issue":"10017","issued":{"date-parts":[["2016"]]},"page":"475-490","publisher":"Elsevier Ltd","title":"Breastfeeding in the 21st century: Epidemiology, mechanisms, and lifelong effect","type":"article-journal","volume":"387"},"uris":["http://www.mendeley.com/documents/?uuid=71564dd9-e02d-4d6b-8402-fb202a9ac27f"]}],"mendeley":{"formattedCitation":"(Victora et al., 2016)","plainTextFormattedCitation":"(Victora et al., 2016)","previouslyFormattedCitation":"(Victora et al., 2016)"},"properties":{"noteIndex":0},"schema":"https://github.com/citation-style-language/schema/raw/master/csl-citation.json"}</w:instrText>
      </w:r>
      <w:r w:rsidR="006C10D1" w:rsidRPr="00767BEB">
        <w:rPr>
          <w:szCs w:val="24"/>
          <w:lang w:val="en-GB"/>
        </w:rPr>
        <w:fldChar w:fldCharType="separate"/>
      </w:r>
      <w:r w:rsidRPr="00767BEB">
        <w:rPr>
          <w:noProof/>
          <w:szCs w:val="24"/>
          <w:lang w:val="en-GB"/>
        </w:rPr>
        <w:t>(Victora et al., 2016)</w:t>
      </w:r>
      <w:r w:rsidR="006C10D1" w:rsidRPr="00767BEB">
        <w:rPr>
          <w:szCs w:val="24"/>
          <w:lang w:val="en-GB"/>
        </w:rPr>
        <w:fldChar w:fldCharType="end"/>
      </w:r>
      <w:r w:rsidR="00F62494" w:rsidRPr="00767BEB">
        <w:rPr>
          <w:szCs w:val="24"/>
          <w:lang w:val="en-GB"/>
        </w:rPr>
        <w:t xml:space="preserve">. </w:t>
      </w:r>
      <w:r w:rsidR="00303F37" w:rsidRPr="00767BEB">
        <w:rPr>
          <w:szCs w:val="24"/>
          <w:lang w:val="en-GB"/>
        </w:rPr>
        <w:t xml:space="preserve">These rates </w:t>
      </w:r>
      <w:r w:rsidR="000A2C02">
        <w:rPr>
          <w:szCs w:val="24"/>
          <w:lang w:val="en-GB"/>
        </w:rPr>
        <w:t>were</w:t>
      </w:r>
      <w:r w:rsidR="000A2C02" w:rsidRPr="00767BEB">
        <w:rPr>
          <w:szCs w:val="24"/>
          <w:lang w:val="en-GB"/>
        </w:rPr>
        <w:t xml:space="preserve"> </w:t>
      </w:r>
      <w:r w:rsidR="00303F37" w:rsidRPr="00767BEB">
        <w:rPr>
          <w:szCs w:val="24"/>
          <w:lang w:val="en-GB"/>
        </w:rPr>
        <w:t xml:space="preserve">around </w:t>
      </w:r>
      <w:r w:rsidRPr="00767BEB">
        <w:rPr>
          <w:szCs w:val="24"/>
          <w:lang w:val="en-GB"/>
        </w:rPr>
        <w:t xml:space="preserve">7.5% </w:t>
      </w:r>
      <w:r w:rsidR="00303F37" w:rsidRPr="00767BEB">
        <w:rPr>
          <w:szCs w:val="24"/>
          <w:lang w:val="en-GB"/>
        </w:rPr>
        <w:t>in a</w:t>
      </w:r>
      <w:r w:rsidR="00620E5D" w:rsidRPr="00767BEB">
        <w:rPr>
          <w:szCs w:val="24"/>
          <w:lang w:val="en-GB"/>
        </w:rPr>
        <w:t>n</w:t>
      </w:r>
      <w:r w:rsidR="00303F37" w:rsidRPr="00767BEB">
        <w:rPr>
          <w:szCs w:val="24"/>
          <w:lang w:val="en-GB"/>
        </w:rPr>
        <w:t xml:space="preserve"> Australian cohort study </w:t>
      </w:r>
      <w:r w:rsidRPr="00767BEB">
        <w:rPr>
          <w:szCs w:val="24"/>
          <w:lang w:val="en-GB"/>
        </w:rPr>
        <w:fldChar w:fldCharType="begin" w:fldLock="1"/>
      </w:r>
      <w:r w:rsidR="00437B9D">
        <w:rPr>
          <w:szCs w:val="24"/>
          <w:lang w:val="en-GB"/>
        </w:rPr>
        <w:instrText>ADDIN CSL_CITATION {"citationItems":[{"id":"ITEM-1","itemData":{"DOI":"10.3390/ijerph16203980","ISSN":"16604601","PMID":"31635280","abstract":"Breastfeeding to 12 months and beyond offers considerable health benefits to both infants and mothers. Despite these recognized benefits, relatively few women in high income countries breastfeed for 12 months, and rarely breastfeed to 24 months. The aim of this study was to identify the prevalence and determinants of continued breastfeeding to 12 and 24 months amongst a cohort of Australian women participating in the Adelaide-based Study of Mothers’ and Infants’ Life Events affecting oral health (SMILE). Duration of breastfeeding was known for 1450 participants and was derived from feeding related data collected at birth, 3, 6, 12 and 24 months. Multivariable logistic regression analysis was used to investigate the relationship between explanatory variables and continued breastfeeding to 12 and 24 months. In total, 31.8% of women breastfed to 12 months and 7.5% to 24 months. Women who were multiparous, university educated, had not returned to work by 12 months and whose partners preferred breastfeeding over bottle feeding were more likely to be breastfeeding at 12 months. While women who had introduced complementary foods before 17 weeks and formula at any age were less likely to be breastfeeding at 12 months. Mothers who were born in Asian countries other than India and China, had not returned to work by 12 months and had not introduced formula were more likely to be breastfeeding at 24 months. The majority of the determinants of continued breastfeeding are either modifiable or could be used to identify women who would benefit from additional breastfeeding support and encouragement.","author":[{"dropping-particle":"","family":"Scott","given":"Jane","non-dropping-particle":"","parse-names":false,"suffix":""},{"dropping-particle":"","family":"Ahwong","given":"Ellen","non-dropping-particle":"","parse-names":false,"suffix":""},{"dropping-particle":"","family":"Devenish","given":"Gemma","non-dropping-particle":"","parse-names":false,"suffix":""},{"dropping-particle":"","family":"Ha","given":"Diep","non-dropping-particle":"","parse-names":false,"suffix":""},{"dropping-particle":"","family":"Do","given":"Loc","non-dropping-particle":"","parse-names":false,"suffix":""}],"container-title":"International Journal of Environmental Research and Public Health","id":"ITEM-1","issue":"20","issued":{"date-parts":[["2019"]]},"title":"Determinants of continued breastfeeding at 12 and 24 months: Results of an Australian cohort study","type":"article-journal","volume":"16"},"uris":["http://www.mendeley.com/documents/?uuid=ffff083a-57cb-4131-ac6f-04d531270a38"]}],"mendeley":{"formattedCitation":"(Scott et al., 2019)","plainTextFormattedCitation":"(Scott et al., 2019)","previouslyFormattedCitation":"(Scott et al., 2019)"},"properties":{"noteIndex":0},"schema":"https://github.com/citation-style-language/schema/raw/master/csl-citation.json"}</w:instrText>
      </w:r>
      <w:r w:rsidRPr="00767BEB">
        <w:rPr>
          <w:szCs w:val="24"/>
          <w:lang w:val="en-GB"/>
        </w:rPr>
        <w:fldChar w:fldCharType="separate"/>
      </w:r>
      <w:r w:rsidR="00D529B0" w:rsidRPr="00D529B0">
        <w:rPr>
          <w:noProof/>
          <w:szCs w:val="24"/>
          <w:lang w:val="en-GB"/>
        </w:rPr>
        <w:t>(Scott et al., 2019)</w:t>
      </w:r>
      <w:r w:rsidRPr="00767BEB">
        <w:rPr>
          <w:szCs w:val="24"/>
          <w:lang w:val="en-GB"/>
        </w:rPr>
        <w:fldChar w:fldCharType="end"/>
      </w:r>
      <w:r w:rsidRPr="00767BEB">
        <w:rPr>
          <w:szCs w:val="24"/>
          <w:lang w:val="en-GB"/>
        </w:rPr>
        <w:t xml:space="preserve">, 5.6% </w:t>
      </w:r>
      <w:r w:rsidR="00303F37" w:rsidRPr="00767BEB">
        <w:rPr>
          <w:szCs w:val="24"/>
          <w:lang w:val="en-GB"/>
        </w:rPr>
        <w:t>in</w:t>
      </w:r>
      <w:r w:rsidRPr="00767BEB">
        <w:rPr>
          <w:szCs w:val="24"/>
          <w:lang w:val="en-GB"/>
        </w:rPr>
        <w:t xml:space="preserve"> </w:t>
      </w:r>
      <w:r w:rsidR="00303F37" w:rsidRPr="00767BEB">
        <w:rPr>
          <w:szCs w:val="24"/>
          <w:lang w:val="en-GB"/>
        </w:rPr>
        <w:t xml:space="preserve">Canadian </w:t>
      </w:r>
      <w:r w:rsidRPr="00767BEB">
        <w:rPr>
          <w:szCs w:val="24"/>
          <w:lang w:val="en-GB"/>
        </w:rPr>
        <w:t xml:space="preserve">women </w:t>
      </w:r>
      <w:r w:rsidR="00303F37" w:rsidRPr="00767BEB">
        <w:rPr>
          <w:szCs w:val="24"/>
          <w:lang w:val="en-GB"/>
        </w:rPr>
        <w:t xml:space="preserve">involved in </w:t>
      </w:r>
      <w:r w:rsidRPr="00767BEB">
        <w:rPr>
          <w:szCs w:val="24"/>
          <w:lang w:val="en-GB"/>
        </w:rPr>
        <w:t xml:space="preserve">a large study </w:t>
      </w:r>
      <w:r w:rsidRPr="00767BEB">
        <w:rPr>
          <w:szCs w:val="24"/>
          <w:lang w:val="en-GB"/>
        </w:rPr>
        <w:fldChar w:fldCharType="begin" w:fldLock="1"/>
      </w:r>
      <w:r w:rsidRPr="00767BEB">
        <w:rPr>
          <w:szCs w:val="24"/>
          <w:lang w:val="en-GB"/>
        </w:rPr>
        <w:instrText>ADDIN CSL_CITATION {"citationItems":[{"id":"ITEM-1","itemData":{"DOI":"10.1093/ajcn/nqy124","ISSN":"19383207","PMID":"30101330","abstract":"Background: Little is known about nutrition outcomes in preschoolers associated with breastfeeding duration beyond 12 mo of age. Objective: The aim was to examine the association between total breastfeeding duration and nutrition outcomes at 3 to 5 y of age. Design: A cross-sectional study in healthy children, ages 3.5 y, recruited from 9 primary care practices in Toronto was conducted through the TARGet Kids! (The Applied Research Group for Kids) research network. Parents completed standardized surveys, including the Nutrition Screening for Every Preschooler (NutriSTEP) used to assess nutrition risk. Results: A total of 2987 children were included. Ninety-two percent of children were breastfed, and the mean ± SD breastfeeding duration was 11.4 ± 8.4 mo. The prevalence of nutrition risk (score &gt;20) was 17.0%. We examined breastfeeding duration as a continuous variable.With the use of restricted cubic spline modeling, we confirmed a nonlinear relation between breastfeeding duration and NutriSTEP score, dietary intake and eating behavior subscores, and sugar-sweetened beverage and sweet-savory snack consumption. Segmented linear regression was used to examine this nonlinear relation in a piecewise approach. We found a decreasing trend in NutriSTEP score for children who were breastfed for 0.6 mo (β = -0.14; 95% CI: -0.29, 0.004), a significant decrease in NutriSTEP score for children breastfed for 6.12 mo (β = -0.20; 95% CI: -0.33, -0.07), and no significant change after 12 mo (β = 0.09; 95% CI: .0.07, 0.24) and beyond. The mean ± SD NutriSTEP scores were 17.1 ± 7.4 for no breastfeeding, 15.9 ± 6.5 for breastfeeding &gt;0.6 mo, 13.9 ± 6.2 for &gt;6.12 mo, 13.7 ± 6.3 for &gt;12-18 mo, 14.6 ± 6.7 for &gt;18-24 mo, and 14.3 ± 6.8 for &gt;24-36 mo. Conclusions: Breastfeeding for .12 mo was associated with decreased nutrition risk and healthier eating behaviors and dietary intake at 3.5 y of age. We found insufficient evidence of additional benefit for breastfeeding beyond 12 mo of age. The TARGet Kids! practice-based research network is registered at www.clinicaltrials.gov as NCT01869530.","author":[{"dropping-particle":"","family":"Borkhoff","given":"Cornelia M.","non-dropping-particle":"","parse-names":false,"suffix":""},{"dropping-particle":"","family":"Dai","given":"David W.H.","non-dropping-particle":"","parse-names":false,"suffix":""},{"dropping-particle":"","family":"Jairam","given":"Jennifer A.","non-dropping-particle":"","parse-names":false,"suffix":""},{"dropping-particle":"","family":"Wong","given":"Peter D.","non-dropping-particle":"","parse-names":false,"suffix":""},{"dropping-particle":"","family":"Cox","given":"Kelly Anne","non-dropping-particle":"","parse-names":false,"suffix":""},{"dropping-particle":"","family":"Maguire","given":"Jonathon L.","non-dropping-particle":"","parse-names":false,"suffix":""},{"dropping-particle":"","family":"Birken","given":"Catherine S.","non-dropping-particle":"","parse-names":false,"suffix":""},{"dropping-particle":"","family":"Macarthur","given":"Colin","non-dropping-particle":"","parse-names":false,"suffix":""},{"dropping-particle":"","family":"Parkin","given":"Patricia C.","non-dropping-particle":"","parse-names":false,"suffix":""}],"container-title":"American Journal of Clinical Nutrition","id":"ITEM-1","issue":"2","issued":{"date-parts":[["2018"]]},"page":"354-362","title":"Breastfeeding to 12 mo and beyond: Nutrition outcomes at 3 to 5 y of age","type":"article-journal","volume":"108"},"uris":["http://www.mendeley.com/documents/?uuid=f2e73e3f-a3c5-4efd-a467-8fc4d0dbb815"]}],"mendeley":{"formattedCitation":"(Borkhoff et al., 2018)","plainTextFormattedCitation":"(Borkhoff et al., 2018)","previouslyFormattedCitation":"(Borkhoff et al., 2018)"},"properties":{"noteIndex":0},"schema":"https://github.com/citation-style-language/schema/raw/master/csl-citation.json"}</w:instrText>
      </w:r>
      <w:r w:rsidRPr="00767BEB">
        <w:rPr>
          <w:szCs w:val="24"/>
          <w:lang w:val="en-GB"/>
        </w:rPr>
        <w:fldChar w:fldCharType="separate"/>
      </w:r>
      <w:r w:rsidRPr="00767BEB">
        <w:rPr>
          <w:noProof/>
          <w:szCs w:val="24"/>
          <w:lang w:val="en-GB"/>
        </w:rPr>
        <w:t>(Borkhoff et al., 2018)</w:t>
      </w:r>
      <w:r w:rsidRPr="00767BEB">
        <w:rPr>
          <w:szCs w:val="24"/>
          <w:lang w:val="en-GB"/>
        </w:rPr>
        <w:fldChar w:fldCharType="end"/>
      </w:r>
      <w:r w:rsidRPr="00767BEB">
        <w:rPr>
          <w:szCs w:val="24"/>
          <w:lang w:val="en-GB"/>
        </w:rPr>
        <w:t xml:space="preserve"> and </w:t>
      </w:r>
      <w:r w:rsidR="00303F37" w:rsidRPr="00767BEB">
        <w:rPr>
          <w:szCs w:val="24"/>
          <w:lang w:val="en-GB"/>
        </w:rPr>
        <w:t xml:space="preserve">around </w:t>
      </w:r>
      <w:r w:rsidRPr="00767BEB">
        <w:rPr>
          <w:szCs w:val="24"/>
          <w:lang w:val="en-GB"/>
        </w:rPr>
        <w:t xml:space="preserve">8% in </w:t>
      </w:r>
      <w:r w:rsidR="00620E5D" w:rsidRPr="00767BEB">
        <w:rPr>
          <w:szCs w:val="24"/>
          <w:lang w:val="en-GB"/>
        </w:rPr>
        <w:t xml:space="preserve">a </w:t>
      </w:r>
      <w:r w:rsidRPr="00767BEB">
        <w:rPr>
          <w:szCs w:val="24"/>
          <w:lang w:val="en-GB"/>
        </w:rPr>
        <w:t xml:space="preserve">United Kingdom </w:t>
      </w:r>
      <w:r w:rsidR="00620E5D" w:rsidRPr="00767BEB">
        <w:rPr>
          <w:noProof/>
          <w:szCs w:val="24"/>
          <w:lang w:val="en-GB"/>
        </w:rPr>
        <w:t>Diet and Nutrition Survey</w:t>
      </w:r>
      <w:r w:rsidR="00620E5D" w:rsidRPr="00767BEB">
        <w:rPr>
          <w:szCs w:val="24"/>
          <w:lang w:val="en-GB"/>
        </w:rPr>
        <w:t xml:space="preserve"> </w:t>
      </w:r>
      <w:r w:rsidRPr="00767BEB">
        <w:rPr>
          <w:szCs w:val="24"/>
          <w:lang w:val="en-GB"/>
        </w:rPr>
        <w:fldChar w:fldCharType="begin" w:fldLock="1"/>
      </w:r>
      <w:r w:rsidR="00437B9D">
        <w:rPr>
          <w:szCs w:val="24"/>
          <w:lang w:val="en-GB"/>
        </w:rPr>
        <w:instrText>ADDIN CSL_CITATION {"citationItems":[{"id":"ITEM-1","itemData":{"author":[{"dropping-particle":"","family":"Lennox","given":"A.","non-dropping-particle":"","parse-names":false,"suffix":""},{"dropping-particle":"","family":"Sommerville","given":"J.","non-dropping-particle":"","parse-names":false,"suffix":""},{"dropping-particle":"","family":"Ong","given":"K.K.","non-dropping-particle":"","parse-names":false,"suffix":""},{"dropping-particle":"","family":"Henderson","given":"H.","non-dropping-particle":"","parse-names":false,"suffix":""},{"dropping-particle":"","family":"Allen","given":"R. D.","non-dropping-particle":"","parse-names":false,"suffix":""}],"id":"ITEM-1","issued":{"date-parts":[["2011"]]},"title":"Diet and Nutrition Survey of Infants and Young Children","type":"report"},"uris":["http://www.mendeley.com/documents/?uuid=924e83b0-a499-4420-af8e-604d9d40b594"]}],"mendeley":{"formattedCitation":"(Lennox et al., 2011)","plainTextFormattedCitation":"(Lennox et al., 2011)","previouslyFormattedCitation":"(Lennox et al., 2011)"},"properties":{"noteIndex":0},"schema":"https://github.com/citation-style-language/schema/raw/master/csl-citation.json"}</w:instrText>
      </w:r>
      <w:r w:rsidRPr="00767BEB">
        <w:rPr>
          <w:szCs w:val="24"/>
          <w:lang w:val="en-GB"/>
        </w:rPr>
        <w:fldChar w:fldCharType="separate"/>
      </w:r>
      <w:r w:rsidR="00D529B0" w:rsidRPr="00D529B0">
        <w:rPr>
          <w:noProof/>
          <w:szCs w:val="24"/>
          <w:lang w:val="en-GB"/>
        </w:rPr>
        <w:t>(Lennox et al., 2011)</w:t>
      </w:r>
      <w:r w:rsidRPr="00767BEB">
        <w:rPr>
          <w:szCs w:val="24"/>
          <w:lang w:val="en-GB"/>
        </w:rPr>
        <w:fldChar w:fldCharType="end"/>
      </w:r>
      <w:r w:rsidRPr="00767BEB">
        <w:rPr>
          <w:szCs w:val="24"/>
          <w:lang w:val="en-GB"/>
        </w:rPr>
        <w:t xml:space="preserve">. </w:t>
      </w:r>
      <w:r w:rsidR="00F62494" w:rsidRPr="00767BEB">
        <w:rPr>
          <w:szCs w:val="24"/>
          <w:lang w:val="en-GB"/>
        </w:rPr>
        <w:t xml:space="preserve">In Italy, 85.5% of women breastfeed, but the average </w:t>
      </w:r>
      <w:r w:rsidR="00CB4202">
        <w:rPr>
          <w:szCs w:val="24"/>
          <w:lang w:val="en-GB"/>
        </w:rPr>
        <w:t xml:space="preserve">duration </w:t>
      </w:r>
      <w:r w:rsidR="00F62494" w:rsidRPr="00767BEB">
        <w:rPr>
          <w:szCs w:val="24"/>
          <w:lang w:val="en-GB"/>
        </w:rPr>
        <w:t>of breastfeeding is</w:t>
      </w:r>
      <w:r w:rsidR="00E971FD" w:rsidRPr="00767BEB">
        <w:rPr>
          <w:szCs w:val="24"/>
          <w:lang w:val="en-GB"/>
        </w:rPr>
        <w:t xml:space="preserve"> 8.</w:t>
      </w:r>
      <w:r w:rsidR="00620E5D" w:rsidRPr="00767BEB">
        <w:rPr>
          <w:szCs w:val="24"/>
          <w:lang w:val="en-GB"/>
        </w:rPr>
        <w:t>3</w:t>
      </w:r>
      <w:r w:rsidR="00CB4202">
        <w:rPr>
          <w:szCs w:val="24"/>
          <w:lang w:val="en-GB"/>
        </w:rPr>
        <w:t xml:space="preserve"> months</w:t>
      </w:r>
      <w:r w:rsidR="00E971FD" w:rsidRPr="00767BEB">
        <w:rPr>
          <w:szCs w:val="24"/>
          <w:lang w:val="en-GB"/>
        </w:rPr>
        <w:t>,</w:t>
      </w:r>
      <w:r w:rsidR="000006BB" w:rsidRPr="00767BEB">
        <w:rPr>
          <w:szCs w:val="24"/>
          <w:lang w:val="en-GB"/>
        </w:rPr>
        <w:t xml:space="preserve"> far below </w:t>
      </w:r>
      <w:r w:rsidR="00492059" w:rsidRPr="00767BEB">
        <w:rPr>
          <w:szCs w:val="24"/>
          <w:lang w:val="en-GB"/>
        </w:rPr>
        <w:t>recommend</w:t>
      </w:r>
      <w:r w:rsidR="00A955E4" w:rsidRPr="00767BEB">
        <w:rPr>
          <w:szCs w:val="24"/>
          <w:lang w:val="en-GB"/>
        </w:rPr>
        <w:t>ation</w:t>
      </w:r>
      <w:r w:rsidR="00374B3B" w:rsidRPr="00767BEB">
        <w:rPr>
          <w:szCs w:val="24"/>
          <w:lang w:val="en-GB"/>
        </w:rPr>
        <w:t>s</w:t>
      </w:r>
      <w:r w:rsidR="000006BB" w:rsidRPr="00767BEB">
        <w:rPr>
          <w:lang w:val="en-GB"/>
        </w:rPr>
        <w:t xml:space="preserve"> </w:t>
      </w:r>
      <w:r w:rsidR="000006BB" w:rsidRPr="00767BEB">
        <w:rPr>
          <w:szCs w:val="24"/>
          <w:lang w:val="en-GB"/>
        </w:rPr>
        <w:t>(ISTAT, 2017).</w:t>
      </w:r>
      <w:r w:rsidR="00CD0754" w:rsidRPr="00767BEB">
        <w:rPr>
          <w:szCs w:val="24"/>
          <w:lang w:val="en-GB"/>
        </w:rPr>
        <w:t xml:space="preserve"> </w:t>
      </w:r>
      <w:r w:rsidR="00505409" w:rsidRPr="00767BEB">
        <w:rPr>
          <w:szCs w:val="24"/>
          <w:lang w:val="en-GB"/>
        </w:rPr>
        <w:t>A</w:t>
      </w:r>
      <w:r w:rsidR="00CD0754" w:rsidRPr="00767BEB">
        <w:rPr>
          <w:szCs w:val="24"/>
          <w:lang w:val="en-GB"/>
        </w:rPr>
        <w:t xml:space="preserve"> study conducted in the north of the country reported </w:t>
      </w:r>
      <w:r w:rsidR="00526B40" w:rsidRPr="00767BEB">
        <w:rPr>
          <w:lang w:val="en-GB"/>
        </w:rPr>
        <w:t>that</w:t>
      </w:r>
      <w:r w:rsidR="00CD0754" w:rsidRPr="00767BEB">
        <w:rPr>
          <w:lang w:val="en-GB"/>
        </w:rPr>
        <w:t xml:space="preserve"> only</w:t>
      </w:r>
      <w:r w:rsidR="00526B40" w:rsidRPr="00767BEB">
        <w:rPr>
          <w:lang w:val="en-GB"/>
        </w:rPr>
        <w:t xml:space="preserve"> </w:t>
      </w:r>
      <w:r w:rsidR="003E6BB0" w:rsidRPr="00767BEB">
        <w:rPr>
          <w:lang w:val="en-GB"/>
        </w:rPr>
        <w:t xml:space="preserve">12% of women </w:t>
      </w:r>
      <w:r w:rsidR="00794940" w:rsidRPr="00767BEB">
        <w:rPr>
          <w:szCs w:val="24"/>
          <w:lang w:val="en-GB"/>
        </w:rPr>
        <w:t>were still breastfeeding at</w:t>
      </w:r>
      <w:r w:rsidR="003E6BB0" w:rsidRPr="00767BEB">
        <w:rPr>
          <w:lang w:val="en-GB"/>
        </w:rPr>
        <w:t xml:space="preserve"> 24 months</w:t>
      </w:r>
      <w:r w:rsidR="00F14CD7" w:rsidRPr="00767BEB">
        <w:rPr>
          <w:lang w:val="en-GB"/>
        </w:rPr>
        <w:t xml:space="preserve"> </w:t>
      </w:r>
      <w:r w:rsidR="00F14CD7" w:rsidRPr="00767BEB">
        <w:rPr>
          <w:lang w:val="en-GB"/>
        </w:rPr>
        <w:fldChar w:fldCharType="begin" w:fldLock="1"/>
      </w:r>
      <w:r w:rsidR="00F14CD7" w:rsidRPr="00767BEB">
        <w:rPr>
          <w:lang w:val="en-GB"/>
        </w:rPr>
        <w:instrText>ADDIN CSL_CITATION {"citationItems":[{"id":"ITEM-1","itemData":{"DOI":"10.1089/bfm.2011.0019","ISSN":"15568253","PMID":"21770733","abstract":"Aim: This study assessed the prevalence and duration of breastfeeding up to 24 months and the associated socioeconomic determinants in a birth cohort of children. Methods: Four hundred infants born in a hospital in the north east of Italy were enrolled at birth and followed up for 36 months. Data on infant feeding were gathered through a feeding diary compiled at fixed intervals. Data were also gathered on type of delivery and weight, length, and health status at birth, as well as on selected socioeconomic indicators of the mothers. A multivariate logistic regression analysis was used to determine any association that exclusivity and duration of breastfeeding may have with selected socioeconomic variables and with health conditions of the infants at birth. Results: Ninety-eight percent of mothers initiated breastfeeding, 69% of them exclusively. This rate, however, had declined to 6% by 6 months. There was a remarkable endurance of breastfeeding at 24 months (12%). The variables significantly associated with exclusive breastfeeding at 3 months and any form of breastfeeding at 12 months are mother's age (p=0.007 at 3 months, p=0.026 at 12 months) and postdischarge hospital admiss=on (p=0.029 at 3 months). Conclusions: In this population, breastfeeding rates are higher than previously reported, but lower than recommended, especially as far as exclusivity is concerned. Full implementation of the World Health Organization-UNICEF Baby Friendly Initiatives in hospitals and communities is needed to improve them further. Monitoring systems should include the collection of data on breastfeeding beyond 12 months of age. © 2011 Mary Ann Liebert, Inc.","author":[{"dropping-particle":"","family":"Carletti","given":"Claudia","non-dropping-particle":"","parse-names":false,"suffix":""},{"dropping-particle":"","family":"Pani","given":"Paola","non-dropping-particle":"","parse-names":false,"suffix":""},{"dropping-particle":"","family":"Knowles","given":"Alessandra","non-dropping-particle":"","parse-names":false,"suffix":""},{"dropping-particle":"","family":"Monasta","given":"Lorenzo","non-dropping-particle":"","parse-names":false,"suffix":""},{"dropping-particle":"","family":"Montico","given":"Marcella","non-dropping-particle":"","parse-names":false,"suffix":""},{"dropping-particle":"","family":"Cattaneo","given":"Adriano","non-dropping-particle":"","parse-names":false,"suffix":""}],"container-title":"Breastfeeding Medicine","id":"ITEM-1","issue":"4","issued":{"date-parts":[["2011"]]},"page":"177-182","title":"Breastfeeding to 24 months of age in the northeast of italy: A cohort study","type":"article-journal","volume":"6"},"uris":["http://www.mendeley.com/documents/?uuid=97ba9aa6-4636-4a0e-8c63-1f8114feed86"]}],"mendeley":{"formattedCitation":"(Carletti et al., 2011)","plainTextFormattedCitation":"(Carletti et al., 2011)","previouslyFormattedCitation":"(Carletti et al., 2011)"},"properties":{"noteIndex":0},"schema":"https://github.com/citation-style-language/schema/raw/master/csl-citation.json"}</w:instrText>
      </w:r>
      <w:r w:rsidR="00F14CD7" w:rsidRPr="00767BEB">
        <w:rPr>
          <w:lang w:val="en-GB"/>
        </w:rPr>
        <w:fldChar w:fldCharType="separate"/>
      </w:r>
      <w:r w:rsidR="00F14CD7" w:rsidRPr="00767BEB">
        <w:rPr>
          <w:noProof/>
          <w:lang w:val="en-GB"/>
        </w:rPr>
        <w:t>(Carletti et al., 2011)</w:t>
      </w:r>
      <w:r w:rsidR="00F14CD7" w:rsidRPr="00767BEB">
        <w:rPr>
          <w:lang w:val="en-GB"/>
        </w:rPr>
        <w:fldChar w:fldCharType="end"/>
      </w:r>
      <w:r w:rsidR="00D532B0" w:rsidRPr="00767BEB">
        <w:rPr>
          <w:lang w:val="en-GB"/>
        </w:rPr>
        <w:t>, however</w:t>
      </w:r>
      <w:r w:rsidR="005A7BE8" w:rsidRPr="00767BEB">
        <w:rPr>
          <w:lang w:val="en-GB"/>
        </w:rPr>
        <w:t>,</w:t>
      </w:r>
      <w:r w:rsidR="00735D96" w:rsidRPr="00767BEB">
        <w:rPr>
          <w:lang w:val="en-GB"/>
        </w:rPr>
        <w:t xml:space="preserve"> no data are </w:t>
      </w:r>
      <w:r w:rsidR="000A2C02">
        <w:rPr>
          <w:lang w:val="en-GB"/>
        </w:rPr>
        <w:t xml:space="preserve">currently </w:t>
      </w:r>
      <w:r w:rsidR="00735D96" w:rsidRPr="00767BEB">
        <w:rPr>
          <w:lang w:val="en-GB"/>
        </w:rPr>
        <w:t xml:space="preserve">available for the other </w:t>
      </w:r>
      <w:r w:rsidR="00776CAF" w:rsidRPr="00767BEB">
        <w:rPr>
          <w:lang w:val="en-GB"/>
        </w:rPr>
        <w:t xml:space="preserve">Italian </w:t>
      </w:r>
      <w:r w:rsidR="00735D96" w:rsidRPr="00767BEB">
        <w:rPr>
          <w:lang w:val="en-GB"/>
        </w:rPr>
        <w:t xml:space="preserve">regions. </w:t>
      </w:r>
    </w:p>
    <w:p w14:paraId="1909F1E0" w14:textId="0596F8F1" w:rsidR="00FC627B" w:rsidRPr="00767BEB" w:rsidRDefault="009A146F" w:rsidP="00973CDA">
      <w:pPr>
        <w:spacing w:line="480" w:lineRule="auto"/>
        <w:ind w:firstLine="720"/>
        <w:rPr>
          <w:szCs w:val="24"/>
          <w:lang w:val="en-GB"/>
        </w:rPr>
      </w:pPr>
      <w:r w:rsidRPr="00767BEB">
        <w:rPr>
          <w:rFonts w:eastAsia="Quattrocento"/>
          <w:lang w:val="en-GB"/>
        </w:rPr>
        <w:t xml:space="preserve">Recent </w:t>
      </w:r>
      <w:r w:rsidR="006A7DC1" w:rsidRPr="00767BEB">
        <w:rPr>
          <w:rFonts w:eastAsia="Quattrocento"/>
          <w:lang w:val="en-GB"/>
        </w:rPr>
        <w:t xml:space="preserve">reviews highlight how </w:t>
      </w:r>
      <w:r w:rsidR="00F826B1" w:rsidRPr="00767BEB">
        <w:rPr>
          <w:rFonts w:eastAsia="Quattrocento"/>
          <w:lang w:val="en-GB"/>
        </w:rPr>
        <w:t xml:space="preserve">breastfeeding </w:t>
      </w:r>
      <w:r w:rsidR="00CB4202">
        <w:rPr>
          <w:rFonts w:eastAsia="Quattrocento"/>
          <w:lang w:val="en-GB"/>
        </w:rPr>
        <w:t>initiation and duration are</w:t>
      </w:r>
      <w:r w:rsidR="00F826B1" w:rsidRPr="00767BEB">
        <w:rPr>
          <w:rFonts w:eastAsia="Quattrocento"/>
          <w:lang w:val="en-GB"/>
        </w:rPr>
        <w:t xml:space="preserve"> complex health behavio</w:t>
      </w:r>
      <w:r w:rsidR="00D10A98" w:rsidRPr="00767BEB">
        <w:rPr>
          <w:rFonts w:eastAsia="Quattrocento"/>
          <w:lang w:val="en-GB"/>
        </w:rPr>
        <w:t>u</w:t>
      </w:r>
      <w:r w:rsidR="00F826B1" w:rsidRPr="00767BEB">
        <w:rPr>
          <w:rFonts w:eastAsia="Quattrocento"/>
          <w:lang w:val="en-GB"/>
        </w:rPr>
        <w:t>r</w:t>
      </w:r>
      <w:r w:rsidR="00CB4202">
        <w:rPr>
          <w:rFonts w:eastAsia="Quattrocento"/>
          <w:lang w:val="en-GB"/>
        </w:rPr>
        <w:t>s</w:t>
      </w:r>
      <w:r w:rsidR="00492059" w:rsidRPr="00767BEB">
        <w:rPr>
          <w:rFonts w:eastAsia="Quattrocento"/>
          <w:lang w:val="en-GB"/>
        </w:rPr>
        <w:t xml:space="preserve"> with</w:t>
      </w:r>
      <w:r w:rsidR="00F826B1" w:rsidRPr="00767BEB">
        <w:rPr>
          <w:rFonts w:eastAsia="Quattrocento"/>
          <w:lang w:val="en-GB"/>
        </w:rPr>
        <w:t xml:space="preserve"> duration </w:t>
      </w:r>
      <w:r w:rsidR="00492059" w:rsidRPr="00767BEB">
        <w:rPr>
          <w:rFonts w:eastAsia="Quattrocento"/>
          <w:lang w:val="en-GB"/>
        </w:rPr>
        <w:t xml:space="preserve">being </w:t>
      </w:r>
      <w:r w:rsidR="00F826B1" w:rsidRPr="00767BEB">
        <w:rPr>
          <w:rFonts w:eastAsia="Quattrocento"/>
          <w:lang w:val="en-GB"/>
        </w:rPr>
        <w:t xml:space="preserve">influenced by </w:t>
      </w:r>
      <w:r w:rsidR="006A7DC1" w:rsidRPr="00767BEB">
        <w:rPr>
          <w:rFonts w:eastAsia="Quattrocento"/>
          <w:lang w:val="en-GB"/>
        </w:rPr>
        <w:t xml:space="preserve">several </w:t>
      </w:r>
      <w:r w:rsidR="00F826B1" w:rsidRPr="00767BEB">
        <w:rPr>
          <w:rFonts w:eastAsia="Quattrocento"/>
          <w:lang w:val="en-GB"/>
        </w:rPr>
        <w:t>factors</w:t>
      </w:r>
      <w:r w:rsidR="006A7DC1" w:rsidRPr="00767BEB">
        <w:rPr>
          <w:rFonts w:eastAsia="Quattrocento"/>
          <w:lang w:val="en-GB"/>
        </w:rPr>
        <w:t xml:space="preserve"> </w:t>
      </w:r>
      <w:r w:rsidR="006C10D1" w:rsidRPr="00767BEB">
        <w:rPr>
          <w:rFonts w:eastAsia="Quattrocento"/>
          <w:lang w:val="en-GB"/>
        </w:rPr>
        <w:fldChar w:fldCharType="begin" w:fldLock="1"/>
      </w:r>
      <w:r w:rsidR="00437B9D">
        <w:rPr>
          <w:rFonts w:eastAsia="Quattrocento"/>
          <w:lang w:val="en-GB"/>
        </w:rPr>
        <w:instrText>ADDIN CSL_CITATION {"citationItems":[{"id":"ITEM-1","itemData":{"DOI":"10.1016/j.midw.2013.07.008","ISSN":"02666138","abstract":"Objective: to investigate the psychosocial variables associated with the ability to exclusively breastfeed to six months postpartum. Additionally, to evaluate a conceptual model of psychosocial correlates of exclusive breastfeeding duration. Design: online, retrospective questionnaire. Setting: the questionnaire was placed online and participants accessed it through social networking sites including groups relating to breastfeeding, motherhood and parenting. Participants were also able to share the link with their own networks. This online setting facilitated recruitment of a wide range of Australian and international participants. Participants: 174 women aged 18 years and older who had given birth between six months to two years prior. Participants completed an online questionnaire, which asked them to report on three time points: pre-pregnancy, during pregnancy and during the first six months postpartum. Data were collected from June to December 2011. Measurements: psychometrically validated tools such as the breastfeeding Self-Efficacy Scale, Body Attitude Questionnaire, Depression Anxiety and Stress Scale, Fetal Health Locus of Control Scale, and the brief COPE scale were used to measure psychosocial variables. Additional scales were developed by the researchers and met scale reliability criteria. Findings: correlation analyses, t-tests and path analysis were used to statistically analyse the data. Results showed that women who exclusively breast fed to six months postpartum exhibited higher intention to exclusively breastfeed, breastfeeding self-efficacy, comfort breastfeeding in public, perceived physical strength and reported less perceived breastfeeding difficulties. Path analyses indicated that breastfeeding self-efficacy was a strong significant predictor of both exclusive breastfeeding intention and duration. Maternal attitude towards pregnancy (both during pregnancy and postpartum), psychological adjustment and early breastfeeding difficulties were also found to be significant predictors of exclusive breastfeeding intention and duration. Key conclusions: psychosocial factors are likely to play a significant role in the maintenance of exclusive breastfeeding for six months post-birth. Future research should adopt a prospective study design to examine the influence of psychosocial factors systematically and rigorously. Implications for practice: longitudinal, prospective studies are needed to further examine the role of psychosocial factors on…","author":[{"dropping-particle":"","family":"Jager","given":"Emily","non-dropping-particle":"De","parse-names":false,"suffix":""},{"dropping-particle":"","family":"Broadbent","given":"Jaclyn","non-dropping-particle":"","parse-names":false,"suffix":""},{"dropping-particle":"","family":"Fuller-Tyszkiewicz","given":"Matthew","non-dropping-particle":"","parse-names":false,"suffix":""},{"dropping-particle":"","family":"Skouteris","given":"Helen","non-dropping-particle":"","parse-names":false,"suffix":""}],"container-title":"Midwifery","id":"ITEM-1","issue":"6","issued":{"date-parts":[["2014"]]},"page":"657-666","publisher":"Elsevier","title":"The role of psychosocial factors in exclusive breastfeeding to six months postpartum","type":"article-journal","volume":"30"},"uris":["http://www.mendeley.com/documents/?uuid=d65c78eb-be27-4986-bc82-0228ef1b9d52"]},{"id":"ITEM-2","itemData":{"DOI":"10.1007/s10995-018-2453-x","ISBN":"0123456789","ISSN":"15736628","abstract":"© 2018, Springer Science+Business Media, LLC, part of Springer Nature. Introduction Numerous studies have shown that the constructs of the Theory of Reasoned Action (TRA), Theory of Planned Behavior (TPB) and Breastfeeding Self-Efficacy (BSE) Framework can effectively identify relationships between maternal psychosocial factors and breastfeeding initiation. However, the ability of these theories to predict breastfeeding duration has not been adequately analyzed. The aim of the review was to examine the utility of the constructs of TRA/TPB and BSE to predict breastfeeding duration. Methods We conducted a literature search using Pubmed (1980-May 2015), Medline (1966-May 2015), CINAHL (1980-May 2015), EMBASE (1980-May 2015) and PsycINFO (1980-May 2015). We selected studies that were observational studies without randomization or blinding, using TRA, TPB or BSE as the framework for analysis. Only studies reporting on breastfeeding duration were included. Results Thirty studies were selected, which include four using TRA, 10 using TPB, 15 using BSE and one using a combination of TPB and BSE. Maternal intention and breastfeeding self-efficacy were found to be important predictors of breastfeeding duration. Inconsistent findings were found in assessing the relationship between maternal attitudes, subjective norms, perceived behavior control and breastfeeding duration. Discussion The inadequacy of these constructs in explaining breastfeeding duration indicates a need to further explore the role of maternal self-determination in breastfeeding behavior.","author":[{"dropping-particle":"","family":"Lau","given":"Christine Y.K.","non-dropping-particle":"","parse-names":false,"suffix":""},{"dropping-particle":"","family":"Lok","given":"Kris Y.W.","non-dropping-particle":"","parse-names":false,"suffix":""},{"dropping-particle":"","family":"Tarrant","given":"Marie","non-dropping-particle":"","parse-names":false,"suffix":""}],"container-title":"Maternal and Child Health Journal","id":"ITEM-2","issue":"3","issued":{"date-parts":[["2018"]]},"page":"327-342","title":"Breastfeeding Duration and the Theory of Planned Behavior and Breastfeeding Self-Efficacy Framework: A Systematic Review of Observational Studies","type":"article-journal","volume":"22"},"uris":["http://www.mendeley.com/documents/?uuid=48f86039-f427-4489-98e9-b6e519daedde"]}],"mendeley":{"formattedCitation":"(De Jager et al., 2014; Lau et al., 2018)","plainTextFormattedCitation":"(De Jager et al., 2014; Lau et al., 2018)","previouslyFormattedCitation":"(De Jager et al., 2014; Lau et al., 2018)"},"properties":{"noteIndex":0},"schema":"https://github.com/citation-style-language/schema/raw/master/csl-citation.json"}</w:instrText>
      </w:r>
      <w:r w:rsidR="006C10D1" w:rsidRPr="00767BEB">
        <w:rPr>
          <w:rFonts w:eastAsia="Quattrocento"/>
          <w:lang w:val="en-GB"/>
        </w:rPr>
        <w:fldChar w:fldCharType="separate"/>
      </w:r>
      <w:r w:rsidR="00D529B0" w:rsidRPr="00D529B0">
        <w:rPr>
          <w:rFonts w:eastAsia="Quattrocento"/>
          <w:noProof/>
          <w:lang w:val="en-GB"/>
        </w:rPr>
        <w:t>(De Jager et al., 2014; Lau et al., 2018)</w:t>
      </w:r>
      <w:r w:rsidR="006C10D1" w:rsidRPr="00767BEB">
        <w:rPr>
          <w:rFonts w:eastAsia="Quattrocento"/>
          <w:lang w:val="en-GB"/>
        </w:rPr>
        <w:fldChar w:fldCharType="end"/>
      </w:r>
      <w:r w:rsidR="006A7DC1" w:rsidRPr="00767BEB">
        <w:rPr>
          <w:rFonts w:eastAsia="Quattrocento"/>
          <w:lang w:val="en-GB"/>
        </w:rPr>
        <w:t>.</w:t>
      </w:r>
      <w:r w:rsidR="00FC627B" w:rsidRPr="00767BEB">
        <w:rPr>
          <w:rFonts w:eastAsia="Quattrocento"/>
          <w:lang w:val="en-GB"/>
        </w:rPr>
        <w:t xml:space="preserve"> </w:t>
      </w:r>
      <w:r w:rsidR="00A955E4" w:rsidRPr="00767BEB">
        <w:rPr>
          <w:rFonts w:eastAsia="Quattrocento"/>
          <w:lang w:val="en-GB"/>
        </w:rPr>
        <w:t>S</w:t>
      </w:r>
      <w:r w:rsidR="002379AB" w:rsidRPr="00767BEB">
        <w:rPr>
          <w:rFonts w:eastAsia="Quattrocento"/>
          <w:lang w:val="en-GB"/>
        </w:rPr>
        <w:t xml:space="preserve">ociodemographic </w:t>
      </w:r>
      <w:r w:rsidR="001E40FB" w:rsidRPr="00767BEB">
        <w:rPr>
          <w:rFonts w:eastAsia="Quattrocento"/>
          <w:lang w:val="en-GB"/>
        </w:rPr>
        <w:t>variables</w:t>
      </w:r>
      <w:r w:rsidR="002379AB" w:rsidRPr="00767BEB">
        <w:rPr>
          <w:rFonts w:eastAsia="Quattrocento"/>
          <w:lang w:val="en-GB"/>
        </w:rPr>
        <w:t xml:space="preserve"> have been associated </w:t>
      </w:r>
      <w:r w:rsidR="00D10A98" w:rsidRPr="00767BEB">
        <w:rPr>
          <w:rFonts w:eastAsia="Quattrocento"/>
          <w:lang w:val="en-GB"/>
        </w:rPr>
        <w:t>with</w:t>
      </w:r>
      <w:r w:rsidR="002379AB" w:rsidRPr="00767BEB">
        <w:rPr>
          <w:rFonts w:eastAsia="Quattrocento"/>
          <w:lang w:val="en-GB"/>
        </w:rPr>
        <w:t xml:space="preserve"> breastfeeding. </w:t>
      </w:r>
      <w:r w:rsidR="00620704" w:rsidRPr="00767BEB">
        <w:rPr>
          <w:szCs w:val="24"/>
          <w:lang w:val="en-GB"/>
        </w:rPr>
        <w:t>For example,</w:t>
      </w:r>
      <w:r w:rsidR="00C4586D" w:rsidRPr="00767BEB">
        <w:rPr>
          <w:szCs w:val="24"/>
          <w:lang w:val="en-GB"/>
        </w:rPr>
        <w:t xml:space="preserve"> </w:t>
      </w:r>
      <w:r w:rsidR="00620704" w:rsidRPr="00767BEB">
        <w:rPr>
          <w:szCs w:val="24"/>
          <w:lang w:val="en-GB"/>
        </w:rPr>
        <w:t xml:space="preserve">mothers with higher </w:t>
      </w:r>
      <w:r w:rsidR="00C4586D" w:rsidRPr="00767BEB">
        <w:rPr>
          <w:szCs w:val="24"/>
          <w:lang w:val="en-GB"/>
        </w:rPr>
        <w:t>level</w:t>
      </w:r>
      <w:r w:rsidR="00620704" w:rsidRPr="00767BEB">
        <w:rPr>
          <w:szCs w:val="24"/>
          <w:lang w:val="en-GB"/>
        </w:rPr>
        <w:t>s</w:t>
      </w:r>
      <w:r w:rsidR="00C4586D" w:rsidRPr="00767BEB">
        <w:rPr>
          <w:szCs w:val="24"/>
          <w:lang w:val="en-GB"/>
        </w:rPr>
        <w:t xml:space="preserve"> of education </w:t>
      </w:r>
      <w:r w:rsidR="00A955E4" w:rsidRPr="00767BEB">
        <w:rPr>
          <w:szCs w:val="24"/>
          <w:lang w:val="en-GB"/>
        </w:rPr>
        <w:t>have a</w:t>
      </w:r>
      <w:r w:rsidR="00C4586D" w:rsidRPr="00767BEB">
        <w:rPr>
          <w:szCs w:val="24"/>
          <w:lang w:val="en-GB"/>
        </w:rPr>
        <w:t xml:space="preserve"> higher likelihood of both breastfeeding initiation and continuation</w:t>
      </w:r>
      <w:r w:rsidR="00620704" w:rsidRPr="00767BEB">
        <w:rPr>
          <w:szCs w:val="24"/>
          <w:lang w:val="en-GB"/>
        </w:rPr>
        <w:t xml:space="preserve"> </w:t>
      </w:r>
      <w:r w:rsidR="00620704" w:rsidRPr="00767BEB">
        <w:rPr>
          <w:szCs w:val="24"/>
          <w:lang w:val="en-GB"/>
        </w:rPr>
        <w:fldChar w:fldCharType="begin" w:fldLock="1"/>
      </w:r>
      <w:r w:rsidR="00437B9D">
        <w:rPr>
          <w:szCs w:val="24"/>
          <w:lang w:val="en-GB"/>
        </w:rPr>
        <w:instrText>ADDIN CSL_CITATION {"citationItems":[{"id":"ITEM-1","itemData":{"DOI":"10.1089/bfm.2014.0119","ISSN":"1556-8253","abstract":"© Copyright 2015, Mary Ann Liebert, Inc. 2015. Objective: Anecdotally, breastfeeding experiences differ between those who have previously nursed an infant and those who are primiparous. This analysis contrasted breastfeeding outcomes between primiparous women and those with previous experience spanning from maternity stay through 6 months postpartum. Study Design: A secondary analysis was conducted of data collected in a randomized, controlled trial with mothers and \"well\" newborns ≥34 weeks of gestation comparing two post-hospital discharge care models. Mothers completed an in-person interview during the postpartum stay and phone surveys at 2 weeks, 2 months, and 6 months where questionnaires related to breastfeeding were completed. All participants intended to breastfeed. Chi-squared and Wilcoxon rank sum tests were used to test for differences between parity groups. Breastfeeding duration by parity group was compared using a Kaplan-Meier plot and a logrank test. A Cox proportional hazards model was used to evaluate the relationship between breastfeeding duration and parity after adjusting for covariates. Results: Among 1,099 mothers available for analysis, 542 (49%) were primiparous. Multiparous mothers had a longer intended breastfeeding duration (median, 9 vs. 6 months; p&lt;0.001). Following delivery, primiparous mothers had a longer median time to first breastfeeding attempt (119 vs. 96 minutes; p&lt;0.001) and were more likely to have eight or fewer feeding attempts in the first 24 hours (33% vs. 44%; p&lt;0.001)). More primiparous women reported early breastfeeding problems (35% vs. 20%; p&lt;0.001) and mixed feeding at hospital discharge (39% vs. 23%; p&lt;0.001) despite reporting less breastfeeding-associated pain during the first week (p=0.04). Multiparous women were more likely to breastfeed through 6 months (p&lt;0.001). In a multivariable Cox model for breastfeeding duration, an interaction existed between intended breastfeeding duration and parity (p=0.006); among those intending to breastfeed for 12 months, multiparous mothers had a significantly lower hazard of stopping breastfeeding (hazard ratio=0.66; p=0.03) than primiparous mothers. Conclusions: Women who have breastfed previously have significantly different breastfeeding experiences than primiparous women. Pre- and postdelivery breastfeeding support should differentially target primiparous women to improve breastfeeding outcomes.","author":[{"dropping-particle":"","family":"Hackman","given":"Nicole M.","non-dropping-particle":"","parse-names":false,"suffix":""},{"dropping-particle":"","family":"Schaefer","given":"Eric W.","non-dropping-particle":"","parse-names":false,"suffix":""},{"dropping-particle":"","family":"Beiler","given":"Jessica S.","non-dropping-particle":"","parse-names":false,"suffix":""},{"dropping-particle":"","family":"Rose","given":"Chelsea M.","non-dropping-particle":"","parse-names":false,"suffix":""},{"dropping-particle":"","family":"Paul","given":"Ian M.","non-dropping-particle":"","parse-names":false,"suffix":""}],"container-title":"Breastfeeding Medicine","id":"ITEM-1","issue":"3","issued":{"date-parts":[["2014"]]},"page":"156-162","title":"Breastfeeding Outcome Comparison by Parity","type":"article-journal","volume":"10"},"uris":["http://www.mendeley.com/documents/?uuid=2a8016b1-0a4a-4608-abe7-e8330185491d"]},{"id":"ITEM-2","itemData":{"author":[{"dropping-particle":"","family":"Taveras","given":"Elsie M","non-dropping-particle":"","parse-names":false,"suffix":""},{"dropping-particle":"","family":"Capra","given":"Angela M","non-dropping-particle":"","parse-names":false,"suffix":""},{"dropping-particle":"","family":"Braveman","given":"Paula A","non-dropping-particle":"","parse-names":false,"suffix":""},{"dropping-particle":"","family":"Jensvold","given":"Nancy G","non-dropping-particle":"","parse-names":false,"suffix":""},{"dropping-particle":"","family":"Escobar","given":"Gabriel J","non-dropping-particle":"","parse-names":false,"suffix":""},{"dropping-particle":"","family":"Lieu","given":"Tracy A","non-dropping-particle":"","parse-names":false,"suffix":""},{"dropping-particle":"","family":"Objective","given":"Abstract","non-dropping-particle":"","parse-names":false,"suffix":""}],"container-title":"Pediatrics","id":"ITEM-2","issue":"1","issued":{"date-parts":[["2003"]]},"page":"108-115","title":"Breastfeeding Discontinuation","type":"article-journal","volume":"112"},"uris":["http://www.mendeley.com/documents/?uuid=b56ae90f-8a76-49fc-8a9d-c9afceb2d12f"]}],"mendeley":{"formattedCitation":"(Hackman et al., 2014; Taveras et al., 2003)","plainTextFormattedCitation":"(Hackman et al., 2014; Taveras et al., 2003)","previouslyFormattedCitation":"(Hackman et al., 2014; Taveras et al., 2003)"},"properties":{"noteIndex":0},"schema":"https://github.com/citation-style-language/schema/raw/master/csl-citation.json"}</w:instrText>
      </w:r>
      <w:r w:rsidR="00620704" w:rsidRPr="00767BEB">
        <w:rPr>
          <w:szCs w:val="24"/>
          <w:lang w:val="en-GB"/>
        </w:rPr>
        <w:fldChar w:fldCharType="separate"/>
      </w:r>
      <w:r w:rsidR="00D529B0" w:rsidRPr="00D529B0">
        <w:rPr>
          <w:noProof/>
          <w:szCs w:val="24"/>
          <w:lang w:val="en-GB"/>
        </w:rPr>
        <w:t>(Hackman et al., 2014; Taveras et al., 2003)</w:t>
      </w:r>
      <w:r w:rsidR="00620704" w:rsidRPr="00767BEB">
        <w:rPr>
          <w:szCs w:val="24"/>
          <w:lang w:val="en-GB"/>
        </w:rPr>
        <w:fldChar w:fldCharType="end"/>
      </w:r>
      <w:r w:rsidR="00C4586D" w:rsidRPr="00767BEB">
        <w:rPr>
          <w:szCs w:val="24"/>
          <w:lang w:val="en-GB"/>
        </w:rPr>
        <w:t xml:space="preserve">. </w:t>
      </w:r>
      <w:r w:rsidR="00A955E4" w:rsidRPr="00767BEB">
        <w:rPr>
          <w:szCs w:val="24"/>
          <w:lang w:val="en-GB"/>
        </w:rPr>
        <w:t>Younger</w:t>
      </w:r>
      <w:r w:rsidR="00C4586D" w:rsidRPr="00767BEB">
        <w:rPr>
          <w:szCs w:val="24"/>
          <w:lang w:val="en-GB"/>
        </w:rPr>
        <w:t xml:space="preserve"> maternal age and </w:t>
      </w:r>
      <w:r w:rsidR="00CB4202">
        <w:rPr>
          <w:szCs w:val="24"/>
          <w:lang w:val="en-GB"/>
        </w:rPr>
        <w:t xml:space="preserve">lower </w:t>
      </w:r>
      <w:r w:rsidR="00C4586D" w:rsidRPr="00767BEB">
        <w:rPr>
          <w:szCs w:val="24"/>
          <w:lang w:val="en-GB"/>
        </w:rPr>
        <w:t>household income were similarly associated with decreased probability of breastfeeding initiation and continuation</w:t>
      </w:r>
      <w:r w:rsidR="00DB68E5" w:rsidRPr="00767BEB">
        <w:rPr>
          <w:szCs w:val="24"/>
          <w:lang w:val="en-GB"/>
        </w:rPr>
        <w:t xml:space="preserve"> </w:t>
      </w:r>
      <w:r w:rsidR="00DB68E5" w:rsidRPr="00767BEB">
        <w:rPr>
          <w:szCs w:val="24"/>
          <w:lang w:val="en-GB"/>
        </w:rPr>
        <w:fldChar w:fldCharType="begin" w:fldLock="1"/>
      </w:r>
      <w:r w:rsidR="009C51B7">
        <w:rPr>
          <w:szCs w:val="24"/>
          <w:lang w:val="en-GB"/>
        </w:rPr>
        <w:instrText>ADDIN CSL_CITATION {"citationItems":[{"id":"ITEM-1","itemData":{"DOI":"10.1016/j.jpeds.2018.08.008","ISSN":"10976833","abstract":"Objective: To use a quantitative approach to evaluate the literature for quantity, quality, and consistency of studies of maternal and infant characteristics in association with breastfeeding initiation and continuation, and to conduct a meta-analysis to produce summary relative risks (RRs) for selected factors. Study design: A systematic review using PubMed and CINAHL through March 2016 was conducted to identify relevant observational studies in developed nations, reporting a measure of risk for 1 or more of 6 quantitatively derived, high impact factors in relation to either breastfeeding initiation or continuation. One author abstracted data using a predesigned database, which was reviewed by a second independent author; data evaluation and interpretation included all co-authors. These factors were summarized using standard meta-analysis techniques. Results: Six high impact factors were identified (smoking [39 papers], mode of delivery [47 papers], parity [31 papers], dyad separation [17 papers], maternal education [62 papers], and maternal breastfeeding education [32 papers]). Summary RR from random-effects models for breastfeeding initiation were highest for high vs low maternal education (RR 2.28 [95% CI 1.92-2.70]), dyad connection vs not (RR 2.01 [95% CI 1.38-2.92]), and maternal nonsmoking vs smoking (RR = 1.76 [95% CI 1.59-1.95]); results were similar for breastfeeding continuation. Conclusions: Despite methodological heterogeneity across studies, relatively consistent results were observed for these perinatally identifiable factors associated with breastfeeding initiation and continuation, which may be informative in developing targeted interventions to provide education and support for successful breastfeeding in more families.","author":[{"dropping-particle":"","family":"Cohen","given":"Sarah S.","non-dropping-particle":"","parse-names":false,"suffix":""},{"dropping-particle":"","family":"Alexander","given":"Dominik D.","non-dropping-particle":"","parse-names":false,"suffix":""},{"dropping-particle":"","family":"Krebs","given":"Nancy F.","non-dropping-particle":"","parse-names":false,"suffix":""},{"dropping-particle":"","family":"Young","given":"Bridget E.","non-dropping-particle":"","parse-names":false,"suffix":""},{"dropping-particle":"","family":"Cabana","given":"Michael D.","non-dropping-particle":"","parse-names":false,"suffix":""},{"dropping-particle":"","family":"Erdmann","given":"Peter","non-dropping-particle":"","parse-names":false,"suffix":""},{"dropping-particle":"","family":"Hays","given":"Nicholas P.","non-dropping-particle":"","parse-names":false,"suffix":""},{"dropping-particle":"","family":"Bezold","given":"Carla P.","non-dropping-particle":"","parse-names":false,"suffix":""},{"dropping-particle":"","family":"Levin-Sparenberg","given":"Elizabeth","non-dropping-particle":"","parse-names":false,"suffix":""},{"dropping-particle":"","family":"Turini","given":"Marco","non-dropping-particle":"","parse-names":false,"suffix":""},{"dropping-particle":"","family":"Saavedra","given":"Jose M.","non-dropping-particle":"","parse-names":false,"suffix":""}],"container-title":"Journal of Pediatrics","id":"ITEM-1","issued":{"date-parts":[["2018"]]},"page":"190-196.e21","publisher":"Elsevier Inc.","title":"Factors Associated with Breastfeeding Initiation and Continuation: A Meta-Analysis","type":"article-journal","volume":"203"},"uris":["http://www.mendeley.com/documents/?uuid=75865e21-b4bc-446a-a054-4691043279f7"]},{"id":"ITEM-2","itemData":{"ISSN":"19207476","abstract":"OBJECTIVES To explore the reasons why women stop breastfeeding completely before their infants are six months of age and to identify the factors associated with cessation and the timing of cessation. METHODS For all singleton live newborns born between January 1, 2008 and December 31, 2009 in two district health authorities in Nova Scotia, Canada, mother's self-reported breastfeeding status was collected at hospital discharge and at five follow-up visits until infants were six months of age. Mothers who stopped breastfeeding before six months were also questioned about the time of weaning and the reason they discontinued all breastfeeding. Eleven categories were created from the open-ended responses women provided. These data were linked with the Nova Scotia Atlee Perinatal Database in order to obtain information on maternal and neonatal characteristics. The relationship between maternal, obstetrical, and neonatal characteristics and each reason for stopping breastfeeding completely were examined. RESULTS Of the 500 mothers who stopped breastfeeding completely before six months and provided a reason for discontinuing, the majority (73.6%) stopped within the first six weeks. The most common reasons cited were inconvenience or fatigue associated with breastfeeding (22.6%) and concerns about milk supply (21.6%). Return to work or school was associated with length of time that infants were breastfed: 20% of women who stopped after six weeks citing this as the reason. Most of the reasons, however, were not found to be associated with a specific duration of breastfeeding or with the examined maternal and infant characteristics. CONCLUSION This study highlights factors associated with the reasons why women stop breastfeeding completely before six months and how these reasons varied with weaning age. The results will help inform future research aimed at identifying interventions to reduce early breastfeeding cessation.","author":[{"dropping-particle":"","family":"Brown","given":"Catherine R L","non-dropping-particle":"","parse-names":false,"suffix":""},{"dropping-particle":"","family":"Dodds","given":"Linda","non-dropping-particle":"","parse-names":false,"suffix":""},{"dropping-particle":"","family":"Legge","given":"Alexandra","non-dropping-particle":"","parse-names":false,"suffix":""},{"dropping-particle":"","family":"Bryanton","given":"Janet","non-dropping-particle":"","parse-names":false,"suffix":""},{"dropping-particle":"","family":"Semenic","given":"Sonia","non-dropping-particle":"","parse-names":false,"suffix":""}],"container-title":"Canadian Journal of Public Health","id":"ITEM-2","issue":"3","issued":{"date-parts":[["2014"]]},"page":"179-185","title":"Factors influencing the reasons why mothers stop breastfeeding","type":"article-journal","volume":"105"},"uris":["http://www.mendeley.com/documents/?uuid=36b78f79-fdb7-4b98-aa26-f6767c896dc6"]},{"id":"ITEM-3","itemData":{"DOI":"10.1542/peds.2005-0013","ISSN":"0031-4005","abstract":"OBJECTIVE We examined breastfeeding behaviors, periods of vulnerability for breastfeeding cessation, reasons for breastfeeding cessation, and the association between predelivery intentions and breastfeeding behaviors. STUDY DESIGN Using 2 years (2000 and 2001) of data from the Pregnancy Risk Assessment and Monitoring System we assessed the percentage of women who began breastfeeding, continued for &lt; 1 week, continued for 1 to 4 weeks, and continued for &gt; 4 weeks and their reasons for not initiating or stopping. Predelivery breastfeeding intentions of women and their relationship with subsequent breastfeeding behaviors were examined also. RESULTS We found that 32% of women did not initiate breastfeeding, 4% started but stopped within the first week, 13% stopped within the first month, and 51% continued for &gt; 4 weeks. Younger women and those with limited socioeconomic resources were more likely to stop breastfeeding within the first month. Reasons for cessation included sore nipples, inadequate milk supply, infant having difficulties, and the perception that the infant was not satiated. Women who intended to breastfeed, thought they might breastfeed, or had ambivalent feelings about breastfeeding were more likely to initiate breastfeeding and to continue through the vulnerable periods of early infancy than were those who did not plan to breastfeed. CONCLUSIONS Our findings indicate a need to provide extensive breastfeeding support after delivery, particularly to women who may experience difficulties in breastfeeding.","author":[{"dropping-particle":"","family":"Ahluwalia","given":"I. B.","non-dropping-particle":"","parse-names":false,"suffix":""}],"container-title":"Pediatrics","id":"ITEM-3","issue":"6","issued":{"date-parts":[["2005"]]},"page":"1408-1412","title":"Why Do Women Stop Breastfeeding? Findings From the Pregnancy Risk Assessment and Monitoring System","type":"article-journal","volume":"116"},"uris":["http://www.mendeley.com/documents/?uuid=a83b6e74-52d6-49dd-a9b9-a865767d9196"]},{"id":"ITEM-4","itemData":{"DOI":"10.1111/j.1552-6909.2009.01021.x","ISSN":"15526909","abstract":"Objective: To identify the variables associated with breastfeeding duration. Data Sources: The health science reference databases of CINAHL, PubMed, and the Cochrane Database of Systematic Reviews. Study Selection: Meta-analyses, Cochrane reviews, literature reviews, and quantitative and qualitative studies published in English from 1998 through 2008. Data Extraction: Data included all variables, both positive and negative, that were found to influence the outcome of breastfeeding duration. Data Synthesis: Demographic factors that influence breastfeeding duration are race, age, marital status, education, socioeconomics, and Special Supplemental Nutrition Program for Women, Infants, and Children status. Biological variables consisted of insufficient milk supply, infant health problems, maternal obesity, and the physical challenges of breastfeeding, maternal smoking, parity, and method of delivery. Social variables included paid work, family support, and professional support. Maternal intention, interest, and confidence in breastfeeding were psychological variables. Conclusion: Human lactation is a complex phenomena and the duration of breastfeeding is influenced by many demographic, physical, social, and psychological variables. © 2009 AWHONN.","author":[{"dropping-particle":"","family":"Thulier","given":"Diane","non-dropping-particle":"","parse-names":false,"suffix":""},{"dropping-particle":"","family":"Mercer","given":"Judith","non-dropping-particle":"","parse-names":false,"suffix":""}],"container-title":"JOGNN - Journal of Obstetric, Gynecologic, and Neonatal Nursing","id":"ITEM-4","issue":"3","issued":{"date-parts":[["2009"]]},"page":"259-268","title":"Variables associated with breastfeeding duration","type":"article-journal","volume":"38"},"uris":["http://www.mendeley.com/documents/?uuid=8924544b-2464-40f6-9c98-c8fd3cbf808d"]},{"id":"ITEM-5","itemData":{"DOI":"10.1016/j.wombi.2010.02.002","ISSN":"18715192","abstract":"Question: What modifiable factors positively influence breastfeeding duration to 6 months postpartum? Aim: This question was posed in order to be able to develop a midwifery intervention aimed at prolonging breastfeeding. Method: An online literature search was conducted in Medline, CINAHL, Maternity and Infant Care, and Cochrane Database of systematic reviews. The search strategy included the following keywords: breastfeeding, duration, initiation, cessation, factors, intervention, education, partner, intention, confidence, self-efficacy and support. Additional studies were located and extracted from online publications of New South Wales Department of Health, Australia. Bio-psycho-social factors that are positively associated with breastfeeding duration were identified. Results: Modifiable factors that influence women's breastfeeding decisions are: breastfeeding intention, breastfeeding self-efficacy and social support. Existing midwifery breastfeeding promotion strategies often include social support but do not adequately address attempts to modify breastfeeding intention and self-efficacy. Conclusion: The modifiable factors that are positively associated with breastfeeding duration are the woman's breastfeeding intention, her breastfeeding self-efficacy and her social support. Intervention studies to date have focussed on modifying these factors individually with variable results. No interventional studies have been conducted with the aim of positively modifying all three factors simultaneously. © 2010.","author":[{"dropping-particle":"","family":"Meedya","given":"Shahla","non-dropping-particle":"","parse-names":false,"suffix":""},{"dropping-particle":"","family":"Fahy","given":"Kathleen","non-dropping-particle":"","parse-names":false,"suffix":""},{"dropping-particle":"","family":"Kable","given":"Ashley","non-dropping-particle":"","parse-names":false,"suffix":""}],"container-title":"Women and Birth","id":"ITEM-5","issue":"4","issued":{"date-parts":[["2010"]]},"page":"135-145","publisher":"Australian College of Midwives","title":"Factors that positively influence breastfeeding duration to 6 months: A literature review","type":"article-journal","volume":"23"},"uris":["http://www.mendeley.com/documents/?uuid=00564f87-b681-4caa-b4a9-a84e32998407"]},{"id":"ITEM-6","itemData":{"DOI":"10.1007/s10995-015-1823-x","ISSN":"15736628","abstract":"INTRODUCTION: Exclusive breastfeeding (EBF) benefits the life course health development of infants, families, and society. Professional health associations recommend EBF for 4 months, and many now recommend EBF for 6 months. Yet only 18.8 % of US infants born in 2011 were exclusively breastfed. Numerous studies on breastfeeding are published, but few describe EBF. This study describes characteristics of women who initiated EBF and examines the associations of those factors with EBF lasting &gt;4 months. The Life Course Health Development (LCHD)framework was used to structure the analysis and interpret results., METHODS: Data collected through the Infant Feeding Practices Study II survey (2005-2007) were used to identify a cohort of women (n = 1226) practicing EBF at the time of hospital discharge and their sociodemographic, health, work, and child care characteristics. Associations of these characteristics with EBF lasting &gt;4 months were studied by bivariate and logistic regression analyses., RESULTS: College education [odds ratio (OR) 2.14, 95 %confidence interval (CI) 1.58-2.89] and marriage (OR2.19, 95 % CI 1.43-3.37) were associated with greater odds of EBF lasting &gt;4 months, whereas the plan to return to work after birth (OR 0.57, 95 % CI 0.43-0.74), living in the south (OR 0.67, 95 % CI 0.47-0.95), and postpartum depression risk (OR 0.43, 95 % CI 0.28-0.66)were associated with lower odds of EBF lasting &gt; 4 months., DISCUSSION: Several factors associated with disparities in continued EBF were identified. The application of the LCHD framework furthers understanding of the multiple and interacting risks associated with early discontinuation</w:instrText>
      </w:r>
      <w:r w:rsidR="009C51B7" w:rsidRPr="009C51B7">
        <w:rPr>
          <w:szCs w:val="24"/>
          <w:lang w:val="fr-FR"/>
        </w:rPr>
        <w:instrText xml:space="preserve"> of EBF.","author":[{"dropping-particle":"","family":"Pitonyak","given":"Jennifer S.","non-dropping-particle":"","parse-names":false,"suffix":""},{"dropping-particle":"","family":"Jessop","given":"Amy B.","non-dropping-particle":"","parse-names":false,"suffix":""},{"dropping-particle":"","family":"Pontiggia","given":"Laura","non-dropping-particle":"","parse-names":false,"suffix":""},{"dropping-particle":"","family":"Crivelli-Kovach","given":"Andrea","non-dropping-particle":"","parse-names":false,"suffix":""}],"container-title":"Maternal and Child Health Journal","id":"ITEM-6","issue":"2","issued":{"date-parts":[["2016"]]},"page":"240-249","publisher":"Springer US","title":"Life Course Factors Associated with Initiation and Continuation of Exclusive Breastfeeding","type":"article-journal","volume":"20"},"uris":["http://www.mendeley.com/documents/?uuid=b587cb15-7157-4e99-901d-12ecefc195a4"]}],"mendeley":{"formattedCitation":"(Ahluwalia, 2005; Brown et al., 2014; Cohen et al., 2018; Meedya et al., 2010; Pitonyak et al., 2016; Thulier &amp; Mercer, 2009)","plainTextFormattedCitation":"(Ahluwalia, 2005; Brown et al., 2014; Cohen et al., 2018; Meedya et al., 2010; Pitonyak et al., 2016; Thulier &amp; Mercer, 2009)","previouslyFormattedCitation":"(Ahluwalia, 2005; Brown et al., 2014; Cohen et al., 2018; Meedya et al., 2010; Pitonyak et al., 2016; Thulier &amp; Mercer, 2009)"},"properties":{"noteIndex":0},"schema":"https://github.com/citation-style-language/schema/raw/master/csl-citation.json"}</w:instrText>
      </w:r>
      <w:r w:rsidR="00DB68E5" w:rsidRPr="00767BEB">
        <w:rPr>
          <w:szCs w:val="24"/>
          <w:lang w:val="en-GB"/>
        </w:rPr>
        <w:fldChar w:fldCharType="separate"/>
      </w:r>
      <w:r w:rsidR="00653130" w:rsidRPr="00653130">
        <w:rPr>
          <w:noProof/>
          <w:szCs w:val="24"/>
          <w:lang w:val="fr-FR"/>
        </w:rPr>
        <w:t>(Ahluwalia, 2005; Brown et al., 2014; Cohen et al., 2018; Meedya et al., 2010; Pitonyak et al., 2016; Thulier &amp; Mercer, 2009)</w:t>
      </w:r>
      <w:r w:rsidR="00DB68E5" w:rsidRPr="00767BEB">
        <w:rPr>
          <w:szCs w:val="24"/>
          <w:lang w:val="en-GB"/>
        </w:rPr>
        <w:fldChar w:fldCharType="end"/>
      </w:r>
      <w:r w:rsidR="00DB68E5" w:rsidRPr="00653130">
        <w:rPr>
          <w:rFonts w:eastAsia="Quattrocento"/>
          <w:iCs/>
          <w:lang w:val="fr-FR"/>
        </w:rPr>
        <w:t>.</w:t>
      </w:r>
      <w:r w:rsidR="00A955E4" w:rsidRPr="00653130">
        <w:rPr>
          <w:rFonts w:eastAsia="Quattrocento"/>
          <w:iCs/>
          <w:lang w:val="fr-FR"/>
        </w:rPr>
        <w:t xml:space="preserve"> </w:t>
      </w:r>
      <w:r w:rsidR="00DB68E5" w:rsidRPr="00767BEB">
        <w:rPr>
          <w:szCs w:val="24"/>
          <w:lang w:val="en-GB"/>
        </w:rPr>
        <w:t xml:space="preserve">Primiparous women, compared to multiparous, have a greater delay from delivery to first breastfeeding attempt and </w:t>
      </w:r>
      <w:r w:rsidR="00A955E4" w:rsidRPr="00767BEB">
        <w:rPr>
          <w:szCs w:val="24"/>
          <w:lang w:val="en-GB"/>
        </w:rPr>
        <w:t>report</w:t>
      </w:r>
      <w:r w:rsidR="00DB68E5" w:rsidRPr="00767BEB">
        <w:rPr>
          <w:szCs w:val="24"/>
          <w:lang w:val="en-GB"/>
        </w:rPr>
        <w:t xml:space="preserve"> more breastfeeding problems </w:t>
      </w:r>
      <w:r w:rsidR="00DB68E5" w:rsidRPr="00767BEB">
        <w:rPr>
          <w:szCs w:val="24"/>
          <w:lang w:val="en-GB"/>
        </w:rPr>
        <w:fldChar w:fldCharType="begin" w:fldLock="1"/>
      </w:r>
      <w:r w:rsidR="00DB68E5" w:rsidRPr="00767BEB">
        <w:rPr>
          <w:szCs w:val="24"/>
          <w:lang w:val="en-GB"/>
        </w:rPr>
        <w:instrText>ADDIN CSL_CITATION {"citationItems":[{"id":"ITEM-1","itemData":{"DOI":"10.1089/bfm.2014.0119","ISSN":"1556-8253","abstract":"© Copyright 2015, Mary Ann Liebert, Inc. 2015. Objective: Anecdotally, breastfeeding experiences differ between those who have previously nursed an infant and those who are primiparous. This analysis contrasted breastfeeding outcomes between primiparous women and those with previous experience spanning from maternity stay through 6 months postpartum. Study Design: A secondary analysis was conducted of data collected in a randomized, controlled trial with mothers and \"well\" newborns ≥34 weeks of gestation comparing two post-hospital discharge care models. Mothers completed an in-person interview during the postpartum stay and phone surveys at 2 weeks, 2 months, and 6 months where questionnaires related to breastfeeding were completed. All participants intended to breastfeed. Chi-squared and Wilcoxon rank sum tests were used to test for differences between parity groups. Breastfeeding duration by parity group was compared using a Kaplan-Meier plot and a logrank test. A Cox proportional hazards model was used to evaluate the relationship between breastfeeding duration and parity after adjusting for covariates. Results: Among 1,099 mothers available for analysis, 542 (49%) were primiparous. Multiparous mothers had a longer intended breastfeeding duration (median, 9 vs. 6 months; p&lt;0.001). Following delivery, primiparous mothers had a longer median time to first breastfeeding attempt (119 vs. 96 minutes; p&lt;0.001) and were more likely to have eight or fewer feeding attempts in the first 24 hours (33% vs. 44%; p&lt;0.001)). More primiparous women reported early breastfeeding problems (35% vs. 20%; p&lt;0.001) and mixed feeding at hospital discharge (39% vs. 23%; p&lt;0.001) despite reporting less breastfeeding-associated pain during the first week (p=0.04). Multiparous women were more likely to breastfeed through 6 months (p&lt;0.001). In a multivariable Cox model for breastfeeding duration, an interaction existed between intended breastfeeding duration and parity (p=0.006); among those intending to breastfeed for 12 months, multiparous mothers had a significantly lower hazard of stopping breastfeeding (hazard ratio=0.66; p=0.03) than primiparous mothers. Conclusions: Women who have breastfed previously have significantly different breastfeeding experiences than primiparous women. Pre- and postdelivery breastfeeding support should differentially target primiparous women to improve breastfeeding outcomes.","author":[{"dropping-particle":"","family":"Hackman","given":"Nicole M.","non-dropping-particle":"","parse-names":false,"suffix":""},{"dropping-particle":"","family":"Schaefer","given":"Eric W.","non-dropping-particle":"","parse-names":false,"suffix":""},{"dropping-particle":"","family":"Beiler","given":"Jessica S.","non-dropping-particle":"","parse-names":false,"suffix":""},{"dropping-particle":"","family":"Rose","given":"Chelsea M.","non-dropping-particle":"","parse-names":false,"suffix":""},{"dropping-particle":"","family":"Paul","given":"Ian M.","non-dropping-particle":"","parse-names":false,"suffix":""}],"container-title":"Breastfeeding Medicine","id":"ITEM-1","issue":"3","issued":{"date-parts":[["2014"]]},"page":"156-162","title":"Breastfeeding Outcome Comparison by Parity","type":"article-journal","volume":"10"},"uris":["http://www.mendeley.com/documents/?uuid=2a8016b1-0a4a-4608-abe7-e8330185491d"]},{"id":"ITEM-2","itemData":{"abstract":"Breastfeeding is beneficial for both mother and child. Exclusive breastfeeding rate and early initiation of breastfeeding has not reached desirable level in many countries. Understanding the factors that influence infant feeding will help in promotion, protecting and supporting breast feeding. This review identified the determinants of infant feeding practices and presented it using the Health Belief Model as a frame work. Several data bases were searched with specific keywords and findings reveal that maternal sociodemograhpic characteristic like age, education, parity, economic status, and employment may influence breastfeeding. Other factors include, antenatal attendance, multiple births, type of delivery, previous breastfeeding experience, breastfeeding support, Knowledge of individual’s feeding as babies, maternal prenatal feeding intention and infant birth weight. Women will breastfeed as recommended if they are influenced to develop a positive perception about breastfeeding.","author":[{"dropping-particle":"","family":"Emmanuel","given":"Andy","non-dropping-particle":"","parse-names":false,"suffix":""}],"container-title":"International Journal of Nursing and Health Science","id":"ITEM-2","issue":"3","issued":{"date-parts":[["2015"]]},"page":"28-36","title":"A Literature Review of the Factors That Influence Breastfeeding: An Application of the Health Belief Model","type":"article-journal","volume":"2"},"uris":["http://www.mendeley.com/documents/?uuid=fa183bbe-813c-4d00-94d8-328edbc9ac82"]}],"mendeley":{"formattedCitation":"(Emmanuel, 2015; Hackman et al., 2014)","plainTextFormattedCitation":"(Emmanuel, 2015; Hackman et al., 2014)","previouslyFormattedCitation":"(Emmanuel, 2015; Hackman et al., 2014)"},"properties":{"noteIndex":0},"schema":"https://github.com/citation-style-language/schema/raw/master/csl-citation.json"}</w:instrText>
      </w:r>
      <w:r w:rsidR="00DB68E5" w:rsidRPr="00767BEB">
        <w:rPr>
          <w:szCs w:val="24"/>
          <w:lang w:val="en-GB"/>
        </w:rPr>
        <w:fldChar w:fldCharType="separate"/>
      </w:r>
      <w:r w:rsidR="00DB68E5" w:rsidRPr="00767BEB">
        <w:rPr>
          <w:noProof/>
          <w:szCs w:val="24"/>
          <w:lang w:val="en-GB"/>
        </w:rPr>
        <w:t>(Emmanuel, 2015; Hackman et al., 2014)</w:t>
      </w:r>
      <w:r w:rsidR="00DB68E5" w:rsidRPr="00767BEB">
        <w:rPr>
          <w:szCs w:val="24"/>
          <w:lang w:val="en-GB"/>
        </w:rPr>
        <w:fldChar w:fldCharType="end"/>
      </w:r>
      <w:r w:rsidR="00DB68E5" w:rsidRPr="00767BEB">
        <w:rPr>
          <w:szCs w:val="24"/>
          <w:lang w:val="en-GB"/>
        </w:rPr>
        <w:t xml:space="preserve">. </w:t>
      </w:r>
      <w:r w:rsidR="00B1402F" w:rsidRPr="00767BEB">
        <w:rPr>
          <w:szCs w:val="24"/>
          <w:lang w:val="en-GB"/>
        </w:rPr>
        <w:t>Moreover, p</w:t>
      </w:r>
      <w:r w:rsidR="00DB68E5" w:rsidRPr="00767BEB">
        <w:rPr>
          <w:lang w:val="en-GB"/>
        </w:rPr>
        <w:t xml:space="preserve">rimiparous mothers aged 35 years or older are </w:t>
      </w:r>
      <w:r w:rsidR="00F0075E" w:rsidRPr="00767BEB">
        <w:rPr>
          <w:lang w:val="en-GB"/>
        </w:rPr>
        <w:t>less likely</w:t>
      </w:r>
      <w:r w:rsidR="00DB68E5" w:rsidRPr="00767BEB">
        <w:rPr>
          <w:szCs w:val="24"/>
          <w:lang w:val="en-GB"/>
        </w:rPr>
        <w:t xml:space="preserve"> to initiate exclusive breastfeeding </w:t>
      </w:r>
      <w:r w:rsidR="00DB68E5" w:rsidRPr="00767BEB">
        <w:rPr>
          <w:szCs w:val="24"/>
          <w:lang w:val="en-GB"/>
        </w:rPr>
        <w:fldChar w:fldCharType="begin" w:fldLock="1"/>
      </w:r>
      <w:r w:rsidR="00DB68E5" w:rsidRPr="00767BEB">
        <w:rPr>
          <w:szCs w:val="24"/>
          <w:lang w:val="en-GB"/>
        </w:rPr>
        <w:instrText>ADDIN CSL_CITATION {"citationItems":[{"id":"ITEM-1","itemData":{"DOI":"10.1016/j.pmedr.2015.12.010","ISSN":"22113355","abstract":"Maternal age at first childbirth has increased in most developed countries in the past 20. years. The purpose of this study is to investigate effects of maternal age at delivery and parity on successful initiation of exclusive breastfeeding (EBF). This retrospective study investigated 1193 singleton dyads with vaginal-delivered at 37-42 gestational weeks during January and December in 2011 at one large \"Baby-Friendly\" certified hospital in Japan. A multivariate logistic regression model was used to evaluate individual and combined effects of maternal age and parity on successful initiation of EBF after adjusted for pre-pregnancy body mass index, gestational weight gain, pregnancy complications, mothers' underlying illness, smoking and alcohol drinking habits, gestational week at delivery, child's sex and nurturing support from grandparents. Success rates of EBF at one month after child delivery was 69.4% in primiparous aged ≥. 35 (group A: n = 284), 73.5% in multiparous aged ≥ 35 (group B: n = 268), 74.3% in primiparous aged &lt; 35 (group C: n = 432), and 82.3% in multiparous aged &lt;. 35 (group D: n. =. 209). Older maternal age and primiparous became independently associated with EBF initiation. The combined effect for successful initiation of EBF was the lowest in group A referent to group D both at discharge and at one month (odds ratio (OR) 5.9, 95% confidence interval (CI): 3.0-11.9, and OR 2.2, 95% CI: 1.4-3.4, respectively). Primiparous mothers in late child-bearing aged 35. years or older are at the greatest risk of EBF initiation.","author":[{"dropping-particle":"","family":"Kitano","given":"Naomi","non-dropping-particle":"","parse-names":false,"suffix":""},{"dropping-particle":"","family":"Nomura","given":"Kyoko","non-dropping-particle":"","parse-names":false,"suffix":""},{"dropping-particle":"","family":"Kido","given":"Michiko","non-dropping-particle":"","parse-names":false,"suffix":""},{"dropping-particle":"","family":"Murakami","given":"Keiko","non-dropping-particle":"","parse-names":false,"suffix":""},{"dropping-particle":"","family":"Ohkubo","given":"Takayoshi","non-dropping-particle":"","parse-names":false,"suffix":""},{"dropping-particle":"","family":"Ueno","given":"Masami","non-dropping-particle":"","parse-names":false,"suffix":""},{"dropping-particle":"","family":"Sugimoto","given":"Mitsuhiro","non-dropping-particle":"","parse-names":false,"suffix":""}],"container-title":"Preventive Medicine Reports","id":"ITEM-1","issued":{"date-parts":[["2016"]]},"page":"121-126","publisher":"The Authors","title":"Combined effects of maternal age and parity on successful initiation of exclusive breastfeeding","type":"article-journal","volume":"3"},"uris":["http://www.mendeley.com/documents/?uuid=1942296b-0ebb-4666-b07a-69cf248847ad"]}],"mendeley":{"formattedCitation":"(Kitano et al., 2016)","plainTextFormattedCitation":"(Kitano et al., 2016)","previouslyFormattedCitation":"(Kitano et al., 2016)"},"properties":{"noteIndex":0},"schema":"https://github.com/citation-style-language/schema/raw/master/csl-citation.json"}</w:instrText>
      </w:r>
      <w:r w:rsidR="00DB68E5" w:rsidRPr="00767BEB">
        <w:rPr>
          <w:szCs w:val="24"/>
          <w:lang w:val="en-GB"/>
        </w:rPr>
        <w:fldChar w:fldCharType="separate"/>
      </w:r>
      <w:r w:rsidR="00DB68E5" w:rsidRPr="00767BEB">
        <w:rPr>
          <w:noProof/>
          <w:szCs w:val="24"/>
          <w:lang w:val="en-GB"/>
        </w:rPr>
        <w:t>(Kitano et al., 2016)</w:t>
      </w:r>
      <w:r w:rsidR="00DB68E5" w:rsidRPr="00767BEB">
        <w:rPr>
          <w:szCs w:val="24"/>
          <w:lang w:val="en-GB"/>
        </w:rPr>
        <w:fldChar w:fldCharType="end"/>
      </w:r>
      <w:r w:rsidR="00DB68E5" w:rsidRPr="00767BEB">
        <w:rPr>
          <w:szCs w:val="24"/>
          <w:lang w:val="en-GB"/>
        </w:rPr>
        <w:t xml:space="preserve">. Multiparous mothers with prior breastfeeding experience were more likely to breastfeed through the first 6 months and had a longer breastfeeding duration compared with primiparous mothers </w:t>
      </w:r>
      <w:r w:rsidR="00DB68E5" w:rsidRPr="00767BEB">
        <w:rPr>
          <w:szCs w:val="24"/>
          <w:lang w:val="en-GB"/>
        </w:rPr>
        <w:fldChar w:fldCharType="begin" w:fldLock="1"/>
      </w:r>
      <w:r w:rsidR="00DB68E5" w:rsidRPr="00767BEB">
        <w:rPr>
          <w:szCs w:val="24"/>
          <w:lang w:val="en-GB"/>
        </w:rPr>
        <w:instrText>ADDIN CSL_CITATION {"citationItems":[{"id":"ITEM-1","itemData":{"DOI":"10.1089/bfm.2014.0119","ISSN":"1556-8253","abstract":"© Copyright 2015, Mary Ann Liebert, Inc. 2015. Objective: Anecdotally, breastfeeding experiences differ between those who have previously nursed an infant and those who are primiparous. This analysis contrasted breastfeeding outcomes between primiparous women and those with previous experience spanning from maternity stay through 6 months postpartum. Study Design: A secondary analysis was conducted of data collected in a randomized, controlled trial with mothers and \"well\" newborns ≥34 weeks of gestation comparing two post-hospital discharge care models. Mothers completed an in-person interview during the postpartum stay and phone surveys at 2 weeks, 2 months, and 6 months where questionnaires related to breastfeeding were completed. All participants intended to breastfeed. Chi-squared and Wilcoxon rank sum tests were used to test for differences between parity groups. Breastfeeding duration by parity group was compared using a Kaplan-Meier plot and a logrank test. A Cox proportional hazards model was used to evaluate the relationship between breastfeeding duration and parity after adjusting for covariates. Results: Among 1,099 mothers available for analysis, 542 (49%) were primiparous. Multiparous mothers had a longer intended breastfeeding duration (median, 9 vs. 6 months; p&lt;0.001). Following delivery, primiparous mothers had a longer median time to first breastfeeding attempt (119 vs. 96 minutes; p&lt;0.001) and were more likely to have eight or fewer feeding attempts in the first 24 hours (33% vs. 44%; p&lt;0.001)). More primiparous women reported early breastfeeding problems (35% vs. 20%; p&lt;0.001) and mixed feeding at hospital discharge (39% vs. 23%; p&lt;0.001) despite reporting less breastfeeding-associated pain during the first week (p=0.04). Multiparous women were more likely to breastfeed through 6 months (p&lt;0.001). In a multivariable Cox model for breastfeeding duration, an interaction existed between intended breastfeeding duration and parity (p=0.006); among those intending to breastfeed for 12 months, multiparous mothers had a significantly lower hazard of stopping breastfeeding (hazard ratio=0.66; p=0.03) than primiparous mothers. Conclusions: Women who have breastfed previously have significantly different breastfeeding experiences than primiparous women. Pre- and postdelivery breastfeeding support should differentially target primiparous women to improve breastfeeding outcomes.","author":[{"dropping-particle":"","family":"Hackman","given":"Nicole M.","non-dropping-particle":"","parse-names":false,"suffix":""},{"dropping-particle":"","family":"Schaefer","given":"Eric W.","non-dropping-particle":"","parse-names":false,"suffix":""},{"dropping-particle":"","family":"Beiler","given":"Jessica S.","non-dropping-particle":"","parse-names":false,"suffix":""},{"dropping-particle":"","family":"Rose","given":"Chelsea M.","non-dropping-particle":"","parse-names":false,"suffix":""},{"dropping-particle":"","family":"Paul","given":"Ian M.","non-dropping-particle":"","parse-names":false,"suffix":""}],"container-title":"Breastfeeding Medicine","id":"ITEM-1","issue":"3","issued":{"date-parts":[["2014"]]},"page":"156-162","title":"Breastfeeding Outcome Comparison by Parity","type":"article-journal","volume":"10"},"uris":["http://www.mendeley.com/documents/?uuid=2a8016b1-0a4a-4608-abe7-e8330185491d"]},{"id":"ITEM-2","itemData":{"DOI":"10.1016/j.jpeds.2018.08.008","ISSN":"10976833","abstract":"Objective: To use a quantitative approach to evaluate the literature for quantity, quality, and consistency of studies of maternal and infant characteristics in association with breastfeeding initiation and continuation, and to conduct a meta-analysis to produce summary relative risks (RRs) for selected factors. Study design: A systematic review using PubMed and CINAHL through March 2016 was conducted to identify relevant observational studies in developed nations, reporting a measure of risk for 1 or more of 6 quantitatively derived, high impact factors in relation to either breastfeeding initiation or continuation. One author abstracted data using a predesigned database, which was reviewed by a second independent author; data evaluation and interpretation included all co-authors. These factors were summarized using standard meta-analysis techniques. Results: Six high impact factors were identified (smoking [39 papers], mode of delivery [47 papers], parity [31 papers], dyad separation [17 papers], maternal education [62 papers], and maternal breastfeeding education [32 papers]). Summary RR from random-effects models for breastfeeding initiation were highest for high vs low maternal education (RR 2.28 [95% CI 1.92-2.70]), dyad connection vs not (RR 2.01 [95% CI 1.38-2.92]), and maternal nonsmoking vs smoking (RR = 1.76 [95% CI 1.59-1.95]); results were similar for breastfeeding continuation. Conclusions: Despite methodological heterogeneity across studies, relatively consistent results were observed for these perinatally identifiable factors associated with breastfeeding initiation and continuation, which may be informative in developing targeted interventions to provide education and support for successful breastfeeding in more families.","author":[{"dropping-particle":"","family":"Cohen","given":"Sarah S.","non-dropping-particle":"","parse-names":false,"suffix":""},{"dropping-particle":"","family":"Alexander","given":"Dominik D.","non-dropping-particle":"","parse-names":false,"suffix":""},{"dropping-particle":"","family":"Krebs","given":"Nancy F.","non-dropping-particle":"","parse-names":false,"suffix":""},{"dropping-particle":"","family":"Young","given":"Bridget E.","non-dropping-particle":"","parse-names":false,"suffix":""},{"dropping-particle":"","family":"Cabana","given":"Michael D.","non-dropping-particle":"","parse-names":false,"suffix":""},{"dropping-particle":"","family":"Erdmann","given":"Peter","non-dropping-particle":"","parse-names":false,"suffix":""},{"dropping-particle":"","family":"Hays","given":"Nicholas P.","non-dropping-particle":"","parse-names":false,"suffix":""},{"dropping-particle":"","family":"Bezold","given":"Carla P.","non-dropping-particle":"","parse-names":false,"suffix":""},{"dropping-particle":"","family":"Levin-Sparenberg","given":"Elizabeth","non-dropping-particle":"","parse-names":false,"suffix":""},{"dropping-particle":"","family":"Turini","given":"Marco","non-dropping-particle":"","parse-names":false,"suffix":""},{"dropping-particle":"","family":"Saavedra","given":"Jose M.","non-dropping-particle":"","parse-names":false,"suffix":""}],"container-title":"Journal of Pediatrics","id":"ITEM-2","issued":{"date-parts":[["2018"]]},"page":"190-196.e21","publisher":"Elsevier Inc.","title":"Factors Associated with Breastfeeding Initiation and Continuation: A Meta-Analysis","type":"article-journal","volume":"203"},"uris":["http://www.mendeley.com/documents/?uuid=75865e21-b4bc-446a-a054-4691043279f7"]}],"mendeley":{"formattedCitation":"(Cohen et al., 2018; Hackman et al., 2014)","plainTextFormattedCitation":"(Cohen et al., 2018; Hackman et al., 2014)","previouslyFormattedCitation":"(Cohen et al., 2018; Hackman et al., 2014)"},"properties":{"noteIndex":0},"schema":"https://github.com/citation-style-language/schema/raw/master/csl-citation.json"}</w:instrText>
      </w:r>
      <w:r w:rsidR="00DB68E5" w:rsidRPr="00767BEB">
        <w:rPr>
          <w:szCs w:val="24"/>
          <w:lang w:val="en-GB"/>
        </w:rPr>
        <w:fldChar w:fldCharType="separate"/>
      </w:r>
      <w:r w:rsidR="00DB68E5" w:rsidRPr="00767BEB">
        <w:rPr>
          <w:noProof/>
          <w:szCs w:val="24"/>
          <w:lang w:val="en-GB"/>
        </w:rPr>
        <w:t>(Cohen et al., 2018; Hackman et al., 2014)</w:t>
      </w:r>
      <w:r w:rsidR="00DB68E5" w:rsidRPr="00767BEB">
        <w:rPr>
          <w:szCs w:val="24"/>
          <w:lang w:val="en-GB"/>
        </w:rPr>
        <w:fldChar w:fldCharType="end"/>
      </w:r>
      <w:r w:rsidR="00CB4202">
        <w:rPr>
          <w:szCs w:val="24"/>
          <w:lang w:val="en-GB"/>
        </w:rPr>
        <w:t xml:space="preserve">. Such </w:t>
      </w:r>
      <w:r w:rsidR="001D7A97">
        <w:rPr>
          <w:szCs w:val="24"/>
          <w:lang w:val="en-GB"/>
        </w:rPr>
        <w:t>differences</w:t>
      </w:r>
      <w:r w:rsidR="001D7A97" w:rsidRPr="00767BEB">
        <w:rPr>
          <w:szCs w:val="24"/>
          <w:lang w:val="en-GB"/>
        </w:rPr>
        <w:t xml:space="preserve"> may</w:t>
      </w:r>
      <w:r w:rsidR="00735D96" w:rsidRPr="00767BEB">
        <w:rPr>
          <w:szCs w:val="24"/>
          <w:lang w:val="en-GB"/>
        </w:rPr>
        <w:t xml:space="preserve"> </w:t>
      </w:r>
      <w:r w:rsidR="006F5B36" w:rsidRPr="00767BEB">
        <w:rPr>
          <w:szCs w:val="24"/>
          <w:lang w:val="en-GB"/>
        </w:rPr>
        <w:t>relate to prior</w:t>
      </w:r>
      <w:r w:rsidR="00735D96" w:rsidRPr="00767BEB">
        <w:rPr>
          <w:szCs w:val="24"/>
          <w:lang w:val="en-GB"/>
        </w:rPr>
        <w:t xml:space="preserve"> experience </w:t>
      </w:r>
      <w:r w:rsidR="00CB4202">
        <w:rPr>
          <w:szCs w:val="24"/>
          <w:lang w:val="en-GB"/>
        </w:rPr>
        <w:t xml:space="preserve">with breastfeeding in multiparous women and </w:t>
      </w:r>
      <w:r w:rsidR="006F5B36" w:rsidRPr="00767BEB">
        <w:rPr>
          <w:szCs w:val="24"/>
          <w:lang w:val="en-GB"/>
        </w:rPr>
        <w:t>higher</w:t>
      </w:r>
      <w:r w:rsidR="00735D96" w:rsidRPr="00767BEB">
        <w:rPr>
          <w:szCs w:val="24"/>
          <w:lang w:val="en-GB"/>
        </w:rPr>
        <w:t xml:space="preserve"> </w:t>
      </w:r>
      <w:r w:rsidR="00807607">
        <w:rPr>
          <w:szCs w:val="24"/>
          <w:lang w:val="en-GB"/>
        </w:rPr>
        <w:t xml:space="preserve">perceived </w:t>
      </w:r>
      <w:r w:rsidR="00735D96" w:rsidRPr="00767BEB">
        <w:rPr>
          <w:szCs w:val="24"/>
          <w:lang w:val="en-GB"/>
        </w:rPr>
        <w:t>control over</w:t>
      </w:r>
      <w:r w:rsidR="006F5B36" w:rsidRPr="00767BEB">
        <w:rPr>
          <w:szCs w:val="24"/>
          <w:lang w:val="en-GB"/>
        </w:rPr>
        <w:t xml:space="preserve"> breastfeeding.</w:t>
      </w:r>
      <w:r w:rsidR="00735D96" w:rsidRPr="00767BEB">
        <w:rPr>
          <w:strike/>
          <w:szCs w:val="24"/>
          <w:lang w:val="en-GB"/>
        </w:rPr>
        <w:t xml:space="preserve"> </w:t>
      </w:r>
    </w:p>
    <w:p w14:paraId="5BDCE1DB" w14:textId="6C37863B" w:rsidR="00233B31" w:rsidRPr="00767BEB" w:rsidRDefault="006A7DC1" w:rsidP="00973CDA">
      <w:pPr>
        <w:spacing w:line="480" w:lineRule="auto"/>
        <w:ind w:firstLine="720"/>
        <w:rPr>
          <w:strike/>
          <w:szCs w:val="24"/>
          <w:lang w:val="en-GB"/>
        </w:rPr>
      </w:pPr>
      <w:r w:rsidRPr="00767BEB">
        <w:rPr>
          <w:szCs w:val="24"/>
          <w:lang w:val="en-GB"/>
        </w:rPr>
        <w:lastRenderedPageBreak/>
        <w:t xml:space="preserve">One </w:t>
      </w:r>
      <w:r w:rsidR="00F62494" w:rsidRPr="00767BEB">
        <w:rPr>
          <w:szCs w:val="24"/>
          <w:lang w:val="en-GB"/>
        </w:rPr>
        <w:t xml:space="preserve">of the most widely recognized applied theoretical framework to predict behaviour </w:t>
      </w:r>
      <w:r w:rsidRPr="00767BEB">
        <w:rPr>
          <w:szCs w:val="24"/>
          <w:lang w:val="en-GB"/>
        </w:rPr>
        <w:t>is the Theory of Planned Behaviour (TPB)</w:t>
      </w:r>
      <w:r w:rsidR="000C01BD" w:rsidRPr="00767BEB">
        <w:rPr>
          <w:szCs w:val="24"/>
          <w:lang w:val="en-GB"/>
        </w:rPr>
        <w:t>,</w:t>
      </w:r>
      <w:r w:rsidR="009A146F" w:rsidRPr="00767BEB">
        <w:rPr>
          <w:szCs w:val="24"/>
          <w:lang w:val="en-GB"/>
        </w:rPr>
        <w:t xml:space="preserve"> which has been also </w:t>
      </w:r>
      <w:r w:rsidR="000C01BD" w:rsidRPr="00767BEB">
        <w:rPr>
          <w:szCs w:val="24"/>
          <w:lang w:val="en-GB"/>
        </w:rPr>
        <w:t>extensively</w:t>
      </w:r>
      <w:r w:rsidR="009F4BB5" w:rsidRPr="00767BEB">
        <w:rPr>
          <w:szCs w:val="24"/>
          <w:lang w:val="en-GB"/>
        </w:rPr>
        <w:t xml:space="preserve"> applied</w:t>
      </w:r>
      <w:r w:rsidR="009A146F" w:rsidRPr="00767BEB">
        <w:rPr>
          <w:szCs w:val="24"/>
          <w:lang w:val="en-GB"/>
        </w:rPr>
        <w:t xml:space="preserve"> to breastfeeding </w:t>
      </w:r>
      <w:r w:rsidR="0073748F" w:rsidRPr="00767BEB">
        <w:rPr>
          <w:szCs w:val="24"/>
          <w:lang w:val="en-GB"/>
        </w:rPr>
        <w:t xml:space="preserve">prediction </w:t>
      </w:r>
      <w:r w:rsidR="005E7C2E" w:rsidRPr="00767BEB">
        <w:rPr>
          <w:szCs w:val="24"/>
          <w:lang w:val="en-GB"/>
        </w:rPr>
        <w:fldChar w:fldCharType="begin" w:fldLock="1"/>
      </w:r>
      <w:r w:rsidR="00437B9D">
        <w:rPr>
          <w:szCs w:val="24"/>
          <w:lang w:val="en-GB"/>
        </w:rPr>
        <w:instrText>ADDIN CSL_CITATION {"citationItems":[{"id":"ITEM-1","itemData":{"DOI":"10.1016/j.apnr.2015.03.016","ISSN":"08971897","PMID":"26856486","abstract":"Purpose: This study assessed the applicability and efficacy of the theory of planned behavior (TPB) in predicting breastfeeding. Background: The TPB assumes a rational approach for engaging in various behaviors, and has been used extensively for explaining health behavior. However, most studies have tested the effectiveness of TPB constructs in predicting how people perform actions for their own benefit rather than performing behaviors that are beneficial to others, such as breastfeeding infants. A meta-analysis approach could help clarify the breastfeeding practice to promote breastfeeding. Methods: This study used meta-analytic procedures. We searched for studies to include in our analysis, examining those published between January 1, 1990 and December 31, 2013 in PubMed, Medline, CINAHL, ProQuest, and Mosby's Index. We also reviewed journals with a history of publishing breastfeeding studies and searched reference lists for potential articles to include. Results: Ten studies comprising a total of 2694 participants were selected for analysis. These studies yielded 10 effect sizes from the TPB, which ranged from 0.20 to 0.59. Structural equation model analysis using the pooled correlation matrix enabled us to determine the relative coefficients among TPB constructs. Attitude, subjective norms, and perceived behavioral control were all significant predictors of breastfeeding intention, whereas intention was a strong predictor of breastfeeding behavior. Perceived behavioral control reached a borderline level of significance to breastfeeding behavior. Theoretical and empirical implications are discussed from the perspective of evidence-based practice.","author":[{"dropping-particle":"","family":"Guo","given":"J.L. L.","non-dropping-particle":"","parse-names":false,"suffix":""},{"dropping-particle":"","family":"Wang","given":"T.F. F.","non-dropping-particle":"","parse-names":false,"suffix":""},{"dropping-particle":"","family":"Liao","given":"J.Y. Y.","non-dropping-particle":"","parse-names":false,"suffix":""},{"dropping-particle":"","family":"Huang","given":"C.M. M.","non-dropping-particle":"","parse-names":false,"suffix":""}],"container-title":"Applied Nursing Research","id":"ITEM-1","issued":{"date-parts":[["2016","2"]]},"page":"37-42","publisher":"Elsevier Inc.","title":"Efficacy of the theory of planned behavior in predicting breastfeeding: Meta-analysis and structural equation modeling","type":"article-journal","volume":"29"},"uris":["http://www.mendeley.com/documents/?uuid=1585cab4-b147-474d-be7e-4a4a0996aff9"]},{"id":"ITEM-2","itemData":{"DOI":"10.4162/nrp.2016.10.1.49","ISBN":"6097676654","ISSN":"20056168","abstract":"BACKGROUND/OBJECTIVES The purpose of this study is to utilize an extended Theory of Planned Behavior in identifying predictors of exclusive breastfeeding intention and behavior among women in Kelantan, Malaysia. SUBJECTS/METHODS A prospective cohort study was conducted, recruiting pregnant womenthrough two-stage cluster sampling. Their exclusive breastfeeding intention, attitude, perceived norm, perceived behavioral control and past behavior were obtained at baseline through interviewer-guided questionnaire. At one month after delivery, another interview was conducted to determine the two additional variables in the extended theory, which were their postpartum support and breastfeeding difficulty. The behavior, which was the actual duration of exclusive breastfeeding, was obtained from the second follow-up at six months. Pearson correlation and two hierarchical regression analyses were conducted. RESULTS A total of 200 women completed the study follow-up. Their median intended exclusive breastfeeding duration was 4.0 (IQR 5) months, and the median actual duration was 1.0 (IQR 4) month. The Theory of Planned Behavior explained 51.0% of the variance in intention, with perceived behavioral control and attitude were the significant predictors. It also explained 10.0% of the variance in behavior, but the addition of postpartum support and breastfeeding difficulty increased the amount of explained variance in behavior by 6.0%. The significant predictors of exclusive breastfeeding behavior were intention, postpartum support and breastfeeding difficulty. CONCLUSION The extended Theory of Planned Behaviorhad a good predictive ability in explaining exclusive breastfeedingintention and behavior. The women's intention to practice exclusive breastfeeding may be improved by improving their perceived behavioral control and attitude. Providing correct postpartum support and skills to handle breastfeeding difficulties after delivery will improve their exclusive breastfeeding behavior.","author":[{"dropping-particle":"","family":"Ismail","given":"Tengku Alina Tengku","non-dropping-particle":"","parse-names":false,"suffix":""},{"dropping-particle":"","family":"Muda","given":"Wan Abdul Manan Wan","non-dropping-particle":"","parse-names":false,"suffix":""},{"dropping-particle":"","family":"Bakar","given":"Mohd Isa","non-dropping-particle":"","parse-names":false,"suffix":""}],"container-title":"Nutrition Research and Practice","id":"ITEM-2","issue":"1","issued":{"date-parts":[["2016"]]},"page":"49-55","title":"The extended theory of planned behavior in explaining exclusive breastfeeding intention and behavior among women in Kelantan, Malaysia","type":"article-journal","volume":"10"},"uris":["http://www.mendeley.com/documents/?uuid=e3df9b67-15ab-4d5e-ae41-53ef508acd68"]},{"id":"ITEM-3","itemData":{"DOI":"10.1007/s10995-018-2453-x","ISBN":"0123456789","ISSN":"15736628","abstract":"© 2018, Springer Science+Business Media, LLC, part of Springer Nature. Introduction Numerous studies have shown that the constructs of the Theory of Reasoned Action (TRA), Theory of Planned Behavior (TPB) and Breastfeeding Self-Efficacy (BSE) Framework can effectively identify relationships between maternal psychosocial factors and breastfeeding initiation. However, the ability of these theories to predict breastfeeding duration has not been adequately analyzed. The aim of the review was to examine the utility of the constructs of TRA/TPB and BSE to predict breastfeeding duration. Methods We conducted a literature search using Pubmed (1980-May 2015), Medline (1966-May 2015), CINAHL (1980-May 2015), EMBASE (1980-May 2015) and PsycINFO (1980-May 2015). We selected studies that were observational studies without randomization or blinding, using TRA, TPB or BSE as the framework for analysis. Only studies reporting on breastfeeding duration were included. Results Thirty studies were selected, which include four using TRA, 10 using TPB, 15 using BSE and one using a combination of TPB and BSE. Maternal intention and breastfeeding self-efficacy were found to be important predictors of breastfeeding duration. Inconsistent findings were found in assessing the relationship between maternal attitudes, subjective norms, perceived behavior control and breastfeeding duration. Discussion The inadequacy of these constructs in explaining breastfeeding duration indicates a need to further explore the role of maternal self-determination in breastfeeding behavior.","author":[{"dropping-particle":"","family":"Lau","given":"Christine Y.K.","non-dropping-particle":"","parse-names":false,"suffix":""},{"dropping-particle":"","family":"Lok","given":"Kris Y.W.","non-dropping-particle":"","parse-names":false,"suffix":""},{"dropping-particle":"","family":"Tarrant","given":"Marie","non-dropping-particle":"","parse-names":false,"suffix":""}],"container-title":"Maternal and Child Health Journal","id":"ITEM-3","issue":"3","issued":{"date-parts":[["2018"]]},"page":"327-342","title":"Breastfeeding Duration and the Theory of Planned Behavior and Breastfeeding Self-Efficacy Framework: A Systematic Review of Observational Studies","type":"article-journal","volume":"22"},"uris":["http://www.mendeley.com/documents/?uuid=48f86039-f427-4489-98e9-b6e519daedde"]}],"mendeley":{"formattedCitation":"(Guo et al., 2016; Ismail et al., 2016; Lau et al., 2018)","plainTextFormattedCitation":"(Guo et al., 2016; Ismail et al., 2016; Lau et al., 2018)","previouslyFormattedCitation":"(Guo et al., 2016; Ismail et al., 2016; Lau et al., 2018)"},"properties":{"noteIndex":0},"schema":"https://github.com/citation-style-language/schema/raw/master/csl-citation.json"}</w:instrText>
      </w:r>
      <w:r w:rsidR="005E7C2E" w:rsidRPr="00767BEB">
        <w:rPr>
          <w:szCs w:val="24"/>
          <w:lang w:val="en-GB"/>
        </w:rPr>
        <w:fldChar w:fldCharType="separate"/>
      </w:r>
      <w:r w:rsidR="00D529B0" w:rsidRPr="00D529B0">
        <w:rPr>
          <w:noProof/>
          <w:szCs w:val="24"/>
          <w:lang w:val="en-GB"/>
        </w:rPr>
        <w:t>(Guo et al., 2016; Ismail et al., 2016; Lau et al., 2018)</w:t>
      </w:r>
      <w:r w:rsidR="005E7C2E" w:rsidRPr="00767BEB">
        <w:rPr>
          <w:szCs w:val="24"/>
          <w:lang w:val="en-GB"/>
        </w:rPr>
        <w:fldChar w:fldCharType="end"/>
      </w:r>
      <w:r w:rsidR="00F62494" w:rsidRPr="00767BEB">
        <w:rPr>
          <w:szCs w:val="24"/>
          <w:lang w:val="en-GB"/>
        </w:rPr>
        <w:t xml:space="preserve">. According to the TPB, </w:t>
      </w:r>
      <w:r w:rsidR="00195B4E" w:rsidRPr="00767BEB">
        <w:rPr>
          <w:szCs w:val="24"/>
          <w:lang w:val="en-GB"/>
        </w:rPr>
        <w:t>intention to perform a behavio</w:t>
      </w:r>
      <w:r w:rsidR="005E7C2E" w:rsidRPr="00767BEB">
        <w:rPr>
          <w:szCs w:val="24"/>
          <w:lang w:val="en-GB"/>
        </w:rPr>
        <w:t>u</w:t>
      </w:r>
      <w:r w:rsidR="00195B4E" w:rsidRPr="00767BEB">
        <w:rPr>
          <w:szCs w:val="24"/>
          <w:lang w:val="en-GB"/>
        </w:rPr>
        <w:t xml:space="preserve">r is the most </w:t>
      </w:r>
      <w:r w:rsidR="002E5FE5">
        <w:rPr>
          <w:szCs w:val="24"/>
          <w:lang w:val="en-GB"/>
        </w:rPr>
        <w:t>proximal</w:t>
      </w:r>
      <w:r w:rsidR="002E5FE5" w:rsidRPr="00767BEB">
        <w:rPr>
          <w:szCs w:val="24"/>
          <w:lang w:val="en-GB"/>
        </w:rPr>
        <w:t xml:space="preserve"> </w:t>
      </w:r>
      <w:r w:rsidR="00195B4E" w:rsidRPr="00767BEB">
        <w:rPr>
          <w:szCs w:val="24"/>
          <w:lang w:val="en-GB"/>
        </w:rPr>
        <w:t xml:space="preserve">determinant of </w:t>
      </w:r>
      <w:r w:rsidR="005E7C2E" w:rsidRPr="00767BEB">
        <w:rPr>
          <w:szCs w:val="24"/>
          <w:lang w:val="en-GB"/>
        </w:rPr>
        <w:t>performing</w:t>
      </w:r>
      <w:r w:rsidR="00195B4E" w:rsidRPr="00767BEB">
        <w:rPr>
          <w:szCs w:val="24"/>
          <w:lang w:val="en-GB"/>
        </w:rPr>
        <w:t xml:space="preserve"> </w:t>
      </w:r>
      <w:r w:rsidR="0073748F" w:rsidRPr="00767BEB">
        <w:rPr>
          <w:szCs w:val="24"/>
          <w:lang w:val="en-GB"/>
        </w:rPr>
        <w:t>that</w:t>
      </w:r>
      <w:r w:rsidR="00195B4E" w:rsidRPr="00767BEB">
        <w:rPr>
          <w:szCs w:val="24"/>
          <w:lang w:val="en-GB"/>
        </w:rPr>
        <w:t xml:space="preserve"> behavio</w:t>
      </w:r>
      <w:r w:rsidR="005E7C2E" w:rsidRPr="00767BEB">
        <w:rPr>
          <w:szCs w:val="24"/>
          <w:lang w:val="en-GB"/>
        </w:rPr>
        <w:t>u</w:t>
      </w:r>
      <w:r w:rsidR="00195B4E" w:rsidRPr="00767BEB">
        <w:rPr>
          <w:szCs w:val="24"/>
          <w:lang w:val="en-GB"/>
        </w:rPr>
        <w:t>r (Ajzen, 2011; Ajzen &amp; Madden, 1986).</w:t>
      </w:r>
      <w:r w:rsidR="00252E47" w:rsidRPr="00767BEB">
        <w:rPr>
          <w:szCs w:val="24"/>
          <w:lang w:val="en-GB"/>
        </w:rPr>
        <w:t xml:space="preserve"> </w:t>
      </w:r>
      <w:r w:rsidR="00FC627B" w:rsidRPr="00767BEB">
        <w:rPr>
          <w:szCs w:val="24"/>
          <w:lang w:val="en-GB"/>
        </w:rPr>
        <w:t>I</w:t>
      </w:r>
      <w:r w:rsidR="00195B4E" w:rsidRPr="00767BEB">
        <w:rPr>
          <w:szCs w:val="24"/>
          <w:lang w:val="en-GB"/>
        </w:rPr>
        <w:t>ntentions</w:t>
      </w:r>
      <w:r w:rsidR="00FC627B" w:rsidRPr="00767BEB">
        <w:rPr>
          <w:szCs w:val="24"/>
          <w:lang w:val="en-GB"/>
        </w:rPr>
        <w:t>, in turn,</w:t>
      </w:r>
      <w:r w:rsidR="00195B4E" w:rsidRPr="00767BEB">
        <w:rPr>
          <w:szCs w:val="24"/>
          <w:lang w:val="en-GB"/>
        </w:rPr>
        <w:t xml:space="preserve"> are predicted</w:t>
      </w:r>
      <w:r w:rsidR="00FC627B" w:rsidRPr="00767BEB">
        <w:rPr>
          <w:szCs w:val="24"/>
          <w:lang w:val="en-GB"/>
        </w:rPr>
        <w:t xml:space="preserve"> </w:t>
      </w:r>
      <w:r w:rsidR="00195B4E" w:rsidRPr="00767BEB">
        <w:rPr>
          <w:szCs w:val="24"/>
          <w:lang w:val="en-GB"/>
        </w:rPr>
        <w:t>by attitudes, subjective norms, and perceived behavio</w:t>
      </w:r>
      <w:r w:rsidR="005E7C2E" w:rsidRPr="00767BEB">
        <w:rPr>
          <w:szCs w:val="24"/>
          <w:lang w:val="en-GB"/>
        </w:rPr>
        <w:t>u</w:t>
      </w:r>
      <w:r w:rsidR="00195B4E" w:rsidRPr="00767BEB">
        <w:rPr>
          <w:szCs w:val="24"/>
          <w:lang w:val="en-GB"/>
        </w:rPr>
        <w:t xml:space="preserve">ral control (Ajzen, 2011; Ajzen &amp; Madden, 1986). </w:t>
      </w:r>
      <w:r w:rsidR="00F62494" w:rsidRPr="00767BEB">
        <w:rPr>
          <w:szCs w:val="24"/>
          <w:lang w:val="en-GB"/>
        </w:rPr>
        <w:t xml:space="preserve">Several studies found that maternal attitudes, subjective norms and </w:t>
      </w:r>
      <w:r w:rsidR="00FC627B" w:rsidRPr="00767BEB">
        <w:rPr>
          <w:szCs w:val="24"/>
          <w:lang w:val="en-GB"/>
        </w:rPr>
        <w:t>p</w:t>
      </w:r>
      <w:r w:rsidR="00F62494" w:rsidRPr="00767BEB">
        <w:rPr>
          <w:szCs w:val="24"/>
          <w:lang w:val="en-GB"/>
        </w:rPr>
        <w:t>erceived behavio</w:t>
      </w:r>
      <w:r w:rsidR="005E7C2E" w:rsidRPr="00767BEB">
        <w:rPr>
          <w:szCs w:val="24"/>
          <w:lang w:val="en-GB"/>
        </w:rPr>
        <w:t>u</w:t>
      </w:r>
      <w:r w:rsidR="00F62494" w:rsidRPr="00767BEB">
        <w:rPr>
          <w:szCs w:val="24"/>
          <w:lang w:val="en-GB"/>
        </w:rPr>
        <w:t xml:space="preserve">ral control </w:t>
      </w:r>
      <w:r w:rsidR="0073748F" w:rsidRPr="00767BEB">
        <w:rPr>
          <w:szCs w:val="24"/>
          <w:lang w:val="en-GB"/>
        </w:rPr>
        <w:t>are</w:t>
      </w:r>
      <w:r w:rsidR="00F62494" w:rsidRPr="00767BEB">
        <w:rPr>
          <w:szCs w:val="24"/>
          <w:lang w:val="en-GB"/>
        </w:rPr>
        <w:t xml:space="preserve"> significant predictors of breastfeeding intentions </w:t>
      </w:r>
      <w:r w:rsidR="00772FE6" w:rsidRPr="00767BEB">
        <w:rPr>
          <w:szCs w:val="24"/>
          <w:lang w:val="en-GB"/>
        </w:rPr>
        <w:t xml:space="preserve">and overall, they explain between 20% and 72% of </w:t>
      </w:r>
      <w:r w:rsidR="000C01BD" w:rsidRPr="00767BEB">
        <w:rPr>
          <w:szCs w:val="24"/>
          <w:lang w:val="en-GB"/>
        </w:rPr>
        <w:t>breastfeeding</w:t>
      </w:r>
      <w:r w:rsidR="00772FE6" w:rsidRPr="00767BEB">
        <w:rPr>
          <w:szCs w:val="24"/>
          <w:lang w:val="en-GB"/>
        </w:rPr>
        <w:t xml:space="preserve"> intention </w:t>
      </w:r>
      <w:r w:rsidR="00772FE6" w:rsidRPr="00767BEB">
        <w:rPr>
          <w:szCs w:val="24"/>
          <w:lang w:val="en-GB"/>
        </w:rPr>
        <w:fldChar w:fldCharType="begin" w:fldLock="1"/>
      </w:r>
      <w:r w:rsidR="009C51B7">
        <w:rPr>
          <w:szCs w:val="24"/>
          <w:lang w:val="en-GB"/>
        </w:rPr>
        <w:instrText>ADDIN CSL_CITATION {"citationItems":[{"id":"ITEM-1","itemData":{"DOI":"10.1177/0890334409350168","ISSN":"08903344","abstract":"This study aimed to investigate the relative importance of the psychosocial factors underlying mother's decision to continue exclusive breastfeeding (EBF) for 6 months using the theory of planned behavior. A cohort of EBF-mothers (N = 78) completed a questionnaire assessing theoretical constructs at baseline and phone-interviewed at follow-up. Multiple regression analyses were performed to find important predictors of intention, overall and married vs unmarried. Attitude, subjective norm, and perceived behavioral control together explained 50.2% (P &lt; .01) of the variance in mothers' intention to continue EBF for 6 months. Attitude and subjective norm were better predictors of the intention than perceived behavioral control. The role of subjective norm was greater in married than in unmarried women. A strong, positive correlation (gamma = 0.67, P &lt; .01) was found between intended and actual EBF duration. Intervention programs designed to positively influence mother's attitude and social support may be effective in improving intention, thereby increasing EBF maintenance for 6 months.","author":[{"dropping-particle":"","family":"Bai","given":"Yeon","non-dropping-particle":"","parse-names":false,"suffix":""},{"dropping-particle":"","family":"Middlestadt","given":"Susan E.","non-dropping-particle":"","parse-names":false,"suffix":""},{"dropping-particle":"","family":"Peng","given":"C. Y.Joanne","non-dropping-particle":"","parse-names":false,"suffix":""},{"dropping-particle":"","family":"Fly","given":"Alyce D.","non-dropping-particle":"","parse-names":false,"suffix":""}],"container-title":"Journal of Human Lactation","id":"ITEM-1","issue":"1","issued":{"date-parts":[["2010"]]},"page":"26-34","title":"Predictors of continuation of exclusive breastfeeding for the first six months of life","type":"article-journal","volume":"26"},"uris":["http://www.mendeley.com/documents/?uuid=eb26db7e-cd3e-4a39-9a9d-b481b86754c1"]},{"id":"ITEM-2","itemData":{"DOI":"10.1111/bjhp.12254","ISSN":"20448287","abstract":"© 2017 The Authors. British Journal of Health Psychology published by John Wiley  &amp;  Sons Ltd on behalf of British Psychological Society Objectives: Breastfeeding confers important health benefits to both infants and their mothers, but rates are low in the United Kingdom and other developed countries despite widespread promotion. This study examined the relationships between personal and vicarious experience of infant feeding, self-efficacy, the theory of planned behaviour variables of attitudes and subjective norm, and the likelihood of breastfeeding at 6–8 weeks post-natally. Design: A prospective questionnaire study of both first-time mothers (n = 77) and experienced breastfeeders (n = 72) recruited at an antenatal clinic in South East England. Methods: Participants completed a questionnaire at 32 weeks pregnant assessing personal and vicarious experience of infant feeding (breastfeeding, formula-feeding, and maternal grandmother’s experience of breastfeeding), perceived control, self-efficacy, intentions, attitudes (to breastfeeding and formula-feeding), and subjective norm. Infant feeding behaviour was recorded at 6–8 weeks post-natally. Multiple linear regression modelled the influence of vicarious experience on attitudes, subjective norm, and self-efficacy (but not perceived control) and modelled the influence of attitude, subjective norm, self-efficacy, and past experience on intentions to breastfeed. Logistic regression modelled the likelihood of breastfeeding at 6–8 weeks. Results: Previous experience (particularly personal experience of breastfeeding) explained a significant amount of variance in attitudes, subjective norm, and self-efficacy. Intentions to breastfeed were predicted by subjective norm and attitude to formula-feeding and, in experienced mothers, self-efficacy. Breastfeeding at 6 weeks was predicted by intentions and vicarious experience of formula-feeding. Conclusion: Vicarious experience, particularly of formula-feeding, has been shown to influence the behaviour of first-time and experienced mothers both directly and indirectly via attitudes and subjective norm. Interventions that reduce exposure to formula-feeding (perhaps by limiting advertising) or cushion mothers from its effects may enable more mothers to meet their breastfeeding goals. Statement of contribution What is already known on this subject? Rates of breastfeeding in the United Kingdom are low and resistant to change. Self-efficacy may be an important and modifia…","author":[{"dropping-particle":"","family":"Bartle","given":"Naomi C.","non-dropping-particle":"","parse-names":false,"suffix":""},{"dropping-particle":"","family":"Harvey","given":"Kate","non-dropping-particle":"","parse-names":false,"suffix":""}],"container-title":"British Journal of Health Psychology","id":"ITEM-2","issue":"4","issued":{"date-parts":[["2017"]]},"page":"763-785","title":"Explaining infant feeding: The role of previous personal and vicarious experience on attitudes, subjective norms, self-efficacy, and breastfeeding outcomes","type":"article-journal","volume":"22"},"uris":["http://www.mendeley.com/documents/?uuid=65f70bc5-09ea-4d2b-be4f-a41c274d31a9"]},{"id":"ITEM-3","itemData":{"DOI":"10.4162/nrp.2016.10.1.49","ISBN":"6097676654","ISSN":"20056168","abstract":"BACKGROUND/OBJECTIVES The purpose of this study is to utilize an extended Theory of Planned Behavior in identifying predictors of exclusive breastfeeding intention and behavior among women in Kelantan, Malaysia. SUBJECTS/METHODS A prospective cohort study was conducted, recruiting pregnant womenthrough two-stage cluster sampling. Their exclusive breastfeeding intention, attitude, perceived norm, perceived behavioral control and past behavior were obtained at baseline through interviewer-guided questionnaire. At one month after delivery, another interview was conducted to determine the two additional variables in the extended theory, which were their postpartum support and breastfeeding difficulty. The behavior, which was the actual duration of exclusive breastfeeding, was obtained from the second follow-up at six months. Pearson correlation and two hierarchical regression analyses were conducted. RESULTS A total of 200 women completed the study follow-up. Their median intended exclusive breastfeeding duration was 4.0 (IQR 5) months, and the median actual duration was 1.0 (IQR 4) month. The Theory of Planned Behavior explained 51.0% of the variance in intention, with perceived behavioral control and attitude were the significant predictors. It also explained 10.0% of the variance in behavior, but the addition of postpartum support and breastfeeding difficulty increased the amount of explained variance in behavior by 6.0%. The significant predictors of exclusive breastfeeding behavior were intention, postpartum support and breastfeeding difficulty. CONCLUSION The extended Theory of Planned Behaviorhad a good predictive ability in explaining exclusive breastfeedingintention and behavior. The women's intention to practice exclusive breastfeeding may be improved by improving their perceived behavioral control and attitude. Providing correct postpartum support and skills to handle breastfeeding difficulties after delivery will improve their exclusive breastfeeding behavior.","author":[{"dropping-particle":"","family":"Ismail","given":"Tengku Alina Tengku","non-dropping-particle":"","parse-names":false,"suffix":""},{"dropping-particle":"","family":"Muda","given":"Wan Abdul Manan Wan","non-dropping-particle":"","parse-names":false,"suffix":""},{"dropping-particle":"","family":"Bakar","given":"Mohd Isa","non-dropping-particle":"","parse-names":false,"suffix":""}],"container-title":"Nutrition Research and Practice","id":"ITEM-3","issue":"1","issued":{"date-parts":[["2016"]]},"page":"49-55","title":"The extended theory of planned behavior in explaining exclusive breastfeeding intention and behavior among women in Kelantan, Malaysia","type":"article-journal","volume":"10"},"uris":["http://www.mendeley.com/documents/?uuid=e3df9b67-15ab-4d5e-ae41-53ef508acd68"]},{"id":"ITEM-4","itemData":{"DOI":"10.1007/s10995-018-2453-x","ISBN":"0123456789","ISSN":"15736628","abstract":"© 2018, Springer Science+Business Media, LLC, part of Springer Nature. Introduction Numerous studies have shown that the constructs of the Theory of Reasoned Action (TRA), Theory of Planned Behavior (TPB) and Breastfeeding Self-Efficacy (BSE) Framework can effectively identify relationships between maternal psychosocial factors and breastfeeding initiation. However, the ability of these theories to predict breastfeeding duration has not been adequately analyzed. The aim of the review was to examine the utility of the constructs of TRA/TPB and BSE to predict breastfeeding duration. Methods We conducted a literature search using Pubmed (1980-May 2015), Medline (1966-May 2015), CINAHL (1980-May 2015), EMBASE (1980-May 2015) and PsycINFO (1980-May 2015). We selected studies that were observational studies without randomization or blinding, using TRA, TPB or BSE as the framework for analysis. Only studies reporting on breastfeeding duration were included. Results Thirty studies were selected, which include four using TRA, 10 using TPB, 15 using BSE and one using a combination of TPB and BSE. Maternal intention and breastfeeding self-efficacy were found to be important predictors of breastfeeding duration. Inconsistent findings were found in assessing the relationship between maternal attitudes, subjective norms, perceived behavior control and breastfeeding duration. Discussion The inadequacy of these constructs in explaining breastfeeding duration indicates a need to further explore the role of maternal self-determination in breastfeeding behavior.","author":[{"dropping-particle":"","family":"Lau","given":"Christine Y.K.","non-dropping-particle":"","parse-names":false,"suffix":""},{"dropping-particle":"","family":"Lok","given":"Kris Y.W.","non-dropping-particle":"","parse-names":false,"suffix":""},{"dropping-particle":"","family":"Tarrant","given":"Marie","non-dropping-particle":"","parse-names":false,"suffix":""}],"container-title":"Maternal and Child Health Journal","id":"ITEM-4","issue":"3","issued":{"date-parts":[["2018"]]},"page":"327-342","title":"Breastfeeding Duration and the Theory of Planned Behavior and Breastfeeding Self-Efficacy Framework: A Systematic Review of Observational Studies","type":"article-journal","volume":"22"},"uris":["http://www.mendeley.com/documents/?uuid=48f86039-f427-4489-98e9-b6e519daedde"]},{"id":"ITEM-5","itemData":{"DOI":"10.1111/j.2044-8287.2012.02083.x","ISSN":"1359107X","abstract":"BACKGROUND: Despite reported differences in breastfeeding rates amongst women of different ethnic groups, little research has investigated whether the thoughts and feelings (social cognitions) of women from these different groups during pregnancy influence their later breastfeeding behaviour.\\n\\nOBJECTIVE: This study investigates the extent to which social cognitions (based on the Theory of Planned Behaviour; TPB) predict differences in breastfeeding intentions, initiation, and maintenance between White British (WB) and South Asian (SA) women.\\n\\nDESIGN AND METHODS: Two hundred and fifty women (predominantly WB or SA) in the last trimester of pregnancy completed a questionnaire based on the TPB. The women were followed up 6 months later and their breastfeeding during the previous 6 months was recorded.\\n\\nRESULTS: The TPB predicted significant variance in breastfeeding across the sample and was able to account for differences between SA and WB women. Affective attitudes (emotional reactions to breastfeeding) and moral norms (reactions about whether breastfeeding is right or wrong) were the strongest predictors of intentions. Intentions and affective attitudes were predictive of breastfeeding initiation, whilst only affective attitudes were predictive of breastfeeding maintenance.\\n\\nCONCLUSION: Stronger intentions to breastfeed led to higher rates of breastfeeding amongst SA women. In turn, intentions were predicted by emotional and moral beliefs about breastfeeding, beliefs that were less positive amongst a WB sample. This suggests that those tasked with encouraging breastfeeding may need to have a different conversation with women about breastfeeding that goes beyond a focus on costs and benefits.","author":[{"dropping-particle":"","family":"Lawton","given":"Rebecca","non-dropping-particle":"","parse-names":false,"suffix":""},{"dropping-particle":"","family":"Ashley","given":"Laura","non-dropping-particle":"","parse-names":false,"suffix":""},{"dropping-particle":"","family":"Dawson","given":"Shoba","non-dropping-particle":"","parse-names":false,"suffix":""},{"dropping-particle":"","family":"Waiblinger","given":"Dagmar","non-dropping-particle":"","parse-names":false,"suffix":""},{"dropping-particle":"","family":"Conner","given":"Mark","non-dropping-particle":"","parse-names":false,"suffix":""}],"container-title":"British Journal of Health Psychology","id":"ITEM-5","issue":"4","issued":{"date-parts":[["2012"]]},"page":"854-871","title":"Employing an extended Theory of Planned Behaviour to predict breastfeeding intention, initiation, and maintenance in White British and South-Asian mothers living in Bradford","type":"article-journal","volume":"17"},"uris":["http://www.mendeley.com/documents/?uuid=900becfe-e236-4c87-8718-3250c5ce5fe4"]},{"id":"ITEM-6","itemData":{"DOI":"10.1080/08870440701615260","ISSN":"08870446","abstract":"This study employed the theory of planned behaviour (TPB) and additional variables (descriptive norm, moral norm, self-identity) to investigate the factors underlying breastfeeding intention and subsequent breastfeeding at four time points (during hospital stay, at hospital discharge, 10 days postpartum and 6 weeks postpartum) in a sample of women selected from defined areas of economic hardship (N = 248). A model containing the TPB, additional variables and demographic factors provided a good prediction of both intention (R-2 = 0.72; attitude, perceived behavioural control, moral norm and self-identity significant predictors) and behaviour - breastfeeding at birth (88.6% correctly classified; household deprivation, intention, attitude significant), at discharge from hospital (87.3% correctly classified; intention, attitude significant), 10 days after discharge (83.1% correctly classified; education, intention, attitude, descriptive norm significant) and 6 weeks after discharge (78.0% correctly classified; age, household deprivation, ethnicity, moral norm significant). Implications for interventions are discussed, such as the potential usefulness of targeting descriptive norms, moral norms and perceived behavioural control (PBC) when attempting to increase breastfeeding uptake.","author":[{"dropping-particle":"","family":"McMillan","given":"Brian","non-dropping-particle":"","parse-names":false,"suffix":""},{"dropping-particle":"","family":"Conner","given":"Mark","non-dropping-particle":"","parse-names":false,"suffix":""},{"dropping-particle":"","family":"Woolridge","given":"Mike","non-dropping-particle":"","parse-names":false,"suffix":""},{"dropping-particle":"","family":"Dyson","given":"Lisa","non-dropping-particle":"","parse-names":false,"suffix":""},{"dropping-particle":"","family":"Green","given":"Josephine","non-dropping-particle":"","parse-names":false,"suffix":""},{"dropping-particle":"","family":"Renfrew","given":"Mary","non-dropping-particle":"","parse-names":false,"suffix":""},{"dropping-particle":"","family":"Bharj","given":"Kuldip","non-dropping-particle":"","parse-names":false,"suffix":""},{"dropping-particle":"","family":"Clarke","given":"Graham","non-dropping-particle":"","parse-names":false,"suffix":""}],"container-title":"Psychology and Health","id":"ITEM-6","issue":"7","issued":{"date-parts":[["2008"]]},"page":"767-788","title":"Predicting breastfeeding in women living in areas of economic hardship: Explanatory role of the theory of planned behaviour","type":"article-journal","volume":"23"},"uris":["http://www.mendeley.com/documents/?uuid=6c6303c8-fc9c-4161-af3a-319270b76a60"]},{"id":"ITEM-7","itemData":{"DOI":"10.1348/135910708X336112","ISSN":"1359107X","abstract":"OBJECTIVES: The theory of planned behaviour (TPB) was employed to investigate infant feeding intentions and subsequent behaviour in women from selected areas of economic hardship in the UK. Underlying beliefs were examined in order to inform future interventions aimed at increasing breastfeeding uptake among women living in such areas, which is associated with low rates of breastfeeding. DESIGN: Midwives recruited women from areas meeting study criteria. TPB measures were obtained from 303 primiparas via postal questionnaires completed during pregnancy, and feeding method was subsequently obtained from 286 of these women. RESULTS: A model containing age, education, deprivation, attitude, subjective norm (SN), and perceived behavioural control (PBC) predicted intention to breastfeed (R(2)=.44) and intention to formula feed (R(2)=.45). A model controlling for age, education and deprivation predicted ever having breastfed (86.1% correctly classified) and ever having formula fed (77.1% correctly classified). MANCOVAs differentiated those who intended to breastfeed and subsequently did (inclined actors), those who intended to breastfeed but did not (inclined abstainers), and those who did not intend to breastfeed and did not (disinclined abstainers). Differentiating outcome beliefs, normative beliefs, and control beliefs are presented. CONCLUSIONS: The TPB provided a useful framework with which to examine the factors underlying breastfeeding intentions and behaviour amongst primiparas. A grouping system based on the congruence between intentions and subsequent behaviour revealed important differences between beliefs of the three groups. Further research might usefully test the effectiveness of interventions targeting the beliefs identified here in increasing breastfeeding uptake and duration.","author":[{"dropping-particle":"","family":"McMillan","given":"Brian","non-dropping-particle":"","parse-names":false,"suffix":""},{"dropping-particle":"","family":"Conner","given":"Mark","non-dropping-particle":"","parse-names":false,"suffix":""},{"dropping-particle":"","family":"Green","given":"Josephine","non-dropping-particle":"","parse-names":false,"suffix":""},{"dropping-particle":"","family":"Dyson","given":"Lisa","non-dropping-particle":"","parse-names":false,"suffix":""},{"dropping-particle":"","family":"Renfrew","given":"Mary","non-dropping-particle":"","parse-names":false,"suffix":""},{"dropping-particle":"","family":"Woolridge","given":"Mike","non-dropping-particle":"","parse-names":false,"suffix":""}],"container-title":"British Journal of Health Psychology","id":"ITEM-7","issue":"2","issued":{"date-parts":[["2009"]]},"page":"379-403","title":"Using an extended theory of planned behaviour to inform interventions aimed at increasing breastfeeding uptake in primiparas experiencing material deprivation","type":"article-journal","volume":"14"},"uris":["http://www.mendeley.com/documents/?uuid=cd98d566-91c0-4e29-8922-4665426a976c"]},{"id":"ITEM-8","itemData":{"DOI":"10.15171/hpp.2017.07","ISBN":"9828133458","ISSN":"2228-6497","abstract":"Background: Exclusive breastfeeding (EBF) contributes to the health and survival of the newborns. Many factors influence the EBF behavior. This study aimed to identify the determinant factors in order to improve the practice of EBF among Iranian mothers. Methods: A longitudinal study was carried out in 1445 mothers with newborns in Qazvin city, Iran (September 2015-March 2016). Demographic variables as well as the constructs of theory of planned behavior (TBP) were measured by questionnaires. Bivariate analysis using Pearson and Spearman correlation tests with analysis of variance were used to investigate the associations among the variables. Both hierarchal multiple regression and logistic regression were applied to identify potential determinative factors for the EBF. Results: Nearly, 80% (CI: 77.97-82.63%) of the participants had the intention of EBF. All TPB constructs, moral norms, and self-identity were significantly correlated with each other (r: 0.09- 0.40, P &lt; 0.01). Some demographic variables such as age, income, employment and primiparity were also correlated with the EBF (r: 0.11-0.15, P &lt; 0.05). The constructs of the TPB were able to predict the EBF behavior, which account for 49% of the variance in the predicting factors (df = 8, F = 7.70). The self-identity and moral norms accounted for an additional 15% of the variance (df = 10, F = 3.16). Younger mothers with lower socio-economic status were at higher risk of EBF cessation. The intention has a greater impact on the initiation of EBF than perceived behavioral control (PBC) but not for the maintenance of EBF (OR, 2.88 [CI: 2.38-3.48] &amp; 1.13 [CI:1.03- 1.23] vs. OR, 1.27 [CI:1.15-1.39] &amp; 2.66 [CI: 2.02-3.49]). Conclusion: The interventions to promote knowledge, attitude and behavioral control towards the EBF</w:instrText>
      </w:r>
      <w:r w:rsidR="009C51B7" w:rsidRPr="009C51B7">
        <w:rPr>
          <w:szCs w:val="24"/>
          <w:lang w:val="fr-FR"/>
        </w:rPr>
        <w:instrText xml:space="preserve"> should be considered especially in the young mothers with low socio-economic status.","author":[{"dropping-particle":"","family":"Saffari","given":"Mohsen","non-dropping-particle":"","parse-names":false,"suffix":""},{"dropping-particle":"","family":"Pakpour","given":"Amir H.","non-dropping-particle":"","parse-names":false,"suffix":""},{"dropping-particle":"","family":"Chen","given":"Hui","non-dropping-particle":"","parse-names":false,"suffix":""}],"container-title":"Health Promotion Perspectives","id":"ITEM-8","issue":"1","issued":{"date-parts":[["2016"]]},"page":"34-41","title":"Factors influencing exclusive breastfeeding among Iranian mothers: A longitudinal population-based study","type":"article-journal","volume":"7"},"uris":["http://www.mendeley.com/documents/?uuid=7dd88b12-e3b0-4219-ae46-e4e906386a8d"]}],"mendeley":{"formattedCitation":"(Bai et al., 2010; Bartle &amp; Harvey, 2017; Ismail et al., 2016; Lau et al., 2018; Lawton et al., 2012; McMillan et al., 2008, 2009; Saffari et al., 2016)","plainTextFormattedCitation":"(Bai et al., 2010; Bartle &amp; Harvey, 2017; Ismail et al., 2016; Lau et al., 2018; Lawton et al., 2012; McMillan et al., 2008, 2009; Saffari et al., 2016)","previouslyFormattedCitation":"(Bai et al., 2010; Bartle &amp; Harvey, 2017; Ismail et al., 2016; Lau et al., 2018; Lawton et al., 2012; McMillan et al., 2008, 2009; Saffari et al., 2016)"},"properties":{"noteIndex":0},"schema":"https://github.com/citation-style-language/schema/raw/master/csl-citation.json"}</w:instrText>
      </w:r>
      <w:r w:rsidR="00772FE6" w:rsidRPr="00767BEB">
        <w:rPr>
          <w:szCs w:val="24"/>
          <w:lang w:val="en-GB"/>
        </w:rPr>
        <w:fldChar w:fldCharType="separate"/>
      </w:r>
      <w:r w:rsidR="00653130" w:rsidRPr="00653130">
        <w:rPr>
          <w:noProof/>
          <w:szCs w:val="24"/>
          <w:lang w:val="fr-FR"/>
        </w:rPr>
        <w:t>(Bai et al., 2010; Bartle &amp; Harvey, 2017; Ismail et al., 2016; Lau et al., 2018; Lawton et al., 2012; McMillan et al., 2008, 2009; Saffari et al., 2016)</w:t>
      </w:r>
      <w:r w:rsidR="00772FE6" w:rsidRPr="00767BEB">
        <w:rPr>
          <w:szCs w:val="24"/>
          <w:lang w:val="en-GB"/>
        </w:rPr>
        <w:fldChar w:fldCharType="end"/>
      </w:r>
      <w:r w:rsidR="00772FE6" w:rsidRPr="006C2BED">
        <w:rPr>
          <w:szCs w:val="24"/>
          <w:lang w:val="fr-FR"/>
        </w:rPr>
        <w:t xml:space="preserve">. </w:t>
      </w:r>
      <w:r w:rsidR="00D05C9E" w:rsidRPr="00767BEB">
        <w:rPr>
          <w:szCs w:val="24"/>
          <w:lang w:val="en-GB"/>
        </w:rPr>
        <w:t>Furthermore,</w:t>
      </w:r>
      <w:r w:rsidR="00233B31" w:rsidRPr="00767BEB">
        <w:rPr>
          <w:szCs w:val="24"/>
          <w:lang w:val="en-GB"/>
        </w:rPr>
        <w:t xml:space="preserve"> mothers who </w:t>
      </w:r>
      <w:r w:rsidR="00374B3B" w:rsidRPr="00767BEB">
        <w:rPr>
          <w:szCs w:val="24"/>
          <w:lang w:val="en-GB"/>
        </w:rPr>
        <w:t xml:space="preserve">antenatally </w:t>
      </w:r>
      <w:r w:rsidR="00233B31" w:rsidRPr="00767BEB">
        <w:rPr>
          <w:szCs w:val="24"/>
          <w:lang w:val="en-GB"/>
        </w:rPr>
        <w:t xml:space="preserve">intend to breastfeed are more likely to feed their baby breast milk and less likely to give infant formula in the early postpartum period up to 6 months (Lawton et al. 2012; </w:t>
      </w:r>
      <w:proofErr w:type="spellStart"/>
      <w:r w:rsidR="00233B31" w:rsidRPr="00767BEB">
        <w:rPr>
          <w:szCs w:val="24"/>
          <w:lang w:val="en-GB"/>
        </w:rPr>
        <w:t>Manstead</w:t>
      </w:r>
      <w:proofErr w:type="spellEnd"/>
      <w:r w:rsidR="00233B31" w:rsidRPr="00767BEB">
        <w:rPr>
          <w:szCs w:val="24"/>
          <w:lang w:val="en-GB"/>
        </w:rPr>
        <w:t xml:space="preserve"> et al. 1983). </w:t>
      </w:r>
      <w:r w:rsidR="00374B3B" w:rsidRPr="00767BEB">
        <w:rPr>
          <w:szCs w:val="24"/>
          <w:lang w:val="en-GB"/>
        </w:rPr>
        <w:t>A</w:t>
      </w:r>
      <w:r w:rsidR="00D05C9E" w:rsidRPr="00767BEB">
        <w:rPr>
          <w:szCs w:val="24"/>
          <w:lang w:val="en-GB"/>
        </w:rPr>
        <w:t xml:space="preserve"> </w:t>
      </w:r>
      <w:r w:rsidR="00D37C18" w:rsidRPr="00767BEB">
        <w:rPr>
          <w:szCs w:val="24"/>
          <w:lang w:val="en-GB"/>
        </w:rPr>
        <w:t>recent systematic review</w:t>
      </w:r>
      <w:r w:rsidR="009424DD" w:rsidRPr="00767BEB">
        <w:rPr>
          <w:szCs w:val="24"/>
          <w:lang w:val="en-GB"/>
        </w:rPr>
        <w:t xml:space="preserve"> </w:t>
      </w:r>
      <w:r w:rsidR="00374B3B" w:rsidRPr="00767BEB">
        <w:rPr>
          <w:szCs w:val="24"/>
          <w:lang w:val="en-GB"/>
        </w:rPr>
        <w:t>examining</w:t>
      </w:r>
      <w:r w:rsidR="00D37C18" w:rsidRPr="00767BEB">
        <w:rPr>
          <w:szCs w:val="24"/>
          <w:lang w:val="en-GB"/>
        </w:rPr>
        <w:t xml:space="preserve"> thirty studies</w:t>
      </w:r>
      <w:r w:rsidR="006F5B36" w:rsidRPr="00767BEB">
        <w:rPr>
          <w:szCs w:val="24"/>
          <w:lang w:val="en-GB"/>
        </w:rPr>
        <w:t xml:space="preserve"> within the TPB framework</w:t>
      </w:r>
      <w:r w:rsidR="00D37C18" w:rsidRPr="00767BEB">
        <w:rPr>
          <w:szCs w:val="24"/>
          <w:lang w:val="en-GB"/>
        </w:rPr>
        <w:t xml:space="preserve"> found that maternal intention and breastfeeding self-efficacy</w:t>
      </w:r>
      <w:r w:rsidR="00FF515D">
        <w:rPr>
          <w:szCs w:val="24"/>
          <w:lang w:val="en-GB"/>
        </w:rPr>
        <w:t>/perceived behavioural control</w:t>
      </w:r>
      <w:r w:rsidR="00D37C18" w:rsidRPr="00767BEB">
        <w:rPr>
          <w:szCs w:val="24"/>
          <w:lang w:val="en-GB"/>
        </w:rPr>
        <w:t xml:space="preserve"> were important predictors of breastfeeding duration</w:t>
      </w:r>
      <w:r w:rsidR="006F5B36" w:rsidRPr="00767BEB">
        <w:rPr>
          <w:szCs w:val="24"/>
          <w:lang w:val="en-GB"/>
        </w:rPr>
        <w:t xml:space="preserve"> </w:t>
      </w:r>
      <w:r w:rsidR="00FB3990" w:rsidRPr="00767BEB">
        <w:rPr>
          <w:szCs w:val="24"/>
          <w:lang w:val="en-GB"/>
        </w:rPr>
        <w:t xml:space="preserve">from the first week up to 1 year </w:t>
      </w:r>
      <w:r w:rsidR="009424DD" w:rsidRPr="00767BEB">
        <w:rPr>
          <w:szCs w:val="24"/>
          <w:lang w:val="en-GB"/>
        </w:rPr>
        <w:fldChar w:fldCharType="begin" w:fldLock="1"/>
      </w:r>
      <w:r w:rsidR="009259F4" w:rsidRPr="00767BEB">
        <w:rPr>
          <w:szCs w:val="24"/>
          <w:lang w:val="en-GB"/>
        </w:rPr>
        <w:instrText>ADDIN CSL_CITATION {"citationItems":[{"id":"ITEM-1","itemData":{"DOI":"10.1007/s10995-018-2453-x","ISBN":"0123456789","ISSN":"15736628","abstract":"© 2018, Springer Science+Business Media, LLC, part of Springer Nature. Introduction Numerous studies have shown that the constructs of the Theory of Reasoned Action (TRA), Theory of Planned Behavior (TPB) and Breastfeeding Self-Efficacy (BSE) Framework can effectively identify relationships between maternal psychosocial factors and breastfeeding initiation. However, the ability of these theories to predict breastfeeding duration has not been adequately analyzed. The aim of the review was to examine the utility of the constructs of TRA/TPB and BSE to predict breastfeeding duration. Methods We conducted a literature search using Pubmed (1980-May 2015), Medline (1966-May 2015), CINAHL (1980-May 2015), EMBASE (1980-May 2015) and PsycINFO (1980-May 2015). We selected studies that were observational studies without randomization or blinding, using TRA, TPB or BSE as the framework for analysis. Only studies reporting on breastfeeding duration were included. Results Thirty studies were selected, which include four using TRA, 10 using TPB, 15 using BSE and one using a combination of TPB and BSE. Maternal intention and breastfeeding self-efficacy were found to be important predictors of breastfeeding duration. Inconsistent findings were found in assessing the relationship between maternal attitudes, subjective norms, perceived behavior control and breastfeeding duration. Discussion The inadequacy of these constructs in explaining breastfeeding duration indicates a need to further explore the role of maternal self-determination in breastfeeding behavior.","author":[{"dropping-particle":"","family":"Lau","given":"Christine Y.K.","non-dropping-particle":"","parse-names":false,"suffix":""},{"dropping-particle":"","family":"Lok","given":"Kris Y.W.","non-dropping-particle":"","parse-names":false,"suffix":""},{"dropping-particle":"","family":"Tarrant","given":"Marie","non-dropping-particle":"","parse-names":false,"suffix":""}],"container-title":"Maternal and Child Health Journal","id":"ITEM-1","issue":"3","issued":{"date-parts":[["2018"]]},"page":"327-342","title":"Breastfeeding Duration and the Theory of Planned Behavior and Breastfeeding Self-Efficacy Framework: A Systematic Review of Observational Studies","type":"article-journal","volume":"22"},"uris":["http://www.mendeley.com/documents/?uuid=48f86039-f427-4489-98e9-b6e519daedde"]}],"mendeley":{"formattedCitation":"(Lau et al., 2018)","plainTextFormattedCitation":"(Lau et al., 2018)","previouslyFormattedCitation":"(Lau et al., 2018)"},"properties":{"noteIndex":0},"schema":"https://github.com/citation-style-language/schema/raw/master/csl-citation.json"}</w:instrText>
      </w:r>
      <w:r w:rsidR="009424DD" w:rsidRPr="00767BEB">
        <w:rPr>
          <w:szCs w:val="24"/>
          <w:lang w:val="en-GB"/>
        </w:rPr>
        <w:fldChar w:fldCharType="separate"/>
      </w:r>
      <w:r w:rsidR="009424DD" w:rsidRPr="00767BEB">
        <w:rPr>
          <w:noProof/>
          <w:szCs w:val="24"/>
          <w:lang w:val="en-GB"/>
        </w:rPr>
        <w:t>(Lau et al., 2018)</w:t>
      </w:r>
      <w:r w:rsidR="009424DD" w:rsidRPr="00767BEB">
        <w:rPr>
          <w:szCs w:val="24"/>
          <w:lang w:val="en-GB"/>
        </w:rPr>
        <w:fldChar w:fldCharType="end"/>
      </w:r>
      <w:r w:rsidR="00D37C18" w:rsidRPr="00767BEB">
        <w:rPr>
          <w:szCs w:val="24"/>
          <w:lang w:val="en-GB"/>
        </w:rPr>
        <w:t xml:space="preserve">. </w:t>
      </w:r>
      <w:r w:rsidR="006F5B36" w:rsidRPr="00767BEB">
        <w:rPr>
          <w:szCs w:val="24"/>
          <w:lang w:val="en-GB"/>
        </w:rPr>
        <w:t>However</w:t>
      </w:r>
      <w:r w:rsidR="00D532B0" w:rsidRPr="00767BEB">
        <w:rPr>
          <w:szCs w:val="24"/>
          <w:lang w:val="en-GB"/>
        </w:rPr>
        <w:t xml:space="preserve">, </w:t>
      </w:r>
      <w:r w:rsidR="00776CAF" w:rsidRPr="00767BEB">
        <w:rPr>
          <w:szCs w:val="24"/>
          <w:lang w:val="en-GB"/>
        </w:rPr>
        <w:t xml:space="preserve">within the TPB framework, </w:t>
      </w:r>
      <w:r w:rsidR="006F5B36" w:rsidRPr="00767BEB">
        <w:rPr>
          <w:szCs w:val="24"/>
          <w:lang w:val="en-GB"/>
        </w:rPr>
        <w:t>no studies were conducted to predict breast</w:t>
      </w:r>
      <w:r w:rsidR="005A7BE8" w:rsidRPr="00767BEB">
        <w:rPr>
          <w:szCs w:val="24"/>
          <w:lang w:val="en-GB"/>
        </w:rPr>
        <w:t>feed</w:t>
      </w:r>
      <w:r w:rsidR="006F5B36" w:rsidRPr="00767BEB">
        <w:rPr>
          <w:szCs w:val="24"/>
          <w:lang w:val="en-GB"/>
        </w:rPr>
        <w:t>ing behavio</w:t>
      </w:r>
      <w:r w:rsidR="005A7BE8" w:rsidRPr="00767BEB">
        <w:rPr>
          <w:szCs w:val="24"/>
          <w:lang w:val="en-GB"/>
        </w:rPr>
        <w:t>u</w:t>
      </w:r>
      <w:r w:rsidR="006F5B36" w:rsidRPr="00767BEB">
        <w:rPr>
          <w:szCs w:val="24"/>
          <w:lang w:val="en-GB"/>
        </w:rPr>
        <w:t xml:space="preserve">r </w:t>
      </w:r>
      <w:r w:rsidR="00776CAF" w:rsidRPr="00767BEB">
        <w:rPr>
          <w:szCs w:val="24"/>
          <w:lang w:val="en-GB"/>
        </w:rPr>
        <w:t>for the longer period of</w:t>
      </w:r>
      <w:r w:rsidR="006F5B36" w:rsidRPr="00767BEB">
        <w:rPr>
          <w:szCs w:val="24"/>
          <w:lang w:val="en-GB"/>
        </w:rPr>
        <w:t xml:space="preserve"> 24</w:t>
      </w:r>
      <w:r w:rsidR="00FB3990" w:rsidRPr="00767BEB">
        <w:rPr>
          <w:szCs w:val="24"/>
          <w:lang w:val="en-GB"/>
        </w:rPr>
        <w:t>-</w:t>
      </w:r>
      <w:r w:rsidR="006F5B36" w:rsidRPr="00767BEB">
        <w:rPr>
          <w:szCs w:val="24"/>
          <w:lang w:val="en-GB"/>
        </w:rPr>
        <w:t>months.</w:t>
      </w:r>
    </w:p>
    <w:p w14:paraId="7F7C882D" w14:textId="26939EC0" w:rsidR="00BF198A" w:rsidRPr="00767BEB" w:rsidRDefault="00776CAF" w:rsidP="00973CDA">
      <w:pPr>
        <w:spacing w:line="480" w:lineRule="auto"/>
        <w:ind w:firstLine="720"/>
        <w:rPr>
          <w:szCs w:val="24"/>
          <w:shd w:val="clear" w:color="auto" w:fill="FFFFFF"/>
          <w:lang w:val="en-GB"/>
        </w:rPr>
      </w:pPr>
      <w:r w:rsidRPr="00767BEB">
        <w:rPr>
          <w:szCs w:val="24"/>
          <w:lang w:val="en-GB"/>
        </w:rPr>
        <w:t>F</w:t>
      </w:r>
      <w:r w:rsidR="001E40FB" w:rsidRPr="00767BEB">
        <w:rPr>
          <w:szCs w:val="24"/>
          <w:lang w:val="en-GB"/>
        </w:rPr>
        <w:t>ew</w:t>
      </w:r>
      <w:r w:rsidR="00645806" w:rsidRPr="00767BEB">
        <w:rPr>
          <w:szCs w:val="24"/>
          <w:lang w:val="en-GB"/>
        </w:rPr>
        <w:t xml:space="preserve"> </w:t>
      </w:r>
      <w:r w:rsidR="001E40FB" w:rsidRPr="00767BEB">
        <w:rPr>
          <w:szCs w:val="24"/>
          <w:lang w:val="en-GB"/>
        </w:rPr>
        <w:t xml:space="preserve">studies </w:t>
      </w:r>
      <w:r w:rsidR="009F64BE" w:rsidRPr="00767BEB">
        <w:rPr>
          <w:szCs w:val="24"/>
          <w:lang w:val="en-GB"/>
        </w:rPr>
        <w:t xml:space="preserve">have </w:t>
      </w:r>
      <w:r w:rsidR="00645806" w:rsidRPr="00767BEB">
        <w:rPr>
          <w:szCs w:val="24"/>
          <w:lang w:val="en-GB"/>
        </w:rPr>
        <w:t xml:space="preserve">considered </w:t>
      </w:r>
      <w:r w:rsidR="00096AEB" w:rsidRPr="00767BEB">
        <w:rPr>
          <w:szCs w:val="24"/>
          <w:lang w:val="en-GB"/>
        </w:rPr>
        <w:t xml:space="preserve">both </w:t>
      </w:r>
      <w:r w:rsidR="00645806" w:rsidRPr="00767BEB">
        <w:rPr>
          <w:szCs w:val="24"/>
          <w:lang w:val="en-GB"/>
        </w:rPr>
        <w:t>primiparous and multiparous women</w:t>
      </w:r>
      <w:r w:rsidR="00BC5E0F" w:rsidRPr="00767BEB">
        <w:rPr>
          <w:szCs w:val="24"/>
          <w:lang w:val="en-GB"/>
        </w:rPr>
        <w:t xml:space="preserve"> using the TPB model </w:t>
      </w:r>
      <w:r w:rsidR="00BC5E0F" w:rsidRPr="00767BEB">
        <w:rPr>
          <w:szCs w:val="24"/>
          <w:lang w:val="en-GB"/>
        </w:rPr>
        <w:fldChar w:fldCharType="begin" w:fldLock="1"/>
      </w:r>
      <w:r w:rsidR="009F64BE" w:rsidRPr="00767BEB">
        <w:rPr>
          <w:szCs w:val="24"/>
          <w:lang w:val="en-GB"/>
        </w:rPr>
        <w:instrText>ADDIN CSL_CITATION {"citationItems":[{"id":"ITEM-1","itemData":{"DOI":"10.1016/j.apnr.2015.03.016","ISSN":"08971897","PMID":"26856486","abstract":"Purpose: This study assessed the applicability and efficacy of the theory of planned behavior (TPB) in predicting breastfeeding. Background: The TPB assumes a rational approach for engaging in various behaviors, and has been used extensively for explaining health behavior. However, most studies have tested the effectiveness of TPB constructs in predicting how people perform actions for their own benefit rather than performing behaviors that are beneficial to others, such as breastfeeding infants. A meta-analysis approach could help clarify the breastfeeding practice to promote breastfeeding. Methods: This study used meta-analytic procedures. We searched for studies to include in our analysis, examining those published between January 1, 1990 and December 31, 2013 in PubMed, Medline, CINAHL, ProQuest, and Mosby's Index. We also reviewed journals with a history of publishing breastfeeding studies and searched reference lists for potential articles to include. Results: Ten studies comprising a total of 2694 participants were selected for analysis. These studies yielded 10 effect sizes from the TPB, which ranged from 0.20 to 0.59. Structural equation model analysis using the pooled correlation matrix enabled us to determine the relative coefficients among TPB constructs. Attitude, subjective norms, and perceived behavioral control were all significant predictors of breastfeeding intention, whereas intention was a strong predictor of breastfeeding behavior. Perceived behavioral control reached a borderline level of significance to breastfeeding behavior. Theoretical and empirical implications are discussed from the perspective of evidence-based practice.","author":[{"dropping-particle":"","family":"Guo","given":"J.L. L.","non-dropping-particle":"","parse-names":false,"suffix":""},{"dropping-particle":"","family":"Wang","given":"T.F. F.","non-dropping-particle":"","parse-names":false,"suffix":""},{"dropping-particle":"","family":"Liao","given":"J.Y. Y.","non-dropping-particle":"","parse-names":false,"suffix":""},{"dropping-particle":"","family":"Huang","given":"C.M. M.","non-dropping-particle":"","parse-names":false,"suffix":""}],"container-title":"Applied Nursing Research","id":"ITEM-1","issued":{"date-parts":[["2016","2"]]},"page":"37-42","publisher":"Elsevier Inc.","title":"Efficacy of the theory of planned behavior in predicting breastfeeding: Meta-analysis and structural equation modeling","type":"article-journal","volume":"29"},"uris":["http://www.mendeley.com/documents/?uuid=1585cab4-b147-474d-be7e-4a4a0996aff9"]}],"mendeley":{"formattedCitation":"(Guo et al., 2016)","plainTextFormattedCitation":"(Guo et al., 2016)","previouslyFormattedCitation":"(Guo et al., 2016)"},"properties":{"noteIndex":0},"schema":"https://github.com/citation-style-language/schema/raw/master/csl-citation.json"}</w:instrText>
      </w:r>
      <w:r w:rsidR="00BC5E0F" w:rsidRPr="00767BEB">
        <w:rPr>
          <w:szCs w:val="24"/>
          <w:lang w:val="en-GB"/>
        </w:rPr>
        <w:fldChar w:fldCharType="separate"/>
      </w:r>
      <w:r w:rsidR="00BC5E0F" w:rsidRPr="00767BEB">
        <w:rPr>
          <w:noProof/>
          <w:szCs w:val="24"/>
          <w:lang w:val="en-GB"/>
        </w:rPr>
        <w:t>(Guo et al., 2016)</w:t>
      </w:r>
      <w:r w:rsidR="00BC5E0F" w:rsidRPr="00767BEB">
        <w:rPr>
          <w:szCs w:val="24"/>
          <w:lang w:val="en-GB"/>
        </w:rPr>
        <w:fldChar w:fldCharType="end"/>
      </w:r>
      <w:r w:rsidR="00645806" w:rsidRPr="00767BEB">
        <w:rPr>
          <w:szCs w:val="24"/>
          <w:lang w:val="en-GB"/>
        </w:rPr>
        <w:t xml:space="preserve">. </w:t>
      </w:r>
      <w:r w:rsidR="007B6200" w:rsidRPr="00767BEB">
        <w:rPr>
          <w:szCs w:val="24"/>
          <w:lang w:val="en-GB"/>
        </w:rPr>
        <w:t>For example, o</w:t>
      </w:r>
      <w:r w:rsidR="00BC5E0F" w:rsidRPr="00767BEB">
        <w:rPr>
          <w:lang w:val="en-GB"/>
        </w:rPr>
        <w:t xml:space="preserve">ne study suggested that subjective norms </w:t>
      </w:r>
      <w:r w:rsidR="007B6200" w:rsidRPr="00767BEB">
        <w:rPr>
          <w:lang w:val="en-GB"/>
        </w:rPr>
        <w:t>were</w:t>
      </w:r>
      <w:r w:rsidR="00BC5E0F" w:rsidRPr="00767BEB">
        <w:rPr>
          <w:lang w:val="en-GB"/>
        </w:rPr>
        <w:t xml:space="preserve"> more important for primiparous than multiparous mothers, but neither subjective norms nor previous breastfeeding experience contributed significantly to </w:t>
      </w:r>
      <w:r w:rsidR="007B6200" w:rsidRPr="00767BEB">
        <w:rPr>
          <w:lang w:val="en-GB"/>
        </w:rPr>
        <w:t xml:space="preserve">predict </w:t>
      </w:r>
      <w:r w:rsidR="00BC5E0F" w:rsidRPr="00767BEB">
        <w:rPr>
          <w:lang w:val="en-GB"/>
        </w:rPr>
        <w:t xml:space="preserve">behaviour at </w:t>
      </w:r>
      <w:r w:rsidR="007B6200" w:rsidRPr="00767BEB">
        <w:rPr>
          <w:lang w:val="en-GB"/>
        </w:rPr>
        <w:t>6 weeks postpartum</w:t>
      </w:r>
      <w:r w:rsidR="005C3A0B" w:rsidRPr="00767BEB">
        <w:rPr>
          <w:lang w:val="en-GB"/>
        </w:rPr>
        <w:t xml:space="preserve"> </w:t>
      </w:r>
      <w:r w:rsidR="005C3A0B" w:rsidRPr="00767BEB">
        <w:rPr>
          <w:lang w:val="en-GB"/>
        </w:rPr>
        <w:fldChar w:fldCharType="begin" w:fldLock="1"/>
      </w:r>
      <w:r w:rsidR="00437B9D">
        <w:rPr>
          <w:lang w:val="en-GB"/>
        </w:rPr>
        <w:instrText>ADDIN CSL_CITATION {"citationItems":[{"id":"ITEM-1","itemData":{"DOI":"10.1037/0022-3514.44.4.657","ISSN":"00223514","PMID":"6842361","abstract":"Examined the applicability of M. Fishbein and I. Ajzen's (1980) theory of reasoned action to the prediction and understanding of how primiparous and multiparous mothers intended to feed their infants and how they actually fed them during the 6 wks following delivery. 123 primiparous and 127 multiparous mothers aged 16-40 yrs served as Ss. Measures of attitudes to behavior, subjective norms, and behavioral intentions were taken during the last trimester of pregnancy. Behavior was assessed by self-report 6 wks postpartum. In most respects, findings support the theory. However, attitudes to behavior made an independent and significant contribution to the prediction of infant-feeding behavior, and the previous behavior of multiparous Ss explained a significant proportion of variation in their intentions. The relative importance of the attitudinal and normative components of the model tended to vary according to whether the Ss had direct experience of the criterion behavior. Further analysis revealed that Ss who breast-fed during the 6 wks postpartum differed from those who bottle-fed on a number of behavioral beliefs, outcome evaluations, and normative beliefs and on 1 measure of motivation to comply. (22 ref) (PsycINFO Database Record (c) 2006 APA, all rights reserved). © 1983 American Psychological Association.","author":[{"dropping-particle":"","family":"Manstead","given":"A. S.","non-dropping-particle":"","parse-names":false,"suffix":""},{"dropping-particle":"","family":"Proffitt","given":"Christine","non-dropping-particle":"","parse-names":false,"suffix":""},{"dropping-particle":"","family":"Smart","given":"J. L.","non-dropping-particle":"","parse-names":false,"suffix":""}],"container-title":"Journal of Personality and Social Psychology","id":"ITEM-1","issue":"4","issued":{"date-parts":[["1983"]]},"page":"657-671","title":"Predicting and understanding mothers' infant-feeding intentions and behavior: Testing the theory of reasoned action","type":"article-journal","volume":"44"},"uris":["http://www.mendeley.com/documents/?uuid=e03de9ee-2ed5-4343-87cc-a466ef3627c7"]}],"mendeley":{"formattedCitation":"(Manstead et al., 1983)","plainTextFormattedCitation":"(Manstead et al., 1983)","previouslyFormattedCitation":"(Manstead et al., 1983)"},"properties":{"noteIndex":0},"schema":"https://github.com/citation-style-language/schema/raw/master/csl-citation.json"}</w:instrText>
      </w:r>
      <w:r w:rsidR="005C3A0B" w:rsidRPr="00767BEB">
        <w:rPr>
          <w:lang w:val="en-GB"/>
        </w:rPr>
        <w:fldChar w:fldCharType="separate"/>
      </w:r>
      <w:r w:rsidR="00D529B0" w:rsidRPr="00D529B0">
        <w:rPr>
          <w:noProof/>
          <w:lang w:val="en-GB"/>
        </w:rPr>
        <w:t>(Manstead et al., 1983)</w:t>
      </w:r>
      <w:r w:rsidR="005C3A0B" w:rsidRPr="00767BEB">
        <w:rPr>
          <w:lang w:val="en-GB"/>
        </w:rPr>
        <w:fldChar w:fldCharType="end"/>
      </w:r>
      <w:r w:rsidR="00BC5E0F" w:rsidRPr="00767BEB">
        <w:rPr>
          <w:lang w:val="en-GB"/>
        </w:rPr>
        <w:t>.</w:t>
      </w:r>
      <w:r w:rsidR="007B6200" w:rsidRPr="00767BEB">
        <w:rPr>
          <w:lang w:val="en-GB"/>
        </w:rPr>
        <w:t xml:space="preserve"> Swanson and colle</w:t>
      </w:r>
      <w:r w:rsidR="005A7BE8" w:rsidRPr="00767BEB">
        <w:rPr>
          <w:lang w:val="en-GB"/>
        </w:rPr>
        <w:t>a</w:t>
      </w:r>
      <w:r w:rsidR="007B6200" w:rsidRPr="00767BEB">
        <w:rPr>
          <w:lang w:val="en-GB"/>
        </w:rPr>
        <w:t>gues</w:t>
      </w:r>
      <w:r w:rsidR="00BF198A" w:rsidRPr="00767BEB">
        <w:rPr>
          <w:lang w:val="en-GB"/>
        </w:rPr>
        <w:t xml:space="preserve"> </w:t>
      </w:r>
      <w:r w:rsidR="005C3A0B" w:rsidRPr="00767BEB">
        <w:rPr>
          <w:lang w:val="en-GB"/>
        </w:rPr>
        <w:fldChar w:fldCharType="begin" w:fldLock="1"/>
      </w:r>
      <w:r w:rsidR="009C51B7">
        <w:rPr>
          <w:lang w:val="en-GB"/>
        </w:rPr>
        <w:instrText>ADDIN CSL_CITATION {"citationItems":[{"id":"ITEM-1","itemData":{"DOI":"10.1111/j.1365-2648.2005.03390.x","ISSN":"0309-2402","PMID":"15811106","abstract":"Aims. This paper reports a study investigating new mothers' subjective norms in relation to both breast- and bottle-feeding. The influence of norms on women's infant feeding decisions and the relative influence of social referents at varying degrees of social distance were assessed. Background. Increasing breastfeeding initiation and continuation rates is a key challenge for health educators. The perceived influence of other people's views (subjective norms), including the views of women's partners and health care professionals, is an important predictor of infant feeding behaviour. Methods. Semi-structured questionnaires were administered to 203 new mothers in central and northern Scotland and followed-up by postal questionnaire at 6 weeks. Infant feeding intentions, feeding behaviour at birth and follow-up, behavioural beliefs and subjective norms for both breastfeeding and bottle-feeding were assessed. The data were collected in 1998-1999. Results. Subjective norms were important determinants of initiation and continuation of breastfeeding for breast- and bottlefeeders. Breastfeeders rated close social referents as more in favour of bottle-feeding and more against breastfeeding at follow-up, whereas bottlefeeders' ratings did not change. Partner's and nurses'/midwives' views were an important influence at baseline and follow-up. Breastfeeding 'continuers' perceived their partners as more pro-breastfeeding at 6 weeks. Discontinuers perceived more overall social pressure to bottle-feed. However, sampling limitations may have led to over-representation of the views of breastfeeders at baseline and follow-up. Conclusions. Nurses and midwives have a crucial role in communicating positive views on breastfeeding to new mothers at different time points. Future interventions to promote breastfeeding could adopt a broad social approach, encouraging positive norms for existing and potential mothers and fathers, families and people in general. © 2005 Blackwell Publishing Ltd.","author":[{"dropping-particle":"","family":"Swanson","given":"Vivien","non-dropping-particle":"","parse-names":false,"suffix":""},{"dropping-particle":"","family":"Power","given":"Kevin G.","non-dropping-particle":"","parse-names":false,"suffix":""}],"container-title":"Journal of Advanced Nursing","id":"ITEM-1","issue":"3","issued":{"date-parts":[["2005","5"]]},"page":"272-282","title":"Initiation and continuation of breastfeeding: theory of planned behaviour","type":"article-journal","volume":"50"},"uris":["http://www.mendeley.com/documents/?uuid=fa08aaaa-14b5-4949-83e5-75a16b79e8e7"]}],"mendeley":{"formattedCitation":"(Swanson &amp; Power, 2005)","manualFormatting":"(2005)","plainTextFormattedCitation":"(Swanson &amp; Power, 2005)","previouslyFormattedCitation":"(Swanson &amp; Power, 2005)"},"properties":{"noteIndex":0},"schema":"https://github.com/citation-style-language/schema/raw/master/csl-citation.json"}</w:instrText>
      </w:r>
      <w:r w:rsidR="005C3A0B" w:rsidRPr="00767BEB">
        <w:rPr>
          <w:lang w:val="en-GB"/>
        </w:rPr>
        <w:fldChar w:fldCharType="separate"/>
      </w:r>
      <w:r w:rsidR="005C3A0B" w:rsidRPr="00767BEB">
        <w:rPr>
          <w:noProof/>
          <w:lang w:val="en-GB"/>
        </w:rPr>
        <w:t>(2005)</w:t>
      </w:r>
      <w:r w:rsidR="005C3A0B" w:rsidRPr="00767BEB">
        <w:rPr>
          <w:lang w:val="en-GB"/>
        </w:rPr>
        <w:fldChar w:fldCharType="end"/>
      </w:r>
      <w:r w:rsidR="007B6200" w:rsidRPr="00767BEB">
        <w:rPr>
          <w:lang w:val="en-GB"/>
        </w:rPr>
        <w:t>, instead, found no significant differences between primiparous and multiparous mothers in terms of beliefs or subjective norms at baseline, or</w:t>
      </w:r>
      <w:r w:rsidR="005A7BE8" w:rsidRPr="00767BEB">
        <w:rPr>
          <w:lang w:val="en-GB"/>
        </w:rPr>
        <w:t xml:space="preserve"> at</w:t>
      </w:r>
      <w:r w:rsidR="007B6200" w:rsidRPr="00767BEB">
        <w:rPr>
          <w:lang w:val="en-GB"/>
        </w:rPr>
        <w:t xml:space="preserve"> 6 weeks postpartum. </w:t>
      </w:r>
      <w:r w:rsidR="009F64BE" w:rsidRPr="00767BEB">
        <w:rPr>
          <w:szCs w:val="24"/>
          <w:shd w:val="clear" w:color="auto" w:fill="FFFFFF"/>
          <w:lang w:val="en-GB"/>
        </w:rPr>
        <w:t xml:space="preserve">In another study, </w:t>
      </w:r>
      <w:proofErr w:type="spellStart"/>
      <w:r w:rsidR="00A37A37" w:rsidRPr="00767BEB">
        <w:rPr>
          <w:szCs w:val="24"/>
          <w:shd w:val="clear" w:color="auto" w:fill="FFFFFF"/>
          <w:lang w:val="en-GB"/>
        </w:rPr>
        <w:t>Kloeblen</w:t>
      </w:r>
      <w:proofErr w:type="spellEnd"/>
      <w:r w:rsidR="00A37A37" w:rsidRPr="00767BEB">
        <w:rPr>
          <w:szCs w:val="24"/>
          <w:shd w:val="clear" w:color="auto" w:fill="FFFFFF"/>
          <w:lang w:val="en-GB"/>
        </w:rPr>
        <w:t>-Tarver and colle</w:t>
      </w:r>
      <w:r w:rsidR="005A7BE8" w:rsidRPr="00767BEB">
        <w:rPr>
          <w:szCs w:val="24"/>
          <w:shd w:val="clear" w:color="auto" w:fill="FFFFFF"/>
          <w:lang w:val="en-GB"/>
        </w:rPr>
        <w:t>ague</w:t>
      </w:r>
      <w:r w:rsidR="00A37A37" w:rsidRPr="00767BEB">
        <w:rPr>
          <w:szCs w:val="24"/>
          <w:shd w:val="clear" w:color="auto" w:fill="FFFFFF"/>
          <w:lang w:val="en-GB"/>
        </w:rPr>
        <w:t>s</w:t>
      </w:r>
      <w:r w:rsidR="005C3A0B" w:rsidRPr="00767BEB">
        <w:rPr>
          <w:szCs w:val="24"/>
          <w:shd w:val="clear" w:color="auto" w:fill="FFFFFF"/>
          <w:lang w:val="en-GB"/>
        </w:rPr>
        <w:t xml:space="preserve"> </w:t>
      </w:r>
      <w:r w:rsidR="005C3A0B" w:rsidRPr="00767BEB">
        <w:rPr>
          <w:szCs w:val="24"/>
          <w:shd w:val="clear" w:color="auto" w:fill="FFFFFF"/>
          <w:lang w:val="en-GB"/>
        </w:rPr>
        <w:fldChar w:fldCharType="begin" w:fldLock="1"/>
      </w:r>
      <w:r w:rsidR="00437B9D">
        <w:rPr>
          <w:szCs w:val="24"/>
          <w:shd w:val="clear" w:color="auto" w:fill="FFFFFF"/>
          <w:lang w:val="en-GB"/>
        </w:rPr>
        <w:instrText>ADDIN CSL_CITATION {"citationItems":[{"id":"ITEM-1","itemData":{"author":[{"dropping-particle":"","family":"Kloeben-Tarver","given":"A S","non-dropping-particle":"","parse-names":false,"suffix":""},{"dropping-particle":"","family":"Thompson","given":"N J","non-dropping-particle":"","parse-names":false,"suffix":""},{"dropping-particle":"","family":"Miner","given":"K R","non-dropping-particle":"","parse-names":false,"suffix":""}],"container-title":"American J ournal of Health Behavior","id":"ITEM-1","issue":"3","issued":{"date-parts":[["2002"]]},"page":"182-187","title":"Intent to Breast-Feed: The Impact of Attitudes, Norms, Parity and Experience","type":"article-journal","volume":"26"},"uris":["http://www.mendeley.com/documents/?uuid=af75a14f-47df-4490-83e5-d438372b1538"]}],"mendeley":{"formattedCitation":"(Kloeben-Tarver et al., 2002)","manualFormatting":"(2002)","plainTextFormattedCitation":"(Kloeben-Tarver et al., 2002)","previouslyFormattedCitation":"(Kloeben-Tarver et al., 2002)"},"properties":{"noteIndex":0},"schema":"https://github.com/citation-style-language/schema/raw/master/csl-citation.json"}</w:instrText>
      </w:r>
      <w:r w:rsidR="005C3A0B" w:rsidRPr="00767BEB">
        <w:rPr>
          <w:szCs w:val="24"/>
          <w:shd w:val="clear" w:color="auto" w:fill="FFFFFF"/>
          <w:lang w:val="en-GB"/>
        </w:rPr>
        <w:fldChar w:fldCharType="separate"/>
      </w:r>
      <w:r w:rsidR="005C3A0B" w:rsidRPr="00767BEB">
        <w:rPr>
          <w:noProof/>
          <w:szCs w:val="24"/>
          <w:shd w:val="clear" w:color="auto" w:fill="FFFFFF"/>
          <w:lang w:val="en-GB"/>
        </w:rPr>
        <w:t>(2002)</w:t>
      </w:r>
      <w:r w:rsidR="005C3A0B" w:rsidRPr="00767BEB">
        <w:rPr>
          <w:szCs w:val="24"/>
          <w:shd w:val="clear" w:color="auto" w:fill="FFFFFF"/>
          <w:lang w:val="en-GB"/>
        </w:rPr>
        <w:fldChar w:fldCharType="end"/>
      </w:r>
      <w:r w:rsidR="00A37A37" w:rsidRPr="00767BEB">
        <w:rPr>
          <w:szCs w:val="24"/>
          <w:shd w:val="clear" w:color="auto" w:fill="FFFFFF"/>
          <w:lang w:val="en-GB"/>
        </w:rPr>
        <w:t xml:space="preserve"> found </w:t>
      </w:r>
      <w:r w:rsidR="003E20CE" w:rsidRPr="00767BEB">
        <w:rPr>
          <w:szCs w:val="24"/>
          <w:shd w:val="clear" w:color="auto" w:fill="FFFFFF"/>
          <w:lang w:val="en-GB"/>
        </w:rPr>
        <w:t xml:space="preserve">that </w:t>
      </w:r>
      <w:r w:rsidR="00A37A37" w:rsidRPr="00767BEB">
        <w:rPr>
          <w:szCs w:val="24"/>
          <w:shd w:val="clear" w:color="auto" w:fill="FFFFFF"/>
          <w:lang w:val="en-GB"/>
        </w:rPr>
        <w:t xml:space="preserve">attitudes were more predictive of breastfeeding intention than subjective norms. </w:t>
      </w:r>
      <w:r w:rsidR="003E20CE" w:rsidRPr="00767BEB">
        <w:rPr>
          <w:szCs w:val="24"/>
          <w:shd w:val="clear" w:color="auto" w:fill="FFFFFF"/>
          <w:lang w:val="en-GB"/>
        </w:rPr>
        <w:t>However, when includ</w:t>
      </w:r>
      <w:r w:rsidR="00FF515D">
        <w:rPr>
          <w:szCs w:val="24"/>
          <w:shd w:val="clear" w:color="auto" w:fill="FFFFFF"/>
          <w:lang w:val="en-GB"/>
        </w:rPr>
        <w:t>ed</w:t>
      </w:r>
      <w:r w:rsidR="003E20CE" w:rsidRPr="00767BEB">
        <w:rPr>
          <w:szCs w:val="24"/>
          <w:shd w:val="clear" w:color="auto" w:fill="FFFFFF"/>
          <w:lang w:val="en-GB"/>
        </w:rPr>
        <w:t xml:space="preserve"> in the regression model, prior breastfeeding experience contributed</w:t>
      </w:r>
      <w:r w:rsidR="00A37A37" w:rsidRPr="00767BEB">
        <w:rPr>
          <w:szCs w:val="24"/>
          <w:shd w:val="clear" w:color="auto" w:fill="FFFFFF"/>
          <w:lang w:val="en-GB"/>
        </w:rPr>
        <w:t xml:space="preserve"> independently to predict breastfeeding intention</w:t>
      </w:r>
      <w:r w:rsidR="003E20CE" w:rsidRPr="00767BEB">
        <w:rPr>
          <w:szCs w:val="24"/>
          <w:shd w:val="clear" w:color="auto" w:fill="FFFFFF"/>
          <w:lang w:val="en-GB"/>
        </w:rPr>
        <w:t xml:space="preserve"> in multiparous women, and the effect of subjective norms </w:t>
      </w:r>
      <w:r w:rsidR="00FF515D">
        <w:rPr>
          <w:szCs w:val="24"/>
          <w:shd w:val="clear" w:color="auto" w:fill="FFFFFF"/>
          <w:lang w:val="en-GB"/>
        </w:rPr>
        <w:t>became</w:t>
      </w:r>
      <w:r w:rsidR="003E20CE" w:rsidRPr="00767BEB">
        <w:rPr>
          <w:szCs w:val="24"/>
          <w:shd w:val="clear" w:color="auto" w:fill="FFFFFF"/>
          <w:lang w:val="en-GB"/>
        </w:rPr>
        <w:t xml:space="preserve"> </w:t>
      </w:r>
      <w:r w:rsidR="003E20CE" w:rsidRPr="00767BEB">
        <w:rPr>
          <w:szCs w:val="24"/>
          <w:shd w:val="clear" w:color="auto" w:fill="FFFFFF"/>
          <w:lang w:val="en-GB"/>
        </w:rPr>
        <w:lastRenderedPageBreak/>
        <w:t>no</w:t>
      </w:r>
      <w:r w:rsidR="00FF515D">
        <w:rPr>
          <w:szCs w:val="24"/>
          <w:shd w:val="clear" w:color="auto" w:fill="FFFFFF"/>
          <w:lang w:val="en-GB"/>
        </w:rPr>
        <w:t>n-</w:t>
      </w:r>
      <w:r w:rsidR="003E20CE" w:rsidRPr="00767BEB">
        <w:rPr>
          <w:szCs w:val="24"/>
          <w:shd w:val="clear" w:color="auto" w:fill="FFFFFF"/>
          <w:lang w:val="en-GB"/>
        </w:rPr>
        <w:t>significant</w:t>
      </w:r>
      <w:r w:rsidR="009F64BE" w:rsidRPr="00767BEB">
        <w:rPr>
          <w:lang w:val="en-GB"/>
        </w:rPr>
        <w:t xml:space="preserve"> </w:t>
      </w:r>
      <w:r w:rsidR="009F64BE" w:rsidRPr="00767BEB">
        <w:rPr>
          <w:lang w:val="en-GB"/>
        </w:rPr>
        <w:fldChar w:fldCharType="begin" w:fldLock="1"/>
      </w:r>
      <w:r w:rsidR="00D95D13" w:rsidRPr="00767BEB">
        <w:rPr>
          <w:lang w:val="en-GB"/>
        </w:rPr>
        <w:instrText>ADDIN CSL_CITATION {"citationItems":[{"id":"ITEM-1","itemData":{"author":[{"dropping-particle":"","family":"Kloeben-Tarver","given":"A S","non-dropping-particle":"","parse-names":false,"suffix":""},{"dropping-particle":"","family":"Thompson","given":"N J","non-dropping-particle":"","parse-names":false,"suffix":""},{"dropping-particle":"","family":"Miner","given":"K R","non-dropping-particle":"","parse-names":false,"suffix":""}],"container-title":"American J ournal of Health Behavior","id":"ITEM-1","issue":"3","issued":{"date-parts":[["2002"]]},"page":"182-187","title":"Intent to Breast-Feed: The Impact of Attitudes, Norms, Parity and Experience","type":"article-journal","volume":"26"},"uris":["http://www.mendeley.com/documents/?uuid=af75a14f-47df-4490-83e5-d438372b1538"]}],"mendeley":{"formattedCitation":"(Kloeben-Tarver et al., 2002)","plainTextFormattedCitation":"(Kloeben-Tarver et al., 2002)","previouslyFormattedCitation":"(Kloeben-Tarver et al., 2002)"},"properties":{"noteIndex":0},"schema":"https://github.com/citation-style-language/schema/raw/master/csl-citation.json"}</w:instrText>
      </w:r>
      <w:r w:rsidR="009F64BE" w:rsidRPr="00767BEB">
        <w:rPr>
          <w:lang w:val="en-GB"/>
        </w:rPr>
        <w:fldChar w:fldCharType="separate"/>
      </w:r>
      <w:r w:rsidR="009F64BE" w:rsidRPr="00767BEB">
        <w:rPr>
          <w:noProof/>
          <w:lang w:val="en-GB"/>
        </w:rPr>
        <w:t>(Kloeben-Tarver et al., 2002)</w:t>
      </w:r>
      <w:r w:rsidR="009F64BE" w:rsidRPr="00767BEB">
        <w:rPr>
          <w:lang w:val="en-GB"/>
        </w:rPr>
        <w:fldChar w:fldCharType="end"/>
      </w:r>
      <w:r w:rsidR="00A37A37" w:rsidRPr="00767BEB">
        <w:rPr>
          <w:lang w:val="en-GB"/>
        </w:rPr>
        <w:t xml:space="preserve">. </w:t>
      </w:r>
      <w:r w:rsidR="003E20CE" w:rsidRPr="00767BEB">
        <w:rPr>
          <w:lang w:val="en-GB"/>
        </w:rPr>
        <w:t>Furthermore</w:t>
      </w:r>
      <w:r w:rsidR="00BF198A" w:rsidRPr="00767BEB">
        <w:rPr>
          <w:lang w:val="en-GB"/>
        </w:rPr>
        <w:t xml:space="preserve">, Bartle and Harvey </w:t>
      </w:r>
      <w:r w:rsidR="00BF198A" w:rsidRPr="00767BEB">
        <w:rPr>
          <w:szCs w:val="24"/>
          <w:lang w:val="en-GB"/>
        </w:rPr>
        <w:fldChar w:fldCharType="begin" w:fldLock="1"/>
      </w:r>
      <w:r w:rsidR="009C51B7">
        <w:rPr>
          <w:szCs w:val="24"/>
          <w:lang w:val="en-GB"/>
        </w:rPr>
        <w:instrText>ADDIN CSL_CITATION {"citationItems":[{"id":"ITEM-1","itemData":{"DOI":"10.1111/bjhp.12254","ISSN":"20448287","abstract":"© 2017 The Authors. British Journal of Health Psychology published by John Wiley  &amp;  Sons Ltd on behalf of British Psychological Society Objectives: Breastfeeding confers important health benefits to both infants and their mothers, but rates are low in the United Kingdom and other developed countries despite widespread promotion. This study examined the relationships between personal and vicarious experience of infant feeding, self-efficacy, the theory of planned behaviour variables of attitudes and subjective norm, and the likelihood of breastfeeding at 6–8 weeks post-natally. Design: A prospective questionnaire study of both first-time mothers (n = 77) and experienced breastfeeders (n = 72) recruited at an antenatal clinic in South East England. Methods: Participants completed a questionnaire at 32 weeks pregnant assessing personal and vicarious experience of infant feeding (breastfeeding, formula-feeding, and maternal grandmother’s experience of breastfeeding), perceived control, self-efficacy, intentions, attitudes (to breastfeeding and formula-feeding), and subjective norm. Infant feeding behaviour was recorded at 6–8 weeks post-natally. Multiple linear regression modelled the influence of vicarious experience on attitudes, subjective norm, and self-efficacy (but not perceived control) and modelled the influence of attitude, subjective norm, self-efficacy, and past experience on intentions to breastfeed. Logistic regression modelled the likelihood of breastfeeding at 6–8 weeks. Results: Previous experience (particularly personal experience of breastfeeding) explained a significant amount of variance in attitudes, subjective norm, and self-efficacy. Intentions to breastfeed were predicted by subjective norm and attitude to formula-feeding and, in experienced mothers, self-efficacy. Breastfeeding at 6 weeks was predicted by intentions and vicarious experience of formula-feeding. Conclusion: Vicarious experience, particularly of formula-feeding, has been shown to influence the behaviour of first-time and experienced mothers both directly and indirectly via attitudes and subjective norm. Interventions that reduce exposure to formula-feeding (perhaps by limiting advertising) or cushion mothers from its effects may enable more mothers to meet their breastfeeding goals. Statement of contribution What is already known on this subject? Rates of breastfeeding in the United Kingdom are low and resistant to change. Self-efficacy may be an important and modifia…","author":[{"dropping-particle":"","family":"Bartle","given":"Naomi C.","non-dropping-particle":"","parse-names":false,"suffix":""},{"dropping-particle":"","family":"Harvey","given":"Kate","non-dropping-particle":"","parse-names":false,"suffix":""}],"container-title":"British Journal of Health Psychology","id":"ITEM-1","issue":"4","issued":{"date-parts":[["2017"]]},"page":"763-785","title":"Explaining infant feeding: The role of previous personal and vicarious experience on attitudes, subjective norms, self-efficacy, and breastfeeding outcomes","type":"article-journal","volume":"22"},"uris":["http://www.mendeley.com/documents/?uuid=65f70bc5-09ea-4d2b-be4f-a41c274d31a9"]}],"mendeley":{"formattedCitation":"(Bartle &amp; Harvey, 2017)","manualFormatting":"(2017)","plainTextFormattedCitation":"(Bartle &amp; Harvey, 2017)","previouslyFormattedCitation":"(Bartle &amp; Harvey, 2017)"},"properties":{"noteIndex":0},"schema":"https://github.com/citation-style-language/schema/raw/master/csl-citation.json"}</w:instrText>
      </w:r>
      <w:r w:rsidR="00BF198A" w:rsidRPr="00767BEB">
        <w:rPr>
          <w:szCs w:val="24"/>
          <w:lang w:val="en-GB"/>
        </w:rPr>
        <w:fldChar w:fldCharType="separate"/>
      </w:r>
      <w:r w:rsidR="00BF198A" w:rsidRPr="00767BEB">
        <w:rPr>
          <w:noProof/>
          <w:szCs w:val="24"/>
          <w:lang w:val="en-GB"/>
        </w:rPr>
        <w:t>(2017)</w:t>
      </w:r>
      <w:r w:rsidR="00BF198A" w:rsidRPr="00767BEB">
        <w:rPr>
          <w:szCs w:val="24"/>
          <w:lang w:val="en-GB"/>
        </w:rPr>
        <w:fldChar w:fldCharType="end"/>
      </w:r>
      <w:r w:rsidR="00BF198A" w:rsidRPr="00767BEB">
        <w:rPr>
          <w:szCs w:val="24"/>
          <w:lang w:val="en-GB"/>
        </w:rPr>
        <w:t xml:space="preserve"> </w:t>
      </w:r>
      <w:r w:rsidR="00BF198A" w:rsidRPr="00767BEB">
        <w:rPr>
          <w:lang w:val="en-GB"/>
        </w:rPr>
        <w:t xml:space="preserve">found a strong relation between intentions and breastfeeding at 6 weeks, </w:t>
      </w:r>
      <w:r w:rsidR="00793E19">
        <w:rPr>
          <w:lang w:val="en-GB"/>
        </w:rPr>
        <w:t>however</w:t>
      </w:r>
      <w:r w:rsidR="00793E19" w:rsidRPr="00767BEB">
        <w:rPr>
          <w:lang w:val="en-GB"/>
        </w:rPr>
        <w:t xml:space="preserve"> </w:t>
      </w:r>
      <w:r w:rsidR="00BF198A" w:rsidRPr="00767BEB">
        <w:rPr>
          <w:lang w:val="en-GB"/>
        </w:rPr>
        <w:t>this relation was stronger for women who ha</w:t>
      </w:r>
      <w:r w:rsidR="003E20CE" w:rsidRPr="00767BEB">
        <w:rPr>
          <w:lang w:val="en-GB"/>
        </w:rPr>
        <w:t>d</w:t>
      </w:r>
      <w:r w:rsidR="00BF198A" w:rsidRPr="00767BEB">
        <w:rPr>
          <w:lang w:val="en-GB"/>
        </w:rPr>
        <w:t xml:space="preserve"> breastfe</w:t>
      </w:r>
      <w:r w:rsidR="004C42BD" w:rsidRPr="00767BEB">
        <w:rPr>
          <w:lang w:val="en-GB"/>
        </w:rPr>
        <w:t>eding</w:t>
      </w:r>
      <w:r w:rsidR="00BF198A" w:rsidRPr="00767BEB">
        <w:rPr>
          <w:lang w:val="en-GB"/>
        </w:rPr>
        <w:t xml:space="preserve"> </w:t>
      </w:r>
      <w:r w:rsidR="005C3A0B" w:rsidRPr="00767BEB">
        <w:rPr>
          <w:lang w:val="en-GB"/>
        </w:rPr>
        <w:t>experience</w:t>
      </w:r>
      <w:r w:rsidR="00BF198A" w:rsidRPr="00767BEB">
        <w:rPr>
          <w:lang w:val="en-GB"/>
        </w:rPr>
        <w:t xml:space="preserve"> than for first-time mothers</w:t>
      </w:r>
      <w:r w:rsidR="00A1125A" w:rsidRPr="00767BEB">
        <w:rPr>
          <w:lang w:val="en-GB"/>
        </w:rPr>
        <w:t xml:space="preserve">. </w:t>
      </w:r>
    </w:p>
    <w:p w14:paraId="29BBE04C" w14:textId="71783ABB" w:rsidR="00195F1A" w:rsidRPr="00767BEB" w:rsidRDefault="00195F1A" w:rsidP="00973CDA">
      <w:pPr>
        <w:spacing w:line="480" w:lineRule="auto"/>
        <w:rPr>
          <w:lang w:val="en-GB"/>
          <w14:textOutline w14:w="0" w14:cap="flat" w14:cmpd="sng" w14:algn="ctr">
            <w14:noFill/>
            <w14:prstDash w14:val="solid"/>
            <w14:round/>
          </w14:textOutline>
        </w:rPr>
      </w:pPr>
      <w:r w:rsidRPr="00767BEB">
        <w:rPr>
          <w:szCs w:val="24"/>
          <w:lang w:val="en-GB"/>
        </w:rPr>
        <w:t xml:space="preserve">As illustrated above, </w:t>
      </w:r>
      <w:r w:rsidR="005A7BE8" w:rsidRPr="00767BEB">
        <w:rPr>
          <w:szCs w:val="24"/>
          <w:lang w:val="en-GB"/>
        </w:rPr>
        <w:t>several</w:t>
      </w:r>
      <w:r w:rsidRPr="00767BEB">
        <w:rPr>
          <w:szCs w:val="24"/>
          <w:lang w:val="en-GB"/>
        </w:rPr>
        <w:t xml:space="preserve"> studies have been conducted to examine breastfeeding intentions and behavio</w:t>
      </w:r>
      <w:r w:rsidR="005A7BE8" w:rsidRPr="00767BEB">
        <w:rPr>
          <w:szCs w:val="24"/>
          <w:lang w:val="en-GB"/>
        </w:rPr>
        <w:t>u</w:t>
      </w:r>
      <w:r w:rsidRPr="00767BEB">
        <w:rPr>
          <w:szCs w:val="24"/>
          <w:lang w:val="en-GB"/>
        </w:rPr>
        <w:t xml:space="preserve">r in the first six months </w:t>
      </w:r>
      <w:r w:rsidR="00FF515D">
        <w:rPr>
          <w:szCs w:val="24"/>
          <w:lang w:val="en-GB"/>
        </w:rPr>
        <w:t>after birth</w:t>
      </w:r>
      <w:r w:rsidRPr="00767BEB">
        <w:rPr>
          <w:szCs w:val="24"/>
          <w:lang w:val="en-GB"/>
        </w:rPr>
        <w:t>.</w:t>
      </w:r>
      <w:r w:rsidR="005771D2" w:rsidRPr="00767BEB">
        <w:rPr>
          <w:szCs w:val="24"/>
          <w:lang w:val="en-GB"/>
        </w:rPr>
        <w:t xml:space="preserve"> </w:t>
      </w:r>
      <w:r w:rsidRPr="00767BEB">
        <w:rPr>
          <w:szCs w:val="24"/>
          <w:lang w:val="en-GB"/>
        </w:rPr>
        <w:t>Based on the health benefits of prolonged breastfeeding, t</w:t>
      </w:r>
      <w:r w:rsidR="005771D2" w:rsidRPr="00767BEB">
        <w:rPr>
          <w:szCs w:val="24"/>
          <w:lang w:val="en-GB"/>
        </w:rPr>
        <w:t xml:space="preserve">he </w:t>
      </w:r>
      <w:r w:rsidR="00F826B1" w:rsidRPr="00767BEB">
        <w:rPr>
          <w:lang w:val="en-GB"/>
          <w14:textOutline w14:w="0" w14:cap="flat" w14:cmpd="sng" w14:algn="ctr">
            <w14:noFill/>
            <w14:prstDash w14:val="solid"/>
            <w14:round/>
          </w14:textOutline>
        </w:rPr>
        <w:t>present study aim</w:t>
      </w:r>
      <w:r w:rsidR="00FF515D">
        <w:rPr>
          <w:lang w:val="en-GB"/>
          <w14:textOutline w14:w="0" w14:cap="flat" w14:cmpd="sng" w14:algn="ctr">
            <w14:noFill/>
            <w14:prstDash w14:val="solid"/>
            <w14:round/>
          </w14:textOutline>
        </w:rPr>
        <w:t>ed</w:t>
      </w:r>
      <w:r w:rsidRPr="00767BEB">
        <w:rPr>
          <w:lang w:val="en-GB"/>
          <w14:textOutline w14:w="0" w14:cap="flat" w14:cmpd="sng" w14:algn="ctr">
            <w14:noFill/>
            <w14:prstDash w14:val="solid"/>
            <w14:round/>
          </w14:textOutline>
        </w:rPr>
        <w:t xml:space="preserve"> </w:t>
      </w:r>
      <w:r w:rsidR="00F826B1" w:rsidRPr="00767BEB">
        <w:rPr>
          <w:lang w:val="en-GB"/>
          <w14:textOutline w14:w="0" w14:cap="flat" w14:cmpd="sng" w14:algn="ctr">
            <w14:noFill/>
            <w14:prstDash w14:val="solid"/>
            <w14:round/>
          </w14:textOutline>
        </w:rPr>
        <w:t>to extend</w:t>
      </w:r>
      <w:r w:rsidR="00793E19">
        <w:rPr>
          <w:lang w:val="en-GB"/>
          <w14:textOutline w14:w="0" w14:cap="flat" w14:cmpd="sng" w14:algn="ctr">
            <w14:noFill/>
            <w14:prstDash w14:val="solid"/>
            <w14:round/>
          </w14:textOutline>
        </w:rPr>
        <w:t>ing</w:t>
      </w:r>
      <w:r w:rsidR="00F826B1" w:rsidRPr="00767BEB">
        <w:rPr>
          <w:lang w:val="en-GB"/>
          <w14:textOutline w14:w="0" w14:cap="flat" w14:cmpd="sng" w14:algn="ctr">
            <w14:noFill/>
            <w14:prstDash w14:val="solid"/>
            <w14:round/>
          </w14:textOutline>
        </w:rPr>
        <w:t xml:space="preserve"> previous research on the predictors of intention and maintenance of breastfeeding </w:t>
      </w:r>
      <w:r w:rsidRPr="00767BEB">
        <w:rPr>
          <w:lang w:val="en-GB"/>
          <w14:textOutline w14:w="0" w14:cap="flat" w14:cmpd="sng" w14:algn="ctr">
            <w14:noFill/>
            <w14:prstDash w14:val="solid"/>
            <w14:round/>
          </w14:textOutline>
        </w:rPr>
        <w:t>up to</w:t>
      </w:r>
      <w:r w:rsidR="00F826B1" w:rsidRPr="00767BEB">
        <w:rPr>
          <w:lang w:val="en-GB"/>
          <w14:textOutline w14:w="0" w14:cap="flat" w14:cmpd="sng" w14:algn="ctr">
            <w14:noFill/>
            <w14:prstDash w14:val="solid"/>
            <w14:round/>
          </w14:textOutline>
        </w:rPr>
        <w:t xml:space="preserve"> 2-years</w:t>
      </w:r>
      <w:r w:rsidR="00776CAF" w:rsidRPr="00767BEB">
        <w:rPr>
          <w:lang w:val="en-GB"/>
          <w14:textOutline w14:w="0" w14:cap="flat" w14:cmpd="sng" w14:algn="ctr">
            <w14:noFill/>
            <w14:prstDash w14:val="solid"/>
            <w14:round/>
          </w14:textOutline>
        </w:rPr>
        <w:t xml:space="preserve"> </w:t>
      </w:r>
      <w:r w:rsidR="00FF515D">
        <w:rPr>
          <w:lang w:val="en-GB"/>
          <w14:textOutline w14:w="0" w14:cap="flat" w14:cmpd="sng" w14:algn="ctr">
            <w14:noFill/>
            <w14:prstDash w14:val="solid"/>
            <w14:round/>
          </w14:textOutline>
        </w:rPr>
        <w:t>after birth in</w:t>
      </w:r>
      <w:r w:rsidRPr="00767BEB">
        <w:rPr>
          <w:szCs w:val="24"/>
          <w:lang w:val="en-GB"/>
        </w:rPr>
        <w:t xml:space="preserve"> both primiparous and multiparous women</w:t>
      </w:r>
      <w:r w:rsidR="006C2BED">
        <w:rPr>
          <w:szCs w:val="24"/>
          <w:lang w:val="en-GB"/>
        </w:rPr>
        <w:t>,</w:t>
      </w:r>
      <w:r w:rsidR="003520DF">
        <w:rPr>
          <w:szCs w:val="24"/>
          <w:lang w:val="en-GB"/>
        </w:rPr>
        <w:t xml:space="preserve"> </w:t>
      </w:r>
      <w:r w:rsidR="006C2BED">
        <w:rPr>
          <w:szCs w:val="24"/>
          <w:lang w:val="en-GB"/>
        </w:rPr>
        <w:t>examin</w:t>
      </w:r>
      <w:r w:rsidR="00793E19">
        <w:rPr>
          <w:szCs w:val="24"/>
          <w:lang w:val="en-GB"/>
        </w:rPr>
        <w:t>ing</w:t>
      </w:r>
      <w:r w:rsidR="006C2BED">
        <w:rPr>
          <w:szCs w:val="24"/>
          <w:lang w:val="en-GB"/>
        </w:rPr>
        <w:t xml:space="preserve"> the interactions among parity and TPB constructs (</w:t>
      </w:r>
      <w:r w:rsidR="00E95CD5">
        <w:rPr>
          <w:szCs w:val="24"/>
          <w:lang w:val="en-GB"/>
        </w:rPr>
        <w:t>i.e.,</w:t>
      </w:r>
      <w:r w:rsidR="006C2BED">
        <w:rPr>
          <w:szCs w:val="24"/>
          <w:lang w:val="en-GB"/>
        </w:rPr>
        <w:t xml:space="preserve"> attitudes, subjective norms, PBC and intentions).</w:t>
      </w:r>
    </w:p>
    <w:p w14:paraId="4A8F6855" w14:textId="77777777" w:rsidR="006C2BED" w:rsidRDefault="006C2BED" w:rsidP="00973CDA">
      <w:pPr>
        <w:spacing w:line="480" w:lineRule="auto"/>
        <w:ind w:firstLine="708"/>
        <w:jc w:val="left"/>
        <w:rPr>
          <w:bCs/>
          <w:lang w:val="en-GB"/>
        </w:rPr>
      </w:pPr>
    </w:p>
    <w:p w14:paraId="126A521D" w14:textId="7FFDE6E2" w:rsidR="005546D8" w:rsidRPr="00767BEB" w:rsidRDefault="005546D8" w:rsidP="00973CDA">
      <w:pPr>
        <w:spacing w:line="480" w:lineRule="auto"/>
        <w:ind w:firstLine="708"/>
        <w:jc w:val="left"/>
        <w:rPr>
          <w:bCs/>
          <w:lang w:val="en-GB"/>
        </w:rPr>
      </w:pPr>
      <w:r w:rsidRPr="00767BEB">
        <w:rPr>
          <w:bCs/>
          <w:lang w:val="en-GB"/>
        </w:rPr>
        <w:t>Method</w:t>
      </w:r>
    </w:p>
    <w:p w14:paraId="45DF0CAA" w14:textId="77777777" w:rsidR="00E62717" w:rsidRPr="00767BEB" w:rsidRDefault="00E62717" w:rsidP="00973CDA">
      <w:pPr>
        <w:spacing w:line="480" w:lineRule="auto"/>
        <w:ind w:firstLine="708"/>
        <w:jc w:val="left"/>
        <w:rPr>
          <w:color w:val="1C1E29"/>
          <w:lang w:val="en-GB" w:eastAsia="it-IT"/>
        </w:rPr>
      </w:pPr>
    </w:p>
    <w:p w14:paraId="0D299153" w14:textId="56C104B9" w:rsidR="00E62717" w:rsidRPr="00767BEB" w:rsidRDefault="00E62717" w:rsidP="00973CDA">
      <w:pPr>
        <w:spacing w:line="480" w:lineRule="auto"/>
        <w:ind w:firstLine="708"/>
        <w:jc w:val="left"/>
        <w:rPr>
          <w:bCs/>
          <w:lang w:val="en-GB"/>
        </w:rPr>
      </w:pPr>
      <w:r w:rsidRPr="00767BEB">
        <w:rPr>
          <w:bCs/>
          <w:lang w:val="en-GB"/>
        </w:rPr>
        <w:t>Participants and Procedure</w:t>
      </w:r>
    </w:p>
    <w:p w14:paraId="0EB8D128" w14:textId="4D2C6276" w:rsidR="00E62717" w:rsidRPr="00E7181A" w:rsidRDefault="007D65CB" w:rsidP="00973CDA">
      <w:pPr>
        <w:spacing w:line="480" w:lineRule="auto"/>
        <w:ind w:firstLine="708"/>
        <w:rPr>
          <w:color w:val="1C1E29"/>
          <w:lang w:val="en-US" w:eastAsia="it-IT"/>
        </w:rPr>
      </w:pPr>
      <w:bookmarkStart w:id="9" w:name="_Hlk84407348"/>
      <w:bookmarkStart w:id="10" w:name="_Hlk84331844"/>
      <w:r w:rsidRPr="00205914">
        <w:rPr>
          <w:color w:val="FF0000"/>
          <w:lang w:val="en-GB" w:eastAsia="it-IT"/>
        </w:rPr>
        <w:t xml:space="preserve">Expectant mothers were opportunistically recruited through a variety of means including study flyers and poster advertisements affixed in maternity </w:t>
      </w:r>
      <w:r w:rsidR="00E95CD5" w:rsidRPr="00205914">
        <w:rPr>
          <w:color w:val="FF0000"/>
          <w:lang w:val="en-GB" w:eastAsia="it-IT"/>
        </w:rPr>
        <w:t>centres</w:t>
      </w:r>
      <w:r w:rsidRPr="00205914">
        <w:rPr>
          <w:color w:val="FF0000"/>
          <w:lang w:val="en-GB" w:eastAsia="it-IT"/>
        </w:rPr>
        <w:t xml:space="preserve">, schools, family associations, and diagnostic </w:t>
      </w:r>
      <w:r w:rsidR="00E95CD5" w:rsidRPr="00205914">
        <w:rPr>
          <w:color w:val="FF0000"/>
          <w:lang w:val="en-GB" w:eastAsia="it-IT"/>
        </w:rPr>
        <w:t>centres</w:t>
      </w:r>
      <w:r w:rsidRPr="00205914">
        <w:rPr>
          <w:color w:val="FF0000"/>
          <w:lang w:val="en-GB" w:eastAsia="it-IT"/>
        </w:rPr>
        <w:t xml:space="preserve"> in Italy</w:t>
      </w:r>
      <w:bookmarkEnd w:id="9"/>
      <w:r w:rsidRPr="00205914">
        <w:rPr>
          <w:color w:val="FF0000"/>
          <w:lang w:val="en-GB" w:eastAsia="it-IT"/>
        </w:rPr>
        <w:t xml:space="preserve">. </w:t>
      </w:r>
      <w:bookmarkEnd w:id="10"/>
      <w:r w:rsidR="00E62717" w:rsidRPr="00767BEB">
        <w:rPr>
          <w:color w:val="1C1E29"/>
          <w:lang w:val="en-GB" w:eastAsia="it-IT"/>
        </w:rPr>
        <w:t>Participation in the study was anonymous and voluntary, and no incentives or payments were offered. Each participant received information explaining the general aims of the study and signed a</w:t>
      </w:r>
      <w:r w:rsidR="00776CAF" w:rsidRPr="00767BEB">
        <w:rPr>
          <w:color w:val="1C1E29"/>
          <w:lang w:val="en-GB" w:eastAsia="it-IT"/>
        </w:rPr>
        <w:t xml:space="preserve">n informed </w:t>
      </w:r>
      <w:r w:rsidR="00E62717" w:rsidRPr="00767BEB">
        <w:rPr>
          <w:color w:val="1C1E29"/>
          <w:lang w:val="en-GB" w:eastAsia="it-IT"/>
        </w:rPr>
        <w:t xml:space="preserve">consent form. </w:t>
      </w:r>
      <w:r w:rsidR="00776CAF" w:rsidRPr="00767BEB">
        <w:rPr>
          <w:color w:val="1C1E29"/>
          <w:lang w:val="en-GB" w:eastAsia="it-IT"/>
        </w:rPr>
        <w:t xml:space="preserve">In the first assessment, participants were asked to complete self-reported paper questionnaires. </w:t>
      </w:r>
      <w:r w:rsidR="00E62717" w:rsidRPr="00767BEB">
        <w:rPr>
          <w:color w:val="1C1E29"/>
          <w:lang w:val="en-GB" w:eastAsia="it-IT"/>
        </w:rPr>
        <w:t>The participants’ anonymity was guaranteed through the use of an alphanumeric code</w:t>
      </w:r>
      <w:r w:rsidR="00776CAF" w:rsidRPr="00767BEB">
        <w:rPr>
          <w:color w:val="1C1E29"/>
          <w:lang w:val="en-GB" w:eastAsia="it-IT"/>
        </w:rPr>
        <w:t xml:space="preserve"> that each participant</w:t>
      </w:r>
      <w:r w:rsidR="001A23D4" w:rsidRPr="00767BEB">
        <w:rPr>
          <w:color w:val="1C1E29"/>
          <w:lang w:val="en-GB" w:eastAsia="it-IT"/>
        </w:rPr>
        <w:t xml:space="preserve"> </w:t>
      </w:r>
      <w:r w:rsidR="00776CAF" w:rsidRPr="00767BEB">
        <w:rPr>
          <w:color w:val="1C1E29"/>
          <w:lang w:val="en-GB" w:eastAsia="it-IT"/>
        </w:rPr>
        <w:t>generated</w:t>
      </w:r>
      <w:r w:rsidR="00E62717" w:rsidRPr="00767BEB">
        <w:rPr>
          <w:color w:val="1C1E29"/>
          <w:lang w:val="en-GB" w:eastAsia="it-IT"/>
        </w:rPr>
        <w:t>.</w:t>
      </w:r>
      <w:r w:rsidR="00776CAF" w:rsidRPr="00767BEB">
        <w:rPr>
          <w:color w:val="1C1E29"/>
          <w:lang w:val="en-GB" w:eastAsia="it-IT"/>
        </w:rPr>
        <w:t xml:space="preserve"> Each expectant mother was required to provide an e-mail address and a phone number for further contact. </w:t>
      </w:r>
      <w:r w:rsidR="0023641A" w:rsidRPr="00767BEB">
        <w:rPr>
          <w:color w:val="1C1E29"/>
          <w:lang w:val="en-GB" w:eastAsia="it-IT"/>
        </w:rPr>
        <w:t>After 2 years, participants were contacted by a telephone call and invited</w:t>
      </w:r>
      <w:r w:rsidR="00E62717" w:rsidRPr="00767BEB">
        <w:rPr>
          <w:color w:val="1C1E29"/>
          <w:lang w:val="en-GB" w:eastAsia="it-IT"/>
        </w:rPr>
        <w:t xml:space="preserve"> to answer </w:t>
      </w:r>
      <w:r w:rsidR="0023641A" w:rsidRPr="00767BEB">
        <w:rPr>
          <w:color w:val="1C1E29"/>
          <w:lang w:val="en-GB" w:eastAsia="it-IT"/>
        </w:rPr>
        <w:t>a second online questionnaire</w:t>
      </w:r>
      <w:r w:rsidR="00E62717" w:rsidRPr="00767BEB">
        <w:rPr>
          <w:color w:val="1C1E29"/>
          <w:lang w:val="en-GB" w:eastAsia="it-IT"/>
        </w:rPr>
        <w:t xml:space="preserve">. </w:t>
      </w:r>
      <w:r w:rsidR="0023641A" w:rsidRPr="00E7181A">
        <w:rPr>
          <w:color w:val="1C1E29"/>
          <w:szCs w:val="24"/>
          <w:lang w:val="en-GB" w:eastAsia="it-IT"/>
        </w:rPr>
        <w:t>To be able to fill in this second questionnaire,</w:t>
      </w:r>
      <w:r w:rsidR="00E62717" w:rsidRPr="00E7181A">
        <w:rPr>
          <w:color w:val="1C1E29"/>
          <w:szCs w:val="24"/>
          <w:lang w:val="en-GB" w:eastAsia="it-IT"/>
        </w:rPr>
        <w:t xml:space="preserve"> </w:t>
      </w:r>
      <w:r w:rsidR="0023641A" w:rsidRPr="00E7181A">
        <w:rPr>
          <w:color w:val="1C1E29"/>
          <w:szCs w:val="24"/>
          <w:lang w:val="en-GB" w:eastAsia="it-IT"/>
        </w:rPr>
        <w:t xml:space="preserve">a telephone message with a code was sent to each </w:t>
      </w:r>
      <w:r w:rsidR="00E62717" w:rsidRPr="00E7181A">
        <w:rPr>
          <w:color w:val="1C1E29"/>
          <w:szCs w:val="24"/>
          <w:lang w:val="en-GB" w:eastAsia="it-IT"/>
        </w:rPr>
        <w:t>participant</w:t>
      </w:r>
      <w:r w:rsidR="0023641A" w:rsidRPr="00E7181A">
        <w:rPr>
          <w:color w:val="1C1E29"/>
          <w:szCs w:val="24"/>
          <w:lang w:val="en-GB" w:eastAsia="it-IT"/>
        </w:rPr>
        <w:t xml:space="preserve">. Participants </w:t>
      </w:r>
      <w:r w:rsidR="003A22E0" w:rsidRPr="003A22E0">
        <w:rPr>
          <w:color w:val="FF0000"/>
          <w:szCs w:val="24"/>
          <w:lang w:val="en-GB" w:eastAsia="it-IT"/>
        </w:rPr>
        <w:t>also received</w:t>
      </w:r>
      <w:r w:rsidR="0023641A" w:rsidRPr="003A22E0">
        <w:rPr>
          <w:color w:val="FF0000"/>
          <w:szCs w:val="24"/>
          <w:lang w:val="en-GB" w:eastAsia="it-IT"/>
        </w:rPr>
        <w:t xml:space="preserve"> </w:t>
      </w:r>
      <w:r w:rsidR="0023641A" w:rsidRPr="00E7181A">
        <w:rPr>
          <w:color w:val="1C1E29"/>
          <w:szCs w:val="24"/>
          <w:lang w:val="en-GB" w:eastAsia="it-IT"/>
        </w:rPr>
        <w:t xml:space="preserve">an email with </w:t>
      </w:r>
      <w:r w:rsidR="00E62717" w:rsidRPr="00E7181A">
        <w:rPr>
          <w:color w:val="1C1E29"/>
          <w:szCs w:val="24"/>
          <w:lang w:val="en-GB" w:eastAsia="it-IT"/>
        </w:rPr>
        <w:t>the web link to access the online questionnaire</w:t>
      </w:r>
      <w:r w:rsidR="0023641A" w:rsidRPr="00E7181A">
        <w:rPr>
          <w:color w:val="1C1E29"/>
          <w:szCs w:val="24"/>
          <w:lang w:val="en-GB" w:eastAsia="it-IT"/>
        </w:rPr>
        <w:t xml:space="preserve">. </w:t>
      </w:r>
      <w:r w:rsidR="00E62717" w:rsidRPr="00E7181A">
        <w:rPr>
          <w:color w:val="1C1E29"/>
          <w:szCs w:val="24"/>
          <w:lang w:val="en-GB" w:eastAsia="it-IT"/>
        </w:rPr>
        <w:t xml:space="preserve">The study was approved by the </w:t>
      </w:r>
      <w:r w:rsidR="00E62717" w:rsidRPr="00E7181A">
        <w:rPr>
          <w:color w:val="1C1D1E"/>
          <w:szCs w:val="24"/>
          <w:shd w:val="clear" w:color="auto" w:fill="FFFFFF"/>
          <w:lang w:val="en-GB"/>
        </w:rPr>
        <w:t xml:space="preserve">Ethical Committee of the Department of Psychology </w:t>
      </w:r>
      <w:r w:rsidR="00E7181A" w:rsidRPr="00E7181A">
        <w:rPr>
          <w:color w:val="333333"/>
          <w:szCs w:val="24"/>
          <w:shd w:val="clear" w:color="auto" w:fill="FFFFFF"/>
          <w:lang w:val="en-US"/>
        </w:rPr>
        <w:t>at the university of the first author</w:t>
      </w:r>
      <w:r w:rsidR="00E7181A" w:rsidRPr="00E7181A">
        <w:rPr>
          <w:color w:val="1C1D1E"/>
          <w:szCs w:val="24"/>
          <w:shd w:val="clear" w:color="auto" w:fill="FFFFFF"/>
          <w:lang w:val="en-GB"/>
        </w:rPr>
        <w:t xml:space="preserve"> </w:t>
      </w:r>
      <w:r w:rsidR="00E62717" w:rsidRPr="00E7181A">
        <w:rPr>
          <w:color w:val="1C1D1E"/>
          <w:szCs w:val="24"/>
          <w:shd w:val="clear" w:color="auto" w:fill="FFFFFF"/>
          <w:lang w:val="en-GB"/>
        </w:rPr>
        <w:t>(Prot. 001067).</w:t>
      </w:r>
    </w:p>
    <w:p w14:paraId="503AF729" w14:textId="77777777" w:rsidR="005546D8" w:rsidRPr="00767BEB" w:rsidRDefault="005546D8" w:rsidP="00973CDA">
      <w:pPr>
        <w:spacing w:line="480" w:lineRule="auto"/>
        <w:jc w:val="left"/>
        <w:rPr>
          <w:b/>
          <w:lang w:val="en-GB"/>
        </w:rPr>
      </w:pPr>
    </w:p>
    <w:p w14:paraId="202C382F" w14:textId="2C72C46E" w:rsidR="00E60535" w:rsidRPr="00767BEB" w:rsidRDefault="00E60535" w:rsidP="00973CDA">
      <w:pPr>
        <w:spacing w:line="480" w:lineRule="auto"/>
        <w:ind w:firstLine="708"/>
        <w:jc w:val="left"/>
        <w:rPr>
          <w:bCs/>
          <w:lang w:val="en-GB"/>
        </w:rPr>
      </w:pPr>
      <w:r w:rsidRPr="00767BEB">
        <w:rPr>
          <w:bCs/>
          <w:lang w:val="en-GB"/>
        </w:rPr>
        <w:lastRenderedPageBreak/>
        <w:t>Measures</w:t>
      </w:r>
    </w:p>
    <w:p w14:paraId="11D3B6E7" w14:textId="77777777" w:rsidR="00E60535" w:rsidRPr="008141F6" w:rsidRDefault="00E60535" w:rsidP="00973CDA">
      <w:pPr>
        <w:autoSpaceDE w:val="0"/>
        <w:autoSpaceDN w:val="0"/>
        <w:adjustRightInd w:val="0"/>
        <w:spacing w:line="480" w:lineRule="auto"/>
        <w:ind w:firstLine="708"/>
        <w:rPr>
          <w:i/>
          <w:iCs/>
          <w:szCs w:val="24"/>
          <w:lang w:val="en-GB"/>
        </w:rPr>
      </w:pPr>
      <w:r w:rsidRPr="00767BEB">
        <w:rPr>
          <w:i/>
          <w:iCs/>
          <w:szCs w:val="24"/>
          <w:lang w:val="en-GB"/>
        </w:rPr>
        <w:t>Demographic variables</w:t>
      </w:r>
    </w:p>
    <w:p w14:paraId="021C7E9C" w14:textId="31AC05EC" w:rsidR="00E60535" w:rsidRPr="00DC43DE" w:rsidRDefault="00E60535" w:rsidP="00973CDA">
      <w:pPr>
        <w:autoSpaceDE w:val="0"/>
        <w:autoSpaceDN w:val="0"/>
        <w:adjustRightInd w:val="0"/>
        <w:spacing w:line="480" w:lineRule="auto"/>
        <w:ind w:firstLine="708"/>
        <w:rPr>
          <w:color w:val="FF0000"/>
          <w:szCs w:val="24"/>
          <w:lang w:val="en-GB"/>
        </w:rPr>
      </w:pPr>
      <w:bookmarkStart w:id="11" w:name="_Hlk84407850"/>
      <w:r w:rsidRPr="008141F6">
        <w:rPr>
          <w:szCs w:val="24"/>
          <w:lang w:val="en-GB"/>
        </w:rPr>
        <w:t>Demographic data includ</w:t>
      </w:r>
      <w:r w:rsidR="00BA31D4" w:rsidRPr="008141F6">
        <w:rPr>
          <w:szCs w:val="24"/>
          <w:lang w:val="en-GB"/>
        </w:rPr>
        <w:t>ed</w:t>
      </w:r>
      <w:r w:rsidRPr="008141F6">
        <w:rPr>
          <w:szCs w:val="24"/>
          <w:lang w:val="en-GB"/>
        </w:rPr>
        <w:t xml:space="preserve"> age, educational level</w:t>
      </w:r>
      <w:r w:rsidR="008141F6" w:rsidRPr="008141F6">
        <w:rPr>
          <w:szCs w:val="24"/>
          <w:lang w:val="en-GB"/>
        </w:rPr>
        <w:t xml:space="preserve"> </w:t>
      </w:r>
      <w:bookmarkStart w:id="12" w:name="_Hlk79452722"/>
      <w:r w:rsidR="008141F6" w:rsidRPr="008141F6">
        <w:rPr>
          <w:szCs w:val="24"/>
          <w:lang w:val="en-GB"/>
        </w:rPr>
        <w:t>(</w:t>
      </w:r>
      <w:r w:rsidR="00D15C62">
        <w:rPr>
          <w:szCs w:val="24"/>
          <w:lang w:val="en-GB"/>
        </w:rPr>
        <w:t xml:space="preserve">coded into </w:t>
      </w:r>
      <w:r w:rsidR="008141F6" w:rsidRPr="008141F6">
        <w:rPr>
          <w:szCs w:val="24"/>
          <w:lang w:val="en-GB"/>
        </w:rPr>
        <w:t>1=</w:t>
      </w:r>
      <w:r w:rsidR="008141F6">
        <w:rPr>
          <w:szCs w:val="24"/>
          <w:lang w:val="en-GB"/>
        </w:rPr>
        <w:t xml:space="preserve"> Primary school</w:t>
      </w:r>
      <w:r w:rsidR="008141F6" w:rsidRPr="008141F6">
        <w:rPr>
          <w:szCs w:val="24"/>
          <w:lang w:val="en-GB"/>
        </w:rPr>
        <w:t>;</w:t>
      </w:r>
      <w:r w:rsidR="008141F6">
        <w:rPr>
          <w:szCs w:val="24"/>
          <w:lang w:val="en-GB"/>
        </w:rPr>
        <w:t xml:space="preserve"> 2=</w:t>
      </w:r>
      <w:r w:rsidR="0090148F">
        <w:rPr>
          <w:szCs w:val="24"/>
          <w:lang w:val="en-GB"/>
        </w:rPr>
        <w:t>Middle school; 3=</w:t>
      </w:r>
      <w:r w:rsidR="008141F6">
        <w:rPr>
          <w:szCs w:val="24"/>
          <w:lang w:val="en-GB"/>
        </w:rPr>
        <w:t xml:space="preserve">Higher school; </w:t>
      </w:r>
      <w:r w:rsidR="0090148F">
        <w:rPr>
          <w:szCs w:val="24"/>
          <w:lang w:val="en-GB"/>
        </w:rPr>
        <w:t>4</w:t>
      </w:r>
      <w:r w:rsidR="008141F6">
        <w:rPr>
          <w:szCs w:val="24"/>
          <w:lang w:val="en-GB"/>
        </w:rPr>
        <w:t>=</w:t>
      </w:r>
      <w:r w:rsidR="008141F6" w:rsidRPr="008141F6">
        <w:rPr>
          <w:szCs w:val="24"/>
          <w:lang w:val="en-GB"/>
        </w:rPr>
        <w:t xml:space="preserve"> </w:t>
      </w:r>
      <w:r w:rsidR="008141F6">
        <w:rPr>
          <w:szCs w:val="24"/>
          <w:lang w:val="en-GB"/>
        </w:rPr>
        <w:t>University degree)</w:t>
      </w:r>
      <w:r w:rsidRPr="008141F6">
        <w:rPr>
          <w:szCs w:val="24"/>
          <w:lang w:val="en-GB"/>
        </w:rPr>
        <w:t>,</w:t>
      </w:r>
      <w:bookmarkEnd w:id="12"/>
      <w:r w:rsidR="00162B5B" w:rsidRPr="008141F6">
        <w:rPr>
          <w:szCs w:val="24"/>
          <w:lang w:val="en-GB"/>
        </w:rPr>
        <w:t xml:space="preserve"> marital status</w:t>
      </w:r>
      <w:r w:rsidR="008141F6">
        <w:rPr>
          <w:szCs w:val="24"/>
          <w:lang w:val="en-GB"/>
        </w:rPr>
        <w:t xml:space="preserve"> (</w:t>
      </w:r>
      <w:r w:rsidR="00D15C62">
        <w:rPr>
          <w:szCs w:val="24"/>
          <w:lang w:val="en-GB"/>
        </w:rPr>
        <w:t>coded into 1=Not married; 2=Married; 3=Divorced</w:t>
      </w:r>
      <w:r w:rsidR="008141F6">
        <w:rPr>
          <w:szCs w:val="24"/>
          <w:lang w:val="en-GB"/>
        </w:rPr>
        <w:t>)</w:t>
      </w:r>
      <w:r w:rsidR="00162B5B" w:rsidRPr="008141F6">
        <w:rPr>
          <w:szCs w:val="24"/>
          <w:lang w:val="en-GB"/>
        </w:rPr>
        <w:t>,</w:t>
      </w:r>
      <w:r w:rsidRPr="008141F6">
        <w:rPr>
          <w:szCs w:val="24"/>
          <w:lang w:val="en-GB"/>
        </w:rPr>
        <w:t xml:space="preserve"> </w:t>
      </w:r>
      <w:bookmarkStart w:id="13" w:name="_Hlk84407839"/>
      <w:bookmarkEnd w:id="11"/>
      <w:r w:rsidR="00DC43DE" w:rsidRPr="00DC43DE">
        <w:rPr>
          <w:color w:val="FF0000"/>
          <w:szCs w:val="24"/>
          <w:lang w:val="en-GB"/>
        </w:rPr>
        <w:t>working status (coded into 0=unemployed and 1= employed)</w:t>
      </w:r>
      <w:r w:rsidR="00DC43DE">
        <w:rPr>
          <w:color w:val="FF0000"/>
          <w:szCs w:val="24"/>
          <w:lang w:val="en-GB"/>
        </w:rPr>
        <w:t>, region of the country (coded as 1=North, 2=</w:t>
      </w:r>
      <w:r w:rsidR="00E95CD5">
        <w:rPr>
          <w:color w:val="FF0000"/>
          <w:szCs w:val="24"/>
          <w:lang w:val="en-GB"/>
        </w:rPr>
        <w:t>Centre</w:t>
      </w:r>
      <w:r w:rsidR="00DC43DE">
        <w:rPr>
          <w:color w:val="FF0000"/>
          <w:szCs w:val="24"/>
          <w:lang w:val="en-GB"/>
        </w:rPr>
        <w:t xml:space="preserve"> and 3=South),</w:t>
      </w:r>
      <w:r w:rsidR="00DC43DE" w:rsidRPr="00DC43DE">
        <w:rPr>
          <w:color w:val="FF0000"/>
          <w:szCs w:val="24"/>
          <w:lang w:val="en-GB"/>
        </w:rPr>
        <w:t xml:space="preserve"> </w:t>
      </w:r>
      <w:r w:rsidR="00DC43DE" w:rsidRPr="008141F6">
        <w:rPr>
          <w:szCs w:val="24"/>
          <w:lang w:val="en-GB"/>
        </w:rPr>
        <w:t>parity (</w:t>
      </w:r>
      <w:r w:rsidR="005C60DB" w:rsidRPr="005C60DB">
        <w:rPr>
          <w:color w:val="FF0000"/>
          <w:szCs w:val="24"/>
          <w:lang w:val="en-GB"/>
        </w:rPr>
        <w:t xml:space="preserve">coded as </w:t>
      </w:r>
      <w:r w:rsidR="00DC43DE">
        <w:rPr>
          <w:szCs w:val="24"/>
          <w:lang w:val="en-GB"/>
        </w:rPr>
        <w:t>0</w:t>
      </w:r>
      <w:r w:rsidR="00DC43DE" w:rsidRPr="008141F6">
        <w:rPr>
          <w:szCs w:val="24"/>
          <w:lang w:val="en-GB"/>
        </w:rPr>
        <w:t xml:space="preserve">=Primiparous; </w:t>
      </w:r>
      <w:r w:rsidR="00DC43DE">
        <w:rPr>
          <w:szCs w:val="24"/>
          <w:lang w:val="en-GB"/>
        </w:rPr>
        <w:t>1</w:t>
      </w:r>
      <w:r w:rsidR="00DC43DE" w:rsidRPr="008141F6">
        <w:rPr>
          <w:szCs w:val="24"/>
          <w:lang w:val="en-GB"/>
        </w:rPr>
        <w:t xml:space="preserve">=Multiparous), </w:t>
      </w:r>
      <w:r w:rsidR="00DC43DE">
        <w:rPr>
          <w:szCs w:val="24"/>
          <w:lang w:val="en-GB"/>
        </w:rPr>
        <w:t xml:space="preserve">and </w:t>
      </w:r>
      <w:r w:rsidRPr="008141F6">
        <w:rPr>
          <w:szCs w:val="24"/>
          <w:lang w:val="en-GB"/>
        </w:rPr>
        <w:t>pregnancy trimester</w:t>
      </w:r>
      <w:r w:rsidR="005C5BDF">
        <w:rPr>
          <w:szCs w:val="24"/>
          <w:lang w:val="en-GB"/>
        </w:rPr>
        <w:t xml:space="preserve"> (coded into 1= First trimester; 2=Second trimester; 3=Third trimester)</w:t>
      </w:r>
      <w:r w:rsidRPr="00767BEB">
        <w:rPr>
          <w:szCs w:val="24"/>
          <w:lang w:val="en-GB"/>
        </w:rPr>
        <w:t>.</w:t>
      </w:r>
      <w:r w:rsidR="00DC43DE">
        <w:rPr>
          <w:szCs w:val="24"/>
          <w:lang w:val="en-GB"/>
        </w:rPr>
        <w:t xml:space="preserve"> </w:t>
      </w:r>
      <w:bookmarkStart w:id="14" w:name="_Hlk84407978"/>
      <w:r w:rsidR="007A190F">
        <w:rPr>
          <w:color w:val="FF0000"/>
          <w:szCs w:val="24"/>
          <w:lang w:val="en-GB"/>
        </w:rPr>
        <w:t>A</w:t>
      </w:r>
      <w:r w:rsidR="00DC43DE" w:rsidRPr="00DC43DE">
        <w:rPr>
          <w:color w:val="FF0000"/>
          <w:szCs w:val="24"/>
          <w:lang w:val="en-GB"/>
        </w:rPr>
        <w:t>t follow-up,</w:t>
      </w:r>
      <w:r w:rsidR="00DC43DE">
        <w:rPr>
          <w:color w:val="FF0000"/>
          <w:szCs w:val="24"/>
          <w:lang w:val="en-GB"/>
        </w:rPr>
        <w:t xml:space="preserve"> women were asked </w:t>
      </w:r>
      <w:r w:rsidR="007A190F">
        <w:rPr>
          <w:color w:val="FF0000"/>
          <w:szCs w:val="24"/>
          <w:lang w:val="en-GB"/>
        </w:rPr>
        <w:t>whether,</w:t>
      </w:r>
      <w:r w:rsidR="00DC43DE">
        <w:rPr>
          <w:color w:val="FF0000"/>
          <w:szCs w:val="24"/>
          <w:lang w:val="en-GB"/>
        </w:rPr>
        <w:t xml:space="preserve"> </w:t>
      </w:r>
      <w:r w:rsidR="007A190F">
        <w:rPr>
          <w:color w:val="FF0000"/>
          <w:szCs w:val="24"/>
          <w:lang w:val="en-GB"/>
        </w:rPr>
        <w:t>in the time between th</w:t>
      </w:r>
      <w:r w:rsidR="001D7A97">
        <w:rPr>
          <w:color w:val="FF0000"/>
          <w:szCs w:val="24"/>
          <w:lang w:val="en-GB"/>
        </w:rPr>
        <w:t>e</w:t>
      </w:r>
      <w:r w:rsidR="007A190F">
        <w:rPr>
          <w:color w:val="FF0000"/>
          <w:szCs w:val="24"/>
          <w:lang w:val="en-GB"/>
        </w:rPr>
        <w:t xml:space="preserve"> first and the second assessment, they had </w:t>
      </w:r>
      <w:r w:rsidR="00DC43DE">
        <w:rPr>
          <w:color w:val="FF0000"/>
          <w:szCs w:val="24"/>
          <w:lang w:val="en-GB"/>
        </w:rPr>
        <w:t xml:space="preserve">another child </w:t>
      </w:r>
      <w:r w:rsidR="005C60DB">
        <w:rPr>
          <w:color w:val="FF0000"/>
          <w:szCs w:val="24"/>
          <w:lang w:val="en-GB"/>
        </w:rPr>
        <w:t>(coded into 0= no other births, 1= other births).</w:t>
      </w:r>
      <w:bookmarkEnd w:id="13"/>
    </w:p>
    <w:bookmarkEnd w:id="14"/>
    <w:p w14:paraId="72272B6E" w14:textId="77777777" w:rsidR="00973CDA" w:rsidRPr="00DC43DE" w:rsidRDefault="00973CDA" w:rsidP="00973CDA">
      <w:pPr>
        <w:autoSpaceDE w:val="0"/>
        <w:autoSpaceDN w:val="0"/>
        <w:adjustRightInd w:val="0"/>
        <w:spacing w:line="480" w:lineRule="auto"/>
        <w:rPr>
          <w:color w:val="FF0000"/>
          <w:szCs w:val="24"/>
          <w:lang w:val="en-GB"/>
        </w:rPr>
      </w:pPr>
    </w:p>
    <w:p w14:paraId="03968BFC" w14:textId="77777777" w:rsidR="00E60535" w:rsidRPr="00767BEB" w:rsidRDefault="00E60535" w:rsidP="00973CDA">
      <w:pPr>
        <w:autoSpaceDE w:val="0"/>
        <w:autoSpaceDN w:val="0"/>
        <w:adjustRightInd w:val="0"/>
        <w:spacing w:line="480" w:lineRule="auto"/>
        <w:ind w:firstLine="708"/>
        <w:rPr>
          <w:szCs w:val="24"/>
          <w:lang w:val="en-GB"/>
        </w:rPr>
      </w:pPr>
      <w:r w:rsidRPr="00767BEB">
        <w:rPr>
          <w:szCs w:val="24"/>
          <w:lang w:val="en-GB"/>
        </w:rPr>
        <w:t>Theory of Planned Behaviour measures</w:t>
      </w:r>
    </w:p>
    <w:p w14:paraId="418500BD" w14:textId="3F849040" w:rsidR="00882032" w:rsidRPr="00767BEB" w:rsidRDefault="00E60535" w:rsidP="00973CDA">
      <w:pPr>
        <w:autoSpaceDE w:val="0"/>
        <w:autoSpaceDN w:val="0"/>
        <w:adjustRightInd w:val="0"/>
        <w:spacing w:line="480" w:lineRule="auto"/>
        <w:ind w:firstLine="720"/>
        <w:rPr>
          <w:szCs w:val="24"/>
          <w:lang w:val="en-GB"/>
        </w:rPr>
      </w:pPr>
      <w:r w:rsidRPr="00767BEB">
        <w:rPr>
          <w:bCs/>
          <w:szCs w:val="24"/>
          <w:lang w:val="en-GB"/>
        </w:rPr>
        <w:t xml:space="preserve">Attitudes towards breastfeeding were measured </w:t>
      </w:r>
      <w:r w:rsidR="0023641A" w:rsidRPr="00767BEB">
        <w:rPr>
          <w:bCs/>
          <w:szCs w:val="24"/>
          <w:lang w:val="en-GB"/>
        </w:rPr>
        <w:t>through</w:t>
      </w:r>
      <w:r w:rsidR="00650C72" w:rsidRPr="00767BEB">
        <w:rPr>
          <w:bCs/>
          <w:szCs w:val="24"/>
          <w:lang w:val="en-GB"/>
        </w:rPr>
        <w:t xml:space="preserve"> </w:t>
      </w:r>
      <w:r w:rsidR="00BB65B4" w:rsidRPr="00767BEB">
        <w:rPr>
          <w:bCs/>
          <w:szCs w:val="24"/>
          <w:lang w:val="en-GB"/>
        </w:rPr>
        <w:t>1</w:t>
      </w:r>
      <w:r w:rsidR="00BB65B4">
        <w:rPr>
          <w:bCs/>
          <w:szCs w:val="24"/>
          <w:lang w:val="en-GB"/>
        </w:rPr>
        <w:t>1</w:t>
      </w:r>
      <w:r w:rsidR="00BB65B4" w:rsidRPr="00767BEB">
        <w:rPr>
          <w:bCs/>
          <w:szCs w:val="24"/>
          <w:lang w:val="en-GB"/>
        </w:rPr>
        <w:t xml:space="preserve"> </w:t>
      </w:r>
      <w:r w:rsidR="00650C72" w:rsidRPr="00767BEB">
        <w:rPr>
          <w:bCs/>
          <w:szCs w:val="24"/>
          <w:lang w:val="en-GB"/>
        </w:rPr>
        <w:t>semantic differential</w:t>
      </w:r>
      <w:r w:rsidR="0023641A" w:rsidRPr="00767BEB">
        <w:rPr>
          <w:bCs/>
          <w:szCs w:val="24"/>
          <w:lang w:val="en-GB"/>
        </w:rPr>
        <w:t xml:space="preserve"> items</w:t>
      </w:r>
      <w:r w:rsidR="00650C72" w:rsidRPr="00767BEB">
        <w:rPr>
          <w:bCs/>
          <w:szCs w:val="24"/>
          <w:lang w:val="en-GB"/>
        </w:rPr>
        <w:t>: “</w:t>
      </w:r>
      <w:r w:rsidR="006726FD" w:rsidRPr="00767BEB">
        <w:rPr>
          <w:bCs/>
          <w:szCs w:val="24"/>
          <w:lang w:val="en-GB"/>
        </w:rPr>
        <w:t>Once other foods have been added to my baby's diet, continu</w:t>
      </w:r>
      <w:r w:rsidR="00FF515D">
        <w:rPr>
          <w:bCs/>
          <w:szCs w:val="24"/>
          <w:lang w:val="en-GB"/>
        </w:rPr>
        <w:t>ing</w:t>
      </w:r>
      <w:r w:rsidR="006726FD" w:rsidRPr="00767BEB">
        <w:rPr>
          <w:bCs/>
          <w:szCs w:val="24"/>
          <w:lang w:val="en-GB"/>
        </w:rPr>
        <w:t xml:space="preserve"> breastfeeding my baby until he/she is 2 years old and more </w:t>
      </w:r>
      <w:r w:rsidR="00A5140D" w:rsidRPr="00767BEB">
        <w:rPr>
          <w:szCs w:val="24"/>
          <w:lang w:val="en-GB"/>
        </w:rPr>
        <w:t>would be for me…” “</w:t>
      </w:r>
      <w:r w:rsidR="002A6EAE" w:rsidRPr="00767BEB">
        <w:rPr>
          <w:szCs w:val="24"/>
          <w:lang w:val="en-GB"/>
        </w:rPr>
        <w:t>useless-useful</w:t>
      </w:r>
      <w:r w:rsidR="00A5140D" w:rsidRPr="00767BEB">
        <w:rPr>
          <w:szCs w:val="24"/>
          <w:lang w:val="en-GB"/>
        </w:rPr>
        <w:t>”</w:t>
      </w:r>
      <w:r w:rsidR="002A6EAE" w:rsidRPr="00767BEB">
        <w:rPr>
          <w:szCs w:val="24"/>
          <w:lang w:val="en-GB"/>
        </w:rPr>
        <w:t xml:space="preserve">, </w:t>
      </w:r>
      <w:r w:rsidR="00A5140D" w:rsidRPr="00767BEB">
        <w:rPr>
          <w:szCs w:val="24"/>
          <w:lang w:val="en-GB"/>
        </w:rPr>
        <w:t>“</w:t>
      </w:r>
      <w:r w:rsidR="00650C72" w:rsidRPr="00767BEB">
        <w:rPr>
          <w:szCs w:val="24"/>
          <w:lang w:val="en-GB"/>
        </w:rPr>
        <w:t>unpleasant-pleasant</w:t>
      </w:r>
      <w:r w:rsidR="00A5140D" w:rsidRPr="00767BEB">
        <w:rPr>
          <w:szCs w:val="24"/>
          <w:lang w:val="en-GB"/>
        </w:rPr>
        <w:t>”</w:t>
      </w:r>
      <w:r w:rsidR="00650C72" w:rsidRPr="00767BEB">
        <w:rPr>
          <w:szCs w:val="24"/>
          <w:lang w:val="en-GB"/>
        </w:rPr>
        <w:t xml:space="preserve">, </w:t>
      </w:r>
      <w:r w:rsidR="00A5140D" w:rsidRPr="00767BEB">
        <w:rPr>
          <w:szCs w:val="24"/>
          <w:lang w:val="en-GB"/>
        </w:rPr>
        <w:t>“</w:t>
      </w:r>
      <w:r w:rsidR="002A6EAE" w:rsidRPr="00767BEB">
        <w:rPr>
          <w:szCs w:val="24"/>
          <w:lang w:val="en-GB"/>
        </w:rPr>
        <w:t>negative-positive</w:t>
      </w:r>
      <w:r w:rsidR="00A5140D" w:rsidRPr="00767BEB">
        <w:rPr>
          <w:szCs w:val="24"/>
          <w:lang w:val="en-GB"/>
        </w:rPr>
        <w:t>”</w:t>
      </w:r>
      <w:r w:rsidR="002A6EAE" w:rsidRPr="00767BEB">
        <w:rPr>
          <w:szCs w:val="24"/>
          <w:lang w:val="en-GB"/>
        </w:rPr>
        <w:t xml:space="preserve">, </w:t>
      </w:r>
      <w:r w:rsidR="00A5140D" w:rsidRPr="00767BEB">
        <w:rPr>
          <w:szCs w:val="24"/>
          <w:lang w:val="en-GB"/>
        </w:rPr>
        <w:t>“</w:t>
      </w:r>
      <w:r w:rsidR="008119A8" w:rsidRPr="00767BEB">
        <w:rPr>
          <w:szCs w:val="24"/>
          <w:lang w:val="en-GB"/>
        </w:rPr>
        <w:t>embarrassed-unembarrassed</w:t>
      </w:r>
      <w:r w:rsidR="00A5140D" w:rsidRPr="00767BEB">
        <w:rPr>
          <w:szCs w:val="24"/>
          <w:lang w:val="en-GB"/>
        </w:rPr>
        <w:t>”</w:t>
      </w:r>
      <w:r w:rsidR="008119A8" w:rsidRPr="00767BEB">
        <w:rPr>
          <w:szCs w:val="24"/>
          <w:lang w:val="en-GB"/>
        </w:rPr>
        <w:t xml:space="preserve">, </w:t>
      </w:r>
      <w:r w:rsidR="00A5140D" w:rsidRPr="00767BEB">
        <w:rPr>
          <w:szCs w:val="24"/>
          <w:lang w:val="en-GB"/>
        </w:rPr>
        <w:t>“</w:t>
      </w:r>
      <w:r w:rsidR="001B3318" w:rsidRPr="00767BEB">
        <w:rPr>
          <w:szCs w:val="24"/>
          <w:lang w:val="en-GB"/>
        </w:rPr>
        <w:t>unhealthy-healthy</w:t>
      </w:r>
      <w:r w:rsidR="00A5140D" w:rsidRPr="00767BEB">
        <w:rPr>
          <w:szCs w:val="24"/>
          <w:lang w:val="en-GB"/>
        </w:rPr>
        <w:t>”</w:t>
      </w:r>
      <w:r w:rsidR="001B3318" w:rsidRPr="00767BEB">
        <w:rPr>
          <w:szCs w:val="24"/>
          <w:lang w:val="en-GB"/>
        </w:rPr>
        <w:t xml:space="preserve">, </w:t>
      </w:r>
      <w:r w:rsidR="00A5140D" w:rsidRPr="00767BEB">
        <w:rPr>
          <w:szCs w:val="24"/>
          <w:lang w:val="en-GB"/>
        </w:rPr>
        <w:t>“</w:t>
      </w:r>
      <w:r w:rsidR="001B3318" w:rsidRPr="00767BEB">
        <w:rPr>
          <w:szCs w:val="24"/>
          <w:lang w:val="en-GB"/>
        </w:rPr>
        <w:t>tiring-relaxing</w:t>
      </w:r>
      <w:r w:rsidR="00A5140D" w:rsidRPr="00767BEB">
        <w:rPr>
          <w:szCs w:val="24"/>
          <w:lang w:val="en-GB"/>
        </w:rPr>
        <w:t>”</w:t>
      </w:r>
      <w:r w:rsidR="001B3318" w:rsidRPr="00767BEB">
        <w:rPr>
          <w:szCs w:val="24"/>
          <w:lang w:val="en-GB"/>
        </w:rPr>
        <w:t xml:space="preserve">, </w:t>
      </w:r>
      <w:r w:rsidR="00A5140D" w:rsidRPr="00767BEB">
        <w:rPr>
          <w:szCs w:val="24"/>
          <w:lang w:val="en-GB"/>
        </w:rPr>
        <w:t>“</w:t>
      </w:r>
      <w:r w:rsidR="001B3318" w:rsidRPr="00767BEB">
        <w:rPr>
          <w:szCs w:val="24"/>
          <w:lang w:val="en-GB"/>
        </w:rPr>
        <w:t>uncomfortable-practical</w:t>
      </w:r>
      <w:r w:rsidR="00A5140D" w:rsidRPr="00767BEB">
        <w:rPr>
          <w:szCs w:val="24"/>
          <w:lang w:val="en-GB"/>
        </w:rPr>
        <w:t>”</w:t>
      </w:r>
      <w:r w:rsidR="001B3318" w:rsidRPr="00767BEB">
        <w:rPr>
          <w:szCs w:val="24"/>
          <w:lang w:val="en-GB"/>
        </w:rPr>
        <w:t xml:space="preserve">, </w:t>
      </w:r>
      <w:r w:rsidR="00A5140D" w:rsidRPr="00767BEB">
        <w:rPr>
          <w:szCs w:val="24"/>
          <w:lang w:val="en-GB"/>
        </w:rPr>
        <w:t>“</w:t>
      </w:r>
      <w:r w:rsidR="001B3318" w:rsidRPr="00767BEB">
        <w:rPr>
          <w:szCs w:val="24"/>
          <w:lang w:val="en-GB"/>
        </w:rPr>
        <w:t>disadvantageous-advantageous</w:t>
      </w:r>
      <w:r w:rsidR="00A5140D" w:rsidRPr="00767BEB">
        <w:rPr>
          <w:szCs w:val="24"/>
          <w:lang w:val="en-GB"/>
        </w:rPr>
        <w:t>”</w:t>
      </w:r>
      <w:r w:rsidR="001B3318" w:rsidRPr="00767BEB">
        <w:rPr>
          <w:szCs w:val="24"/>
          <w:lang w:val="en-GB"/>
        </w:rPr>
        <w:t xml:space="preserve">, </w:t>
      </w:r>
      <w:r w:rsidR="00A5140D" w:rsidRPr="00767BEB">
        <w:rPr>
          <w:szCs w:val="24"/>
          <w:lang w:val="en-GB"/>
        </w:rPr>
        <w:t>“</w:t>
      </w:r>
      <w:r w:rsidR="001B3318" w:rsidRPr="00767BEB">
        <w:rPr>
          <w:szCs w:val="24"/>
          <w:lang w:val="en-GB"/>
        </w:rPr>
        <w:t>unsatisfactory-satisfactory</w:t>
      </w:r>
      <w:r w:rsidR="00A5140D" w:rsidRPr="00767BEB">
        <w:rPr>
          <w:szCs w:val="24"/>
          <w:lang w:val="en-GB"/>
        </w:rPr>
        <w:t>”</w:t>
      </w:r>
      <w:r w:rsidR="001B3318" w:rsidRPr="00767BEB">
        <w:rPr>
          <w:szCs w:val="24"/>
          <w:lang w:val="en-GB"/>
        </w:rPr>
        <w:t xml:space="preserve">, </w:t>
      </w:r>
      <w:r w:rsidR="00A5140D" w:rsidRPr="00767BEB">
        <w:rPr>
          <w:szCs w:val="24"/>
          <w:lang w:val="en-GB"/>
        </w:rPr>
        <w:t>“</w:t>
      </w:r>
      <w:r w:rsidR="001B3318" w:rsidRPr="00767BEB">
        <w:rPr>
          <w:szCs w:val="24"/>
          <w:lang w:val="en-GB"/>
        </w:rPr>
        <w:t>wrong-right</w:t>
      </w:r>
      <w:r w:rsidR="00A5140D" w:rsidRPr="00767BEB">
        <w:rPr>
          <w:szCs w:val="24"/>
          <w:lang w:val="en-GB"/>
        </w:rPr>
        <w:t>”</w:t>
      </w:r>
      <w:r w:rsidR="001B3318" w:rsidRPr="00767BEB">
        <w:rPr>
          <w:szCs w:val="24"/>
          <w:lang w:val="en-GB"/>
        </w:rPr>
        <w:t xml:space="preserve">, and </w:t>
      </w:r>
      <w:r w:rsidR="00A5140D" w:rsidRPr="00767BEB">
        <w:rPr>
          <w:szCs w:val="24"/>
          <w:lang w:val="en-GB"/>
        </w:rPr>
        <w:t>“</w:t>
      </w:r>
      <w:r w:rsidR="001B3318" w:rsidRPr="00767BEB">
        <w:rPr>
          <w:szCs w:val="24"/>
          <w:lang w:val="en-GB"/>
        </w:rPr>
        <w:t>stupid-wise</w:t>
      </w:r>
      <w:r w:rsidR="00854460" w:rsidRPr="00767BEB">
        <w:rPr>
          <w:szCs w:val="24"/>
          <w:lang w:val="en-GB"/>
        </w:rPr>
        <w:t xml:space="preserve">”. Items were scored </w:t>
      </w:r>
      <w:r w:rsidRPr="00767BEB">
        <w:rPr>
          <w:szCs w:val="24"/>
          <w:lang w:val="en-GB"/>
        </w:rPr>
        <w:t xml:space="preserve">on </w:t>
      </w:r>
      <w:r w:rsidR="00854460" w:rsidRPr="00767BEB">
        <w:rPr>
          <w:szCs w:val="24"/>
          <w:lang w:val="en-GB"/>
        </w:rPr>
        <w:t xml:space="preserve">a 7-point Likert scale and the </w:t>
      </w:r>
      <w:r w:rsidRPr="00767BEB">
        <w:rPr>
          <w:szCs w:val="24"/>
          <w:lang w:val="en-GB"/>
        </w:rPr>
        <w:t xml:space="preserve">average </w:t>
      </w:r>
      <w:r w:rsidR="00854460" w:rsidRPr="00767BEB">
        <w:rPr>
          <w:szCs w:val="24"/>
          <w:lang w:val="en-GB"/>
        </w:rPr>
        <w:t>was calculated.</w:t>
      </w:r>
      <w:r w:rsidR="008119A8" w:rsidRPr="00767BEB">
        <w:rPr>
          <w:szCs w:val="24"/>
          <w:lang w:val="en-GB"/>
        </w:rPr>
        <w:t xml:space="preserve"> </w:t>
      </w:r>
      <w:r w:rsidR="00C9351F" w:rsidRPr="00767BEB">
        <w:rPr>
          <w:szCs w:val="24"/>
          <w:lang w:val="en-GB"/>
        </w:rPr>
        <w:t xml:space="preserve">The </w:t>
      </w:r>
      <w:r w:rsidR="00FE3B69" w:rsidRPr="00767BEB">
        <w:rPr>
          <w:szCs w:val="24"/>
          <w:lang w:val="en-GB"/>
        </w:rPr>
        <w:t xml:space="preserve">Cronbach’s </w:t>
      </w:r>
      <w:r w:rsidR="00C9351F" w:rsidRPr="00767BEB">
        <w:rPr>
          <w:szCs w:val="24"/>
          <w:lang w:val="en-GB"/>
        </w:rPr>
        <w:t>α was 0.97</w:t>
      </w:r>
      <w:r w:rsidR="00A25D51" w:rsidRPr="00767BEB">
        <w:rPr>
          <w:szCs w:val="24"/>
          <w:lang w:val="en-GB"/>
        </w:rPr>
        <w:t>.</w:t>
      </w:r>
    </w:p>
    <w:p w14:paraId="0510D6A3" w14:textId="2E31E065" w:rsidR="00C9351F" w:rsidRPr="00767BEB" w:rsidRDefault="00FF515D" w:rsidP="00973CDA">
      <w:pPr>
        <w:autoSpaceDE w:val="0"/>
        <w:autoSpaceDN w:val="0"/>
        <w:adjustRightInd w:val="0"/>
        <w:spacing w:line="480" w:lineRule="auto"/>
        <w:ind w:firstLine="720"/>
        <w:rPr>
          <w:szCs w:val="24"/>
          <w:lang w:val="en-GB"/>
        </w:rPr>
      </w:pPr>
      <w:r>
        <w:rPr>
          <w:szCs w:val="24"/>
          <w:lang w:val="en-GB"/>
        </w:rPr>
        <w:t>N</w:t>
      </w:r>
      <w:r w:rsidR="005A7BE8" w:rsidRPr="00767BEB">
        <w:rPr>
          <w:szCs w:val="24"/>
          <w:lang w:val="en-GB"/>
        </w:rPr>
        <w:t>orms were split into injunctive (perceptions about others approval) and descriptive (perceptions of others behaviour)</w:t>
      </w:r>
      <w:r w:rsidR="002966BA">
        <w:rPr>
          <w:szCs w:val="24"/>
          <w:lang w:val="en-GB"/>
        </w:rPr>
        <w:t xml:space="preserve"> norms</w:t>
      </w:r>
      <w:r w:rsidR="0022078A">
        <w:rPr>
          <w:szCs w:val="24"/>
          <w:lang w:val="en-GB"/>
        </w:rPr>
        <w:t xml:space="preserve">. </w:t>
      </w:r>
      <w:r w:rsidR="00E821CD" w:rsidRPr="00767BEB">
        <w:rPr>
          <w:szCs w:val="24"/>
          <w:lang w:val="en-GB"/>
        </w:rPr>
        <w:t>Inju</w:t>
      </w:r>
      <w:r w:rsidR="006726FD" w:rsidRPr="00767BEB">
        <w:rPr>
          <w:szCs w:val="24"/>
          <w:lang w:val="en-GB"/>
        </w:rPr>
        <w:t>n</w:t>
      </w:r>
      <w:r w:rsidR="00E821CD" w:rsidRPr="00767BEB">
        <w:rPr>
          <w:szCs w:val="24"/>
          <w:lang w:val="en-GB"/>
        </w:rPr>
        <w:t>ctive</w:t>
      </w:r>
      <w:r w:rsidR="00E60535" w:rsidRPr="00767BEB">
        <w:rPr>
          <w:szCs w:val="24"/>
          <w:lang w:val="en-GB"/>
        </w:rPr>
        <w:t xml:space="preserve"> norms regarding exclusive breastfeeding were measured through 3-items rated on a 7-point Likert scale, ranging from completely disagree (1) to completely agree (7). </w:t>
      </w:r>
      <w:r w:rsidR="00B92CCA" w:rsidRPr="00767BEB">
        <w:rPr>
          <w:szCs w:val="24"/>
          <w:lang w:val="en-GB"/>
        </w:rPr>
        <w:t>I</w:t>
      </w:r>
      <w:r w:rsidR="00E60535" w:rsidRPr="00767BEB">
        <w:rPr>
          <w:szCs w:val="24"/>
          <w:lang w:val="en-GB"/>
        </w:rPr>
        <w:t xml:space="preserve">tems </w:t>
      </w:r>
      <w:r w:rsidR="00854460" w:rsidRPr="00767BEB">
        <w:rPr>
          <w:szCs w:val="24"/>
          <w:lang w:val="en-GB"/>
        </w:rPr>
        <w:t>were</w:t>
      </w:r>
      <w:r w:rsidR="00B92CCA" w:rsidRPr="00767BEB">
        <w:rPr>
          <w:szCs w:val="24"/>
          <w:lang w:val="en-GB"/>
        </w:rPr>
        <w:t>:</w:t>
      </w:r>
      <w:r w:rsidR="00E60535" w:rsidRPr="00767BEB">
        <w:rPr>
          <w:szCs w:val="24"/>
          <w:lang w:val="en-GB"/>
        </w:rPr>
        <w:t xml:space="preserve"> “</w:t>
      </w:r>
      <w:r w:rsidR="001155C7" w:rsidRPr="00767BEB">
        <w:rPr>
          <w:bCs/>
          <w:szCs w:val="24"/>
          <w:lang w:val="en-GB"/>
        </w:rPr>
        <w:t>Once other foods have been added to my baby's diet… M</w:t>
      </w:r>
      <w:r w:rsidR="00E60535" w:rsidRPr="00767BEB">
        <w:rPr>
          <w:bCs/>
          <w:szCs w:val="24"/>
          <w:lang w:val="en-GB"/>
        </w:rPr>
        <w:t>ost people who are important to me</w:t>
      </w:r>
      <w:r w:rsidR="00E60535" w:rsidRPr="00767BEB">
        <w:rPr>
          <w:szCs w:val="24"/>
          <w:lang w:val="en-GB"/>
        </w:rPr>
        <w:t xml:space="preserve"> think</w:t>
      </w:r>
      <w:r w:rsidR="006726FD" w:rsidRPr="00767BEB">
        <w:rPr>
          <w:szCs w:val="24"/>
          <w:lang w:val="en-GB"/>
        </w:rPr>
        <w:t xml:space="preserve">, </w:t>
      </w:r>
      <w:r w:rsidR="00E60535" w:rsidRPr="00767BEB">
        <w:rPr>
          <w:szCs w:val="24"/>
          <w:lang w:val="en-GB"/>
        </w:rPr>
        <w:t xml:space="preserve">that I </w:t>
      </w:r>
      <w:r w:rsidR="00E60535" w:rsidRPr="00767BEB">
        <w:rPr>
          <w:bCs/>
          <w:szCs w:val="24"/>
          <w:lang w:val="en-GB"/>
        </w:rPr>
        <w:t>should</w:t>
      </w:r>
      <w:r w:rsidR="00E60535" w:rsidRPr="00767BEB">
        <w:rPr>
          <w:szCs w:val="24"/>
          <w:lang w:val="en-GB"/>
        </w:rPr>
        <w:t xml:space="preserve"> </w:t>
      </w:r>
      <w:r w:rsidR="006726FD" w:rsidRPr="00767BEB">
        <w:rPr>
          <w:szCs w:val="24"/>
          <w:lang w:val="en-GB"/>
        </w:rPr>
        <w:t xml:space="preserve">continue to </w:t>
      </w:r>
      <w:r w:rsidR="00E60535" w:rsidRPr="00767BEB">
        <w:rPr>
          <w:szCs w:val="24"/>
          <w:lang w:val="en-GB"/>
        </w:rPr>
        <w:t xml:space="preserve">breastfeed my baby </w:t>
      </w:r>
      <w:r w:rsidR="006726FD" w:rsidRPr="00767BEB">
        <w:rPr>
          <w:bCs/>
          <w:szCs w:val="24"/>
          <w:lang w:val="en-GB"/>
        </w:rPr>
        <w:t>until he/she is 2 years old and more</w:t>
      </w:r>
      <w:r w:rsidR="00E60535" w:rsidRPr="00767BEB">
        <w:rPr>
          <w:szCs w:val="24"/>
          <w:lang w:val="en-GB"/>
        </w:rPr>
        <w:t>”</w:t>
      </w:r>
      <w:r w:rsidR="00B92CCA" w:rsidRPr="00767BEB">
        <w:rPr>
          <w:szCs w:val="24"/>
          <w:lang w:val="en-GB"/>
        </w:rPr>
        <w:t xml:space="preserve">; </w:t>
      </w:r>
      <w:r w:rsidR="00E60535" w:rsidRPr="00767BEB">
        <w:rPr>
          <w:szCs w:val="24"/>
          <w:lang w:val="en-GB"/>
        </w:rPr>
        <w:t>“</w:t>
      </w:r>
      <w:r w:rsidR="001155C7" w:rsidRPr="00767BEB">
        <w:rPr>
          <w:szCs w:val="24"/>
          <w:lang w:val="en-GB"/>
        </w:rPr>
        <w:t>…</w:t>
      </w:r>
      <w:r w:rsidR="00E60535" w:rsidRPr="00767BEB">
        <w:rPr>
          <w:szCs w:val="24"/>
          <w:lang w:val="en-GB"/>
        </w:rPr>
        <w:t>M</w:t>
      </w:r>
      <w:r w:rsidR="00E60535" w:rsidRPr="00767BEB">
        <w:rPr>
          <w:bCs/>
          <w:szCs w:val="24"/>
          <w:lang w:val="en-GB"/>
        </w:rPr>
        <w:t>ost people who are important to me would approve…”</w:t>
      </w:r>
      <w:r w:rsidR="00B92CCA" w:rsidRPr="00767BEB">
        <w:rPr>
          <w:bCs/>
          <w:szCs w:val="24"/>
          <w:lang w:val="en-GB"/>
        </w:rPr>
        <w:t xml:space="preserve"> and “</w:t>
      </w:r>
      <w:r w:rsidR="001155C7" w:rsidRPr="00767BEB">
        <w:rPr>
          <w:bCs/>
          <w:szCs w:val="24"/>
          <w:lang w:val="en-GB"/>
        </w:rPr>
        <w:t>…</w:t>
      </w:r>
      <w:r w:rsidR="00B92CCA" w:rsidRPr="00767BEB">
        <w:rPr>
          <w:bCs/>
          <w:szCs w:val="24"/>
          <w:lang w:val="en-GB"/>
        </w:rPr>
        <w:t xml:space="preserve">Most people who are important to me would like…”. </w:t>
      </w:r>
      <w:r w:rsidR="00E60535" w:rsidRPr="00767BEB">
        <w:rPr>
          <w:szCs w:val="24"/>
          <w:lang w:val="en-GB"/>
        </w:rPr>
        <w:t xml:space="preserve">The items scores were averaged, with higher scores representing </w:t>
      </w:r>
      <w:r w:rsidR="0023641A" w:rsidRPr="00767BEB">
        <w:rPr>
          <w:szCs w:val="24"/>
          <w:lang w:val="en-GB"/>
        </w:rPr>
        <w:t>higher</w:t>
      </w:r>
      <w:r w:rsidR="00E60535" w:rsidRPr="00767BEB">
        <w:rPr>
          <w:szCs w:val="24"/>
          <w:lang w:val="en-GB"/>
        </w:rPr>
        <w:t xml:space="preserve"> perceived social approval of breastfeeding.</w:t>
      </w:r>
      <w:r w:rsidR="0015591D" w:rsidRPr="00767BEB">
        <w:rPr>
          <w:szCs w:val="24"/>
          <w:lang w:val="en-GB"/>
        </w:rPr>
        <w:t xml:space="preserve"> </w:t>
      </w:r>
      <w:r w:rsidR="00C9351F" w:rsidRPr="00767BEB">
        <w:rPr>
          <w:szCs w:val="24"/>
          <w:lang w:val="en-GB"/>
        </w:rPr>
        <w:t>The α coefficient was 0.94.</w:t>
      </w:r>
      <w:r w:rsidR="002966BA">
        <w:rPr>
          <w:szCs w:val="24"/>
          <w:lang w:val="en-GB"/>
        </w:rPr>
        <w:t xml:space="preserve">  </w:t>
      </w:r>
      <w:r w:rsidR="00B92CCA" w:rsidRPr="00767BEB">
        <w:rPr>
          <w:szCs w:val="24"/>
          <w:lang w:val="en-GB"/>
        </w:rPr>
        <w:t>D</w:t>
      </w:r>
      <w:r w:rsidR="00E821CD" w:rsidRPr="00767BEB">
        <w:rPr>
          <w:szCs w:val="24"/>
          <w:lang w:val="en-GB"/>
        </w:rPr>
        <w:t>escript</w:t>
      </w:r>
      <w:r w:rsidR="00103693" w:rsidRPr="00767BEB">
        <w:rPr>
          <w:szCs w:val="24"/>
          <w:lang w:val="en-GB"/>
        </w:rPr>
        <w:t>ive norms were measured using 2-</w:t>
      </w:r>
      <w:r w:rsidR="00E821CD" w:rsidRPr="00767BEB">
        <w:rPr>
          <w:szCs w:val="24"/>
          <w:lang w:val="en-GB"/>
        </w:rPr>
        <w:t>items</w:t>
      </w:r>
      <w:r w:rsidR="00B92CCA" w:rsidRPr="00767BEB">
        <w:rPr>
          <w:szCs w:val="24"/>
          <w:lang w:val="en-GB"/>
        </w:rPr>
        <w:t xml:space="preserve"> rated on a 7-point Likert scale, ranging from </w:t>
      </w:r>
      <w:r w:rsidR="00B92CCA" w:rsidRPr="00767BEB">
        <w:rPr>
          <w:szCs w:val="24"/>
          <w:lang w:val="en-GB"/>
        </w:rPr>
        <w:lastRenderedPageBreak/>
        <w:t xml:space="preserve">completely true (1) to completely false (7). </w:t>
      </w:r>
      <w:r w:rsidR="00C434BD" w:rsidRPr="00767BEB">
        <w:rPr>
          <w:szCs w:val="24"/>
          <w:lang w:val="en-GB"/>
        </w:rPr>
        <w:t xml:space="preserve">Items were: </w:t>
      </w:r>
      <w:r w:rsidR="00E821CD" w:rsidRPr="00767BEB">
        <w:rPr>
          <w:szCs w:val="24"/>
          <w:lang w:val="en-GB"/>
        </w:rPr>
        <w:t>“</w:t>
      </w:r>
      <w:r w:rsidR="002C5C8F" w:rsidRPr="00767BEB">
        <w:rPr>
          <w:szCs w:val="24"/>
          <w:lang w:val="en-GB"/>
        </w:rPr>
        <w:t>P</w:t>
      </w:r>
      <w:r w:rsidR="00E821CD" w:rsidRPr="00767BEB">
        <w:rPr>
          <w:szCs w:val="24"/>
          <w:lang w:val="en-GB"/>
        </w:rPr>
        <w:t xml:space="preserve">eople </w:t>
      </w:r>
      <w:r w:rsidR="00B92CCA" w:rsidRPr="00767BEB">
        <w:rPr>
          <w:szCs w:val="24"/>
          <w:lang w:val="en-GB"/>
        </w:rPr>
        <w:t>who are important to me</w:t>
      </w:r>
      <w:r w:rsidR="00E821CD" w:rsidRPr="00767BEB">
        <w:rPr>
          <w:szCs w:val="24"/>
          <w:lang w:val="en-GB"/>
        </w:rPr>
        <w:t xml:space="preserve"> (friends and family members) </w:t>
      </w:r>
      <w:r w:rsidR="00B92CCA" w:rsidRPr="00767BEB">
        <w:rPr>
          <w:szCs w:val="24"/>
          <w:lang w:val="en-GB"/>
        </w:rPr>
        <w:t>continued to breastfeed</w:t>
      </w:r>
      <w:r w:rsidR="00E821CD" w:rsidRPr="00767BEB">
        <w:rPr>
          <w:szCs w:val="24"/>
          <w:lang w:val="en-GB"/>
        </w:rPr>
        <w:t xml:space="preserve"> their babies for the first 2 years”</w:t>
      </w:r>
      <w:r w:rsidR="00C434BD" w:rsidRPr="00767BEB">
        <w:rPr>
          <w:szCs w:val="24"/>
          <w:lang w:val="en-GB"/>
        </w:rPr>
        <w:t xml:space="preserve"> and </w:t>
      </w:r>
      <w:r w:rsidR="00E821CD" w:rsidRPr="00767BEB">
        <w:rPr>
          <w:szCs w:val="24"/>
          <w:lang w:val="en-GB"/>
        </w:rPr>
        <w:t>“</w:t>
      </w:r>
      <w:r w:rsidR="002C5C8F" w:rsidRPr="00767BEB">
        <w:rPr>
          <w:szCs w:val="24"/>
          <w:lang w:val="en-GB"/>
        </w:rPr>
        <w:t>O</w:t>
      </w:r>
      <w:r w:rsidR="00E821CD" w:rsidRPr="00767BEB">
        <w:rPr>
          <w:szCs w:val="24"/>
          <w:lang w:val="en-GB"/>
        </w:rPr>
        <w:t xml:space="preserve">ther mothers I know </w:t>
      </w:r>
      <w:r w:rsidR="002C5C8F" w:rsidRPr="00767BEB">
        <w:rPr>
          <w:szCs w:val="24"/>
          <w:lang w:val="en-GB"/>
        </w:rPr>
        <w:t xml:space="preserve">continued to </w:t>
      </w:r>
      <w:r w:rsidR="00E95CD5" w:rsidRPr="00767BEB">
        <w:rPr>
          <w:szCs w:val="24"/>
          <w:lang w:val="en-GB"/>
        </w:rPr>
        <w:t>breastfeed</w:t>
      </w:r>
      <w:r w:rsidR="00E821CD" w:rsidRPr="00767BEB">
        <w:rPr>
          <w:szCs w:val="24"/>
          <w:lang w:val="en-GB"/>
        </w:rPr>
        <w:t xml:space="preserve"> their babies for the first 2 years”.</w:t>
      </w:r>
      <w:r w:rsidR="00BB0034" w:rsidRPr="00767BEB">
        <w:rPr>
          <w:szCs w:val="24"/>
          <w:lang w:val="en-GB"/>
        </w:rPr>
        <w:t xml:space="preserve"> Higher scores indicate greater descriptive norm for breastfeeding</w:t>
      </w:r>
      <w:r w:rsidR="00E62717" w:rsidRPr="00767BEB">
        <w:rPr>
          <w:szCs w:val="24"/>
          <w:lang w:val="en-GB"/>
        </w:rPr>
        <w:t>.</w:t>
      </w:r>
      <w:r w:rsidR="005A7BE8" w:rsidRPr="00767BEB">
        <w:rPr>
          <w:szCs w:val="24"/>
          <w:lang w:val="en-GB"/>
        </w:rPr>
        <w:t xml:space="preserve"> </w:t>
      </w:r>
      <w:r w:rsidR="00C9351F" w:rsidRPr="00767BEB">
        <w:rPr>
          <w:szCs w:val="24"/>
          <w:lang w:val="en-GB"/>
        </w:rPr>
        <w:t xml:space="preserve">The </w:t>
      </w:r>
      <w:r w:rsidR="00FE3B69" w:rsidRPr="00767BEB">
        <w:rPr>
          <w:szCs w:val="24"/>
          <w:lang w:val="en-GB"/>
        </w:rPr>
        <w:t xml:space="preserve">Cronbach’s α </w:t>
      </w:r>
      <w:r w:rsidR="00C9351F" w:rsidRPr="00767BEB">
        <w:rPr>
          <w:szCs w:val="24"/>
          <w:lang w:val="en-GB"/>
        </w:rPr>
        <w:t>was 0.66</w:t>
      </w:r>
      <w:r w:rsidR="001155C7" w:rsidRPr="00767BEB">
        <w:rPr>
          <w:szCs w:val="24"/>
          <w:lang w:val="en-GB"/>
        </w:rPr>
        <w:t>.</w:t>
      </w:r>
    </w:p>
    <w:p w14:paraId="648D86B6" w14:textId="59230DEE" w:rsidR="0085716B" w:rsidRPr="00767BEB" w:rsidRDefault="00E60535" w:rsidP="00973CDA">
      <w:pPr>
        <w:autoSpaceDE w:val="0"/>
        <w:autoSpaceDN w:val="0"/>
        <w:adjustRightInd w:val="0"/>
        <w:spacing w:line="480" w:lineRule="auto"/>
        <w:ind w:firstLine="720"/>
        <w:rPr>
          <w:szCs w:val="24"/>
          <w:lang w:val="en-GB"/>
        </w:rPr>
      </w:pPr>
      <w:r w:rsidRPr="00767BEB">
        <w:rPr>
          <w:szCs w:val="24"/>
          <w:lang w:val="en-GB"/>
        </w:rPr>
        <w:t>Perceived Behaviour</w:t>
      </w:r>
      <w:r w:rsidR="00C52357" w:rsidRPr="00767BEB">
        <w:rPr>
          <w:szCs w:val="24"/>
          <w:lang w:val="en-GB"/>
        </w:rPr>
        <w:t>al</w:t>
      </w:r>
      <w:r w:rsidRPr="00767BEB">
        <w:rPr>
          <w:szCs w:val="24"/>
          <w:lang w:val="en-GB"/>
        </w:rPr>
        <w:t xml:space="preserve"> Control</w:t>
      </w:r>
      <w:r w:rsidR="00BB0034" w:rsidRPr="00767BEB">
        <w:rPr>
          <w:szCs w:val="24"/>
          <w:lang w:val="en-GB"/>
        </w:rPr>
        <w:t xml:space="preserve"> (PBC)</w:t>
      </w:r>
      <w:r w:rsidRPr="00767BEB">
        <w:rPr>
          <w:szCs w:val="24"/>
          <w:lang w:val="en-GB"/>
        </w:rPr>
        <w:t xml:space="preserve"> was assessed with 3-items</w:t>
      </w:r>
      <w:r w:rsidR="0045740F" w:rsidRPr="00767BEB">
        <w:rPr>
          <w:szCs w:val="24"/>
          <w:lang w:val="en-GB"/>
        </w:rPr>
        <w:t>:</w:t>
      </w:r>
      <w:r w:rsidR="00A46635" w:rsidRPr="00767BEB">
        <w:rPr>
          <w:szCs w:val="24"/>
          <w:lang w:val="en-GB"/>
        </w:rPr>
        <w:t xml:space="preserve"> </w:t>
      </w:r>
      <w:r w:rsidR="00A330B1" w:rsidRPr="00767BEB">
        <w:rPr>
          <w:szCs w:val="24"/>
          <w:lang w:val="en-GB"/>
        </w:rPr>
        <w:t>“</w:t>
      </w:r>
      <w:r w:rsidR="00A46635" w:rsidRPr="00767BEB">
        <w:rPr>
          <w:bCs/>
          <w:szCs w:val="24"/>
          <w:lang w:val="en-GB"/>
        </w:rPr>
        <w:t>Once other foods have been added to your baby's diet</w:t>
      </w:r>
      <w:r w:rsidR="00A330B1" w:rsidRPr="00767BEB">
        <w:rPr>
          <w:bCs/>
          <w:szCs w:val="24"/>
          <w:lang w:val="en-GB"/>
        </w:rPr>
        <w:t>,</w:t>
      </w:r>
      <w:r w:rsidR="00A46635" w:rsidRPr="00767BEB">
        <w:rPr>
          <w:szCs w:val="24"/>
          <w:lang w:val="en-GB"/>
        </w:rPr>
        <w:t xml:space="preserve"> s</w:t>
      </w:r>
      <w:r w:rsidR="00161121" w:rsidRPr="00767BEB">
        <w:rPr>
          <w:szCs w:val="24"/>
          <w:lang w:val="en-GB"/>
        </w:rPr>
        <w:t xml:space="preserve">uppose you decide to continue breastfeeding your baby until he/she is </w:t>
      </w:r>
      <w:r w:rsidR="00161121" w:rsidRPr="00767BEB">
        <w:rPr>
          <w:bCs/>
          <w:szCs w:val="24"/>
          <w:lang w:val="en-GB"/>
        </w:rPr>
        <w:t>2 years old and more</w:t>
      </w:r>
      <w:r w:rsidR="0045740F" w:rsidRPr="00767BEB">
        <w:rPr>
          <w:szCs w:val="24"/>
          <w:lang w:val="en-GB"/>
        </w:rPr>
        <w:t>, h</w:t>
      </w:r>
      <w:r w:rsidR="00161121" w:rsidRPr="00767BEB">
        <w:rPr>
          <w:szCs w:val="24"/>
          <w:lang w:val="en-GB"/>
        </w:rPr>
        <w:t>ow easy or difficult do you think it will be?”</w:t>
      </w:r>
      <w:r w:rsidR="00C9351F" w:rsidRPr="00767BEB">
        <w:rPr>
          <w:szCs w:val="24"/>
          <w:lang w:val="en-GB"/>
        </w:rPr>
        <w:t>, “</w:t>
      </w:r>
      <w:r w:rsidR="00161121" w:rsidRPr="00767BEB">
        <w:rPr>
          <w:szCs w:val="24"/>
          <w:lang w:val="en-GB"/>
        </w:rPr>
        <w:t>Very difficult” (1) to “ Very easy” (7)</w:t>
      </w:r>
      <w:r w:rsidR="0045740F" w:rsidRPr="00767BEB">
        <w:rPr>
          <w:szCs w:val="24"/>
          <w:lang w:val="en-GB"/>
        </w:rPr>
        <w:t>;</w:t>
      </w:r>
      <w:r w:rsidR="00BB0034" w:rsidRPr="00767BEB">
        <w:rPr>
          <w:szCs w:val="24"/>
          <w:lang w:val="en-GB"/>
        </w:rPr>
        <w:t xml:space="preserve"> </w:t>
      </w:r>
      <w:r w:rsidR="00161121" w:rsidRPr="00767BEB">
        <w:rPr>
          <w:szCs w:val="24"/>
          <w:lang w:val="en-GB"/>
        </w:rPr>
        <w:t>“</w:t>
      </w:r>
      <w:r w:rsidR="00A46635" w:rsidRPr="00767BEB">
        <w:rPr>
          <w:szCs w:val="24"/>
          <w:lang w:val="en-GB"/>
        </w:rPr>
        <w:t>D</w:t>
      </w:r>
      <w:r w:rsidR="0053079B" w:rsidRPr="00767BEB">
        <w:rPr>
          <w:szCs w:val="24"/>
          <w:lang w:val="en-GB"/>
        </w:rPr>
        <w:t xml:space="preserve">ecide to </w:t>
      </w:r>
      <w:r w:rsidR="00602BE1" w:rsidRPr="00767BEB">
        <w:rPr>
          <w:szCs w:val="24"/>
          <w:lang w:val="en-GB"/>
        </w:rPr>
        <w:t>c</w:t>
      </w:r>
      <w:r w:rsidR="006B6B6F" w:rsidRPr="00767BEB">
        <w:rPr>
          <w:szCs w:val="24"/>
          <w:lang w:val="en-GB"/>
        </w:rPr>
        <w:t xml:space="preserve">ontinue </w:t>
      </w:r>
      <w:r w:rsidR="0053079B" w:rsidRPr="00767BEB">
        <w:rPr>
          <w:szCs w:val="24"/>
          <w:lang w:val="en-GB"/>
        </w:rPr>
        <w:t>breastfeeding</w:t>
      </w:r>
      <w:r w:rsidR="00161121" w:rsidRPr="00767BEB">
        <w:rPr>
          <w:szCs w:val="24"/>
          <w:lang w:val="en-GB"/>
        </w:rPr>
        <w:t xml:space="preserve"> my baby until he's 2 years old is</w:t>
      </w:r>
      <w:r w:rsidR="0053079B" w:rsidRPr="00767BEB">
        <w:rPr>
          <w:szCs w:val="24"/>
          <w:lang w:val="en-GB"/>
        </w:rPr>
        <w:t xml:space="preserve">…. </w:t>
      </w:r>
      <w:proofErr w:type="gramStart"/>
      <w:r w:rsidR="0053079B" w:rsidRPr="00767BEB">
        <w:rPr>
          <w:szCs w:val="24"/>
          <w:lang w:val="en-GB"/>
        </w:rPr>
        <w:t>“ not</w:t>
      </w:r>
      <w:proofErr w:type="gramEnd"/>
      <w:r w:rsidR="0053079B" w:rsidRPr="00767BEB">
        <w:rPr>
          <w:szCs w:val="24"/>
          <w:lang w:val="en-GB"/>
        </w:rPr>
        <w:t xml:space="preserve"> at all up to me” (1) to “completely up to me” (7); and </w:t>
      </w:r>
      <w:r w:rsidRPr="00767BEB">
        <w:rPr>
          <w:szCs w:val="24"/>
          <w:lang w:val="en-GB"/>
        </w:rPr>
        <w:t>“</w:t>
      </w:r>
      <w:r w:rsidR="00A46635" w:rsidRPr="00767BEB">
        <w:rPr>
          <w:bCs/>
          <w:szCs w:val="24"/>
          <w:lang w:val="en-GB"/>
        </w:rPr>
        <w:t xml:space="preserve">How </w:t>
      </w:r>
      <w:r w:rsidRPr="00767BEB">
        <w:rPr>
          <w:szCs w:val="24"/>
          <w:lang w:val="en-GB"/>
        </w:rPr>
        <w:t xml:space="preserve">much </w:t>
      </w:r>
      <w:r w:rsidR="0085716B" w:rsidRPr="00767BEB">
        <w:rPr>
          <w:szCs w:val="24"/>
          <w:lang w:val="en-GB"/>
        </w:rPr>
        <w:t>control do you feel over your decision</w:t>
      </w:r>
      <w:r w:rsidRPr="00767BEB">
        <w:rPr>
          <w:szCs w:val="24"/>
          <w:lang w:val="en-GB"/>
        </w:rPr>
        <w:t xml:space="preserve"> to </w:t>
      </w:r>
      <w:r w:rsidR="00161121" w:rsidRPr="00767BEB">
        <w:rPr>
          <w:szCs w:val="24"/>
          <w:lang w:val="en-GB"/>
        </w:rPr>
        <w:t>continue to</w:t>
      </w:r>
      <w:r w:rsidRPr="00767BEB">
        <w:rPr>
          <w:szCs w:val="24"/>
          <w:lang w:val="en-GB"/>
        </w:rPr>
        <w:t xml:space="preserve"> breastfeed your baby </w:t>
      </w:r>
      <w:r w:rsidR="00E821CD" w:rsidRPr="00767BEB">
        <w:rPr>
          <w:szCs w:val="24"/>
          <w:lang w:val="en-GB"/>
        </w:rPr>
        <w:t>until he</w:t>
      </w:r>
      <w:r w:rsidR="002862E5" w:rsidRPr="00767BEB">
        <w:rPr>
          <w:szCs w:val="24"/>
          <w:lang w:val="en-GB"/>
        </w:rPr>
        <w:t>/she is</w:t>
      </w:r>
      <w:r w:rsidR="00E821CD" w:rsidRPr="00767BEB">
        <w:rPr>
          <w:szCs w:val="24"/>
          <w:lang w:val="en-GB"/>
        </w:rPr>
        <w:t xml:space="preserve"> 2 years old</w:t>
      </w:r>
      <w:r w:rsidRPr="00767BEB">
        <w:rPr>
          <w:szCs w:val="24"/>
          <w:lang w:val="en-GB"/>
        </w:rPr>
        <w:t xml:space="preserve">?” </w:t>
      </w:r>
      <w:r w:rsidR="0053079B" w:rsidRPr="00767BEB">
        <w:rPr>
          <w:szCs w:val="24"/>
          <w:lang w:val="en-GB"/>
        </w:rPr>
        <w:t>“</w:t>
      </w:r>
      <w:proofErr w:type="gramStart"/>
      <w:r w:rsidR="0053079B" w:rsidRPr="00767BEB">
        <w:rPr>
          <w:szCs w:val="24"/>
          <w:lang w:val="en-GB"/>
        </w:rPr>
        <w:t>not</w:t>
      </w:r>
      <w:proofErr w:type="gramEnd"/>
      <w:r w:rsidR="0053079B" w:rsidRPr="00767BEB">
        <w:rPr>
          <w:szCs w:val="24"/>
          <w:lang w:val="en-GB"/>
        </w:rPr>
        <w:t xml:space="preserve"> at all under my control” (1) to “completely</w:t>
      </w:r>
      <w:r w:rsidR="008415F0" w:rsidRPr="00767BEB">
        <w:rPr>
          <w:szCs w:val="24"/>
          <w:lang w:val="en-GB"/>
        </w:rPr>
        <w:t xml:space="preserve"> under my control” (7).</w:t>
      </w:r>
      <w:r w:rsidR="0015591D" w:rsidRPr="00767BEB">
        <w:rPr>
          <w:szCs w:val="24"/>
          <w:lang w:val="en-GB"/>
        </w:rPr>
        <w:t xml:space="preserve"> </w:t>
      </w:r>
      <w:r w:rsidR="00BB0034" w:rsidRPr="00767BEB">
        <w:rPr>
          <w:szCs w:val="24"/>
          <w:lang w:val="en-GB"/>
        </w:rPr>
        <w:t>These items were averaged,</w:t>
      </w:r>
      <w:r w:rsidR="00A46635" w:rsidRPr="00767BEB">
        <w:rPr>
          <w:szCs w:val="24"/>
          <w:lang w:val="en-GB"/>
        </w:rPr>
        <w:t xml:space="preserve"> with</w:t>
      </w:r>
      <w:r w:rsidR="00BB0034" w:rsidRPr="00767BEB">
        <w:rPr>
          <w:szCs w:val="24"/>
          <w:lang w:val="en-GB"/>
        </w:rPr>
        <w:t xml:space="preserve"> higher scores representing greater PBC over breastfeeding. </w:t>
      </w:r>
      <w:r w:rsidR="00C9351F" w:rsidRPr="00767BEB">
        <w:rPr>
          <w:szCs w:val="24"/>
          <w:lang w:val="en-GB"/>
        </w:rPr>
        <w:t xml:space="preserve">The </w:t>
      </w:r>
      <w:r w:rsidR="00FE3B69" w:rsidRPr="00767BEB">
        <w:rPr>
          <w:szCs w:val="24"/>
          <w:lang w:val="en-GB"/>
        </w:rPr>
        <w:t xml:space="preserve">Cronbach’s α </w:t>
      </w:r>
      <w:r w:rsidR="00C9351F" w:rsidRPr="00767BEB">
        <w:rPr>
          <w:szCs w:val="24"/>
          <w:lang w:val="en-GB"/>
        </w:rPr>
        <w:t>was 0.75</w:t>
      </w:r>
      <w:r w:rsidR="00A46635" w:rsidRPr="00767BEB">
        <w:rPr>
          <w:szCs w:val="24"/>
          <w:lang w:val="en-GB"/>
        </w:rPr>
        <w:t>.</w:t>
      </w:r>
    </w:p>
    <w:p w14:paraId="445B6CF0" w14:textId="0EDEDC8B" w:rsidR="00C9351F" w:rsidRPr="00767BEB" w:rsidRDefault="00E60535" w:rsidP="00973CDA">
      <w:pPr>
        <w:autoSpaceDE w:val="0"/>
        <w:autoSpaceDN w:val="0"/>
        <w:adjustRightInd w:val="0"/>
        <w:spacing w:line="480" w:lineRule="auto"/>
        <w:ind w:firstLine="720"/>
        <w:rPr>
          <w:szCs w:val="24"/>
          <w:lang w:val="en-GB"/>
        </w:rPr>
      </w:pPr>
      <w:r w:rsidRPr="00767BEB">
        <w:rPr>
          <w:szCs w:val="24"/>
          <w:lang w:val="en-GB"/>
        </w:rPr>
        <w:t>Mothers’ intention to breastfeed was measured through 3</w:t>
      </w:r>
      <w:r w:rsidR="00E821CD" w:rsidRPr="00767BEB">
        <w:rPr>
          <w:szCs w:val="24"/>
          <w:lang w:val="en-GB"/>
        </w:rPr>
        <w:t>-items</w:t>
      </w:r>
      <w:r w:rsidR="003A22E0" w:rsidRPr="00767BEB">
        <w:rPr>
          <w:szCs w:val="24"/>
          <w:lang w:val="en-GB"/>
        </w:rPr>
        <w:t xml:space="preserve">: </w:t>
      </w:r>
      <w:r w:rsidR="003A22E0" w:rsidRPr="00767BEB">
        <w:rPr>
          <w:rFonts w:ascii="AdvP418B97" w:hAnsi="AdvP418B97" w:cs="AdvP418B97"/>
          <w:szCs w:val="24"/>
          <w:lang w:val="en-GB"/>
        </w:rPr>
        <w:t>“</w:t>
      </w:r>
      <w:r w:rsidR="002862E5" w:rsidRPr="00767BEB">
        <w:rPr>
          <w:rFonts w:ascii="AdvP418B97" w:hAnsi="AdvP418B97" w:cs="AdvP418B97"/>
          <w:szCs w:val="24"/>
          <w:lang w:val="en-GB"/>
        </w:rPr>
        <w:t>O</w:t>
      </w:r>
      <w:r w:rsidR="002862E5" w:rsidRPr="00767BEB">
        <w:rPr>
          <w:bCs/>
          <w:szCs w:val="24"/>
          <w:lang w:val="en-GB"/>
        </w:rPr>
        <w:t xml:space="preserve">nce other foods have been added to my baby's diet, </w:t>
      </w:r>
      <w:r w:rsidR="002862E5" w:rsidRPr="00767BEB">
        <w:rPr>
          <w:szCs w:val="24"/>
          <w:lang w:val="en-GB"/>
        </w:rPr>
        <w:t>d</w:t>
      </w:r>
      <w:r w:rsidR="008415F0" w:rsidRPr="00767BEB">
        <w:rPr>
          <w:szCs w:val="24"/>
          <w:lang w:val="en-GB"/>
        </w:rPr>
        <w:t>o you intend to breastfeed your</w:t>
      </w:r>
      <w:r w:rsidR="002862E5" w:rsidRPr="00767BEB">
        <w:rPr>
          <w:szCs w:val="24"/>
          <w:lang w:val="en-GB"/>
        </w:rPr>
        <w:t xml:space="preserve"> baby until he/she is 2 years old?” “</w:t>
      </w:r>
      <w:r w:rsidR="008415F0" w:rsidRPr="00767BEB">
        <w:rPr>
          <w:szCs w:val="24"/>
          <w:lang w:val="en-GB"/>
        </w:rPr>
        <w:t>Definitely do not</w:t>
      </w:r>
      <w:r w:rsidR="002862E5" w:rsidRPr="00767BEB">
        <w:rPr>
          <w:szCs w:val="24"/>
          <w:lang w:val="en-GB"/>
        </w:rPr>
        <w:t>” (1) to “D</w:t>
      </w:r>
      <w:r w:rsidR="008415F0" w:rsidRPr="00767BEB">
        <w:rPr>
          <w:szCs w:val="24"/>
          <w:lang w:val="en-GB"/>
        </w:rPr>
        <w:t>efinitely do’</w:t>
      </w:r>
      <w:r w:rsidR="002862E5" w:rsidRPr="00767BEB">
        <w:rPr>
          <w:szCs w:val="24"/>
          <w:lang w:val="en-GB"/>
        </w:rPr>
        <w:t xml:space="preserve"> (7)</w:t>
      </w:r>
      <w:r w:rsidR="008415F0" w:rsidRPr="00767BEB">
        <w:rPr>
          <w:szCs w:val="24"/>
          <w:lang w:val="en-GB"/>
        </w:rPr>
        <w:t>. The remaining items asked</w:t>
      </w:r>
      <w:r w:rsidR="002862E5" w:rsidRPr="00767BEB">
        <w:rPr>
          <w:szCs w:val="24"/>
          <w:lang w:val="en-GB"/>
        </w:rPr>
        <w:t xml:space="preserve"> </w:t>
      </w:r>
      <w:r w:rsidR="008415F0" w:rsidRPr="00767BEB">
        <w:rPr>
          <w:szCs w:val="24"/>
          <w:lang w:val="en-GB"/>
        </w:rPr>
        <w:t xml:space="preserve">participants how strongly they wanted to breastfeed, </w:t>
      </w:r>
      <w:r w:rsidR="00A46635" w:rsidRPr="00767BEB">
        <w:rPr>
          <w:szCs w:val="24"/>
          <w:lang w:val="en-GB"/>
        </w:rPr>
        <w:t xml:space="preserve">and </w:t>
      </w:r>
      <w:r w:rsidR="008415F0" w:rsidRPr="00767BEB">
        <w:rPr>
          <w:szCs w:val="24"/>
          <w:lang w:val="en-GB"/>
        </w:rPr>
        <w:t>how likely they thought</w:t>
      </w:r>
      <w:r w:rsidR="002862E5" w:rsidRPr="00767BEB">
        <w:rPr>
          <w:szCs w:val="24"/>
          <w:lang w:val="en-GB"/>
        </w:rPr>
        <w:t xml:space="preserve"> </w:t>
      </w:r>
      <w:r w:rsidR="008415F0" w:rsidRPr="00767BEB">
        <w:rPr>
          <w:szCs w:val="24"/>
          <w:lang w:val="en-GB"/>
        </w:rPr>
        <w:t>it was that they would breastfeed</w:t>
      </w:r>
      <w:r w:rsidR="002862E5" w:rsidRPr="00767BEB">
        <w:rPr>
          <w:szCs w:val="24"/>
          <w:lang w:val="en-GB"/>
        </w:rPr>
        <w:t>.</w:t>
      </w:r>
      <w:r w:rsidR="0015591D" w:rsidRPr="00767BEB">
        <w:rPr>
          <w:szCs w:val="24"/>
          <w:lang w:val="en-GB"/>
        </w:rPr>
        <w:t xml:space="preserve"> </w:t>
      </w:r>
      <w:r w:rsidR="002D27B0" w:rsidRPr="00767BEB">
        <w:rPr>
          <w:szCs w:val="24"/>
          <w:lang w:val="en-GB"/>
        </w:rPr>
        <w:t>Higher scores indicated greater intention to breastfeed.</w:t>
      </w:r>
      <w:r w:rsidR="00283DD8" w:rsidRPr="00767BEB">
        <w:rPr>
          <w:szCs w:val="24"/>
          <w:lang w:val="en-GB"/>
        </w:rPr>
        <w:t xml:space="preserve"> </w:t>
      </w:r>
      <w:r w:rsidR="00C9351F" w:rsidRPr="00767BEB">
        <w:rPr>
          <w:szCs w:val="24"/>
          <w:lang w:val="en-GB"/>
        </w:rPr>
        <w:t>The</w:t>
      </w:r>
      <w:r w:rsidR="00FE3B69" w:rsidRPr="00767BEB">
        <w:rPr>
          <w:szCs w:val="24"/>
          <w:lang w:val="en-GB"/>
        </w:rPr>
        <w:t xml:space="preserve"> Cronbach’s α </w:t>
      </w:r>
      <w:r w:rsidR="00C9351F" w:rsidRPr="00767BEB">
        <w:rPr>
          <w:szCs w:val="24"/>
          <w:lang w:val="en-GB"/>
        </w:rPr>
        <w:t>was 0.92.</w:t>
      </w:r>
    </w:p>
    <w:p w14:paraId="6A17D584" w14:textId="21AC6330" w:rsidR="008415F0" w:rsidRPr="00767BEB" w:rsidRDefault="008415F0" w:rsidP="00973CDA">
      <w:pPr>
        <w:autoSpaceDE w:val="0"/>
        <w:autoSpaceDN w:val="0"/>
        <w:adjustRightInd w:val="0"/>
        <w:spacing w:line="480" w:lineRule="auto"/>
        <w:rPr>
          <w:rFonts w:ascii="AdvP418B97" w:hAnsi="AdvP418B97" w:cs="AdvP418B97"/>
          <w:szCs w:val="24"/>
          <w:lang w:val="en-GB"/>
        </w:rPr>
      </w:pPr>
    </w:p>
    <w:p w14:paraId="12AA1D77" w14:textId="7EC3221F" w:rsidR="00E60535" w:rsidRPr="00767BEB" w:rsidRDefault="00E60535" w:rsidP="00973CDA">
      <w:pPr>
        <w:autoSpaceDE w:val="0"/>
        <w:autoSpaceDN w:val="0"/>
        <w:adjustRightInd w:val="0"/>
        <w:spacing w:line="480" w:lineRule="auto"/>
        <w:ind w:firstLine="720"/>
        <w:rPr>
          <w:szCs w:val="24"/>
          <w:lang w:val="en-GB"/>
        </w:rPr>
      </w:pPr>
      <w:r w:rsidRPr="00767BEB">
        <w:rPr>
          <w:szCs w:val="24"/>
          <w:lang w:val="en-GB"/>
        </w:rPr>
        <w:t xml:space="preserve">Breastfeeding behaviour </w:t>
      </w:r>
      <w:r w:rsidR="002966BA">
        <w:rPr>
          <w:szCs w:val="24"/>
          <w:lang w:val="en-GB"/>
        </w:rPr>
        <w:t xml:space="preserve">at </w:t>
      </w:r>
      <w:r w:rsidRPr="00767BEB">
        <w:rPr>
          <w:szCs w:val="24"/>
          <w:lang w:val="en-GB"/>
        </w:rPr>
        <w:t>2-year</w:t>
      </w:r>
      <w:r w:rsidR="002966BA">
        <w:rPr>
          <w:szCs w:val="24"/>
          <w:lang w:val="en-GB"/>
        </w:rPr>
        <w:t>s</w:t>
      </w:r>
    </w:p>
    <w:p w14:paraId="23390712" w14:textId="1F12750E" w:rsidR="00E60535" w:rsidRPr="00767BEB" w:rsidRDefault="003520DF" w:rsidP="00973CDA">
      <w:pPr>
        <w:autoSpaceDE w:val="0"/>
        <w:autoSpaceDN w:val="0"/>
        <w:adjustRightInd w:val="0"/>
        <w:spacing w:line="480" w:lineRule="auto"/>
        <w:ind w:firstLine="720"/>
        <w:rPr>
          <w:szCs w:val="24"/>
          <w:lang w:val="en-GB"/>
        </w:rPr>
      </w:pPr>
      <w:r>
        <w:rPr>
          <w:szCs w:val="24"/>
          <w:lang w:val="en-GB"/>
        </w:rPr>
        <w:t>Continued b</w:t>
      </w:r>
      <w:r w:rsidR="00E60535" w:rsidRPr="00767BEB">
        <w:rPr>
          <w:szCs w:val="24"/>
          <w:lang w:val="en-GB"/>
        </w:rPr>
        <w:t>reastfeeding was measured 2-year</w:t>
      </w:r>
      <w:r w:rsidR="002966BA">
        <w:rPr>
          <w:szCs w:val="24"/>
          <w:lang w:val="en-GB"/>
        </w:rPr>
        <w:t>s</w:t>
      </w:r>
      <w:r w:rsidR="00E60535" w:rsidRPr="00767BEB">
        <w:rPr>
          <w:szCs w:val="24"/>
          <w:lang w:val="en-GB"/>
        </w:rPr>
        <w:t xml:space="preserve"> after the childbirth via a self-report </w:t>
      </w:r>
      <w:r w:rsidR="00A95C36" w:rsidRPr="00767BEB">
        <w:rPr>
          <w:szCs w:val="24"/>
          <w:lang w:val="en-GB"/>
        </w:rPr>
        <w:t xml:space="preserve">online </w:t>
      </w:r>
      <w:r w:rsidR="00E60535" w:rsidRPr="00767BEB">
        <w:rPr>
          <w:szCs w:val="24"/>
          <w:lang w:val="en-GB"/>
        </w:rPr>
        <w:t>questionnaire</w:t>
      </w:r>
      <w:r>
        <w:rPr>
          <w:szCs w:val="24"/>
          <w:lang w:val="en-GB"/>
        </w:rPr>
        <w:t xml:space="preserve"> and it</w:t>
      </w:r>
      <w:r w:rsidR="00882032" w:rsidRPr="00767BEB">
        <w:rPr>
          <w:szCs w:val="24"/>
          <w:lang w:val="en-GB"/>
        </w:rPr>
        <w:t xml:space="preserve"> was</w:t>
      </w:r>
      <w:r w:rsidR="00E60535" w:rsidRPr="00767BEB">
        <w:rPr>
          <w:szCs w:val="24"/>
          <w:lang w:val="en-GB"/>
        </w:rPr>
        <w:t xml:space="preserve"> </w:t>
      </w:r>
      <w:r w:rsidR="0007574C" w:rsidRPr="00767BEB">
        <w:rPr>
          <w:szCs w:val="24"/>
          <w:lang w:val="en-GB"/>
        </w:rPr>
        <w:t>measured</w:t>
      </w:r>
      <w:r w:rsidR="00882032" w:rsidRPr="00767BEB">
        <w:rPr>
          <w:szCs w:val="24"/>
          <w:lang w:val="en-GB"/>
        </w:rPr>
        <w:t xml:space="preserve"> </w:t>
      </w:r>
      <w:r w:rsidR="00A95C36" w:rsidRPr="00767BEB">
        <w:rPr>
          <w:szCs w:val="24"/>
          <w:lang w:val="en-GB"/>
        </w:rPr>
        <w:t>as</w:t>
      </w:r>
      <w:r w:rsidR="00882032" w:rsidRPr="00767BEB">
        <w:rPr>
          <w:szCs w:val="24"/>
          <w:lang w:val="en-GB"/>
        </w:rPr>
        <w:t xml:space="preserve"> the number of months</w:t>
      </w:r>
      <w:r w:rsidR="0007574C" w:rsidRPr="00767BEB">
        <w:rPr>
          <w:szCs w:val="24"/>
          <w:lang w:val="en-GB"/>
        </w:rPr>
        <w:t xml:space="preserve"> and weeks</w:t>
      </w:r>
      <w:r w:rsidR="00E60535" w:rsidRPr="00767BEB">
        <w:rPr>
          <w:szCs w:val="24"/>
          <w:lang w:val="en-GB"/>
        </w:rPr>
        <w:t xml:space="preserve"> that women breastfeed.</w:t>
      </w:r>
    </w:p>
    <w:p w14:paraId="5DD0F0CA" w14:textId="062C8D00" w:rsidR="00E60535" w:rsidRPr="00767BEB" w:rsidRDefault="00E60535" w:rsidP="00973CDA">
      <w:pPr>
        <w:spacing w:line="480" w:lineRule="auto"/>
        <w:jc w:val="left"/>
        <w:rPr>
          <w:b/>
          <w:lang w:val="en-GB"/>
        </w:rPr>
      </w:pPr>
    </w:p>
    <w:p w14:paraId="4651309E" w14:textId="11F10CB6" w:rsidR="00B545FF" w:rsidRPr="00767BEB" w:rsidRDefault="00B545FF" w:rsidP="00973CDA">
      <w:pPr>
        <w:spacing w:line="480" w:lineRule="auto"/>
        <w:ind w:firstLine="720"/>
        <w:jc w:val="left"/>
        <w:rPr>
          <w:bCs/>
          <w:lang w:val="en-GB"/>
        </w:rPr>
      </w:pPr>
      <w:r w:rsidRPr="00767BEB">
        <w:rPr>
          <w:bCs/>
          <w:lang w:val="en-GB"/>
        </w:rPr>
        <w:t>Data analysis</w:t>
      </w:r>
    </w:p>
    <w:p w14:paraId="59D9FFE4" w14:textId="52ACE58B" w:rsidR="006F28E3" w:rsidRPr="00F47644" w:rsidRDefault="006F28E3" w:rsidP="00973CDA">
      <w:pPr>
        <w:spacing w:line="480" w:lineRule="auto"/>
        <w:ind w:firstLine="720"/>
        <w:rPr>
          <w:color w:val="FF0000"/>
          <w:szCs w:val="24"/>
          <w:lang w:val="en-GB"/>
        </w:rPr>
      </w:pPr>
      <w:bookmarkStart w:id="15" w:name="_Hlk84157994"/>
      <w:r w:rsidRPr="00F47644">
        <w:rPr>
          <w:color w:val="FF0000"/>
          <w:szCs w:val="24"/>
          <w:lang w:val="en-GB"/>
        </w:rPr>
        <w:t xml:space="preserve">In order to examine whether participants who completed both assessments differ from those who did not </w:t>
      </w:r>
      <w:r w:rsidR="00E95CD5" w:rsidRPr="00F47644">
        <w:rPr>
          <w:color w:val="FF0000"/>
          <w:szCs w:val="24"/>
          <w:lang w:val="en-GB"/>
        </w:rPr>
        <w:t>complete</w:t>
      </w:r>
      <w:r w:rsidRPr="00F47644">
        <w:rPr>
          <w:color w:val="FF0000"/>
          <w:szCs w:val="24"/>
          <w:lang w:val="en-GB"/>
        </w:rPr>
        <w:t xml:space="preserve"> </w:t>
      </w:r>
      <w:proofErr w:type="gramStart"/>
      <w:r w:rsidRPr="00F47644">
        <w:rPr>
          <w:color w:val="FF0000"/>
          <w:szCs w:val="24"/>
          <w:lang w:val="en-GB"/>
        </w:rPr>
        <w:t>both assessments</w:t>
      </w:r>
      <w:proofErr w:type="gramEnd"/>
      <w:r w:rsidRPr="00F47644">
        <w:rPr>
          <w:color w:val="FF0000"/>
          <w:szCs w:val="24"/>
          <w:lang w:val="en-GB"/>
        </w:rPr>
        <w:t xml:space="preserve">, one-way analyses of variance (ANOVAs) and </w:t>
      </w:r>
      <w:r w:rsidRPr="00F47644">
        <w:rPr>
          <w:i/>
          <w:iCs/>
          <w:color w:val="FF0000"/>
          <w:szCs w:val="24"/>
        </w:rPr>
        <w:t>χ</w:t>
      </w:r>
      <w:r w:rsidRPr="00F47644">
        <w:rPr>
          <w:color w:val="FF0000"/>
          <w:szCs w:val="24"/>
          <w:lang w:val="en-US"/>
        </w:rPr>
        <w:t>2 tests were used. Participants were compared on</w:t>
      </w:r>
      <w:r w:rsidR="002672E7">
        <w:rPr>
          <w:color w:val="FF0000"/>
          <w:szCs w:val="24"/>
          <w:lang w:val="en-US"/>
        </w:rPr>
        <w:t xml:space="preserve"> all</w:t>
      </w:r>
      <w:r w:rsidRPr="00F47644">
        <w:rPr>
          <w:color w:val="FF0000"/>
          <w:szCs w:val="24"/>
          <w:lang w:val="en-US"/>
        </w:rPr>
        <w:t xml:space="preserve"> </w:t>
      </w:r>
      <w:r w:rsidRPr="00F47644">
        <w:rPr>
          <w:color w:val="FF0000"/>
          <w:szCs w:val="24"/>
          <w:lang w:val="en-GB"/>
        </w:rPr>
        <w:t>sociodemographic characteristics</w:t>
      </w:r>
      <w:r w:rsidR="002672E7">
        <w:rPr>
          <w:color w:val="FF0000"/>
          <w:szCs w:val="24"/>
          <w:lang w:val="en-GB"/>
        </w:rPr>
        <w:t>.</w:t>
      </w:r>
    </w:p>
    <w:bookmarkEnd w:id="15"/>
    <w:p w14:paraId="6F34815B" w14:textId="79E08B69" w:rsidR="00DC542B" w:rsidRPr="00767BEB" w:rsidRDefault="0023641A" w:rsidP="00973CDA">
      <w:pPr>
        <w:spacing w:line="480" w:lineRule="auto"/>
        <w:ind w:firstLine="720"/>
        <w:rPr>
          <w:lang w:val="en-GB"/>
        </w:rPr>
      </w:pPr>
      <w:r w:rsidRPr="00767BEB">
        <w:rPr>
          <w:lang w:val="en-GB"/>
        </w:rPr>
        <w:lastRenderedPageBreak/>
        <w:t>D</w:t>
      </w:r>
      <w:r w:rsidR="00DC542B" w:rsidRPr="00767BEB">
        <w:rPr>
          <w:lang w:val="en-GB"/>
        </w:rPr>
        <w:t xml:space="preserve">ue to the presence of missing values in the </w:t>
      </w:r>
      <w:r w:rsidRPr="00767BEB">
        <w:rPr>
          <w:lang w:val="en-GB"/>
        </w:rPr>
        <w:t>dataset, two separate analyses were conducted.</w:t>
      </w:r>
      <w:r w:rsidR="00300240" w:rsidRPr="00767BEB">
        <w:rPr>
          <w:lang w:val="en-GB"/>
        </w:rPr>
        <w:t xml:space="preserve"> F</w:t>
      </w:r>
      <w:r w:rsidR="00DC542B" w:rsidRPr="00767BEB">
        <w:rPr>
          <w:lang w:val="en-GB"/>
        </w:rPr>
        <w:t xml:space="preserve">irst, </w:t>
      </w:r>
      <w:r w:rsidRPr="00767BEB">
        <w:rPr>
          <w:lang w:val="en-GB"/>
        </w:rPr>
        <w:t xml:space="preserve">we conducted </w:t>
      </w:r>
      <w:r w:rsidR="00DC542B" w:rsidRPr="00767BEB">
        <w:rPr>
          <w:lang w:val="en-GB"/>
        </w:rPr>
        <w:t>‘complete cases’ analys</w:t>
      </w:r>
      <w:r w:rsidRPr="00767BEB">
        <w:rPr>
          <w:lang w:val="en-GB"/>
        </w:rPr>
        <w:t>e</w:t>
      </w:r>
      <w:r w:rsidR="00DC542B" w:rsidRPr="00767BEB">
        <w:rPr>
          <w:lang w:val="en-GB"/>
        </w:rPr>
        <w:t xml:space="preserve">s </w:t>
      </w:r>
      <w:r w:rsidR="00300240" w:rsidRPr="00767BEB">
        <w:rPr>
          <w:lang w:val="en-GB"/>
        </w:rPr>
        <w:t>considering</w:t>
      </w:r>
      <w:r w:rsidR="00DC542B" w:rsidRPr="00767BEB">
        <w:rPr>
          <w:lang w:val="en-GB"/>
        </w:rPr>
        <w:t xml:space="preserve"> those participants who provided both baseline and follow-up data</w:t>
      </w:r>
      <w:r w:rsidRPr="00767BEB">
        <w:rPr>
          <w:lang w:val="en-GB"/>
        </w:rPr>
        <w:t>.</w:t>
      </w:r>
      <w:r w:rsidR="00FC359A" w:rsidRPr="00FC359A">
        <w:rPr>
          <w:color w:val="FF0000"/>
          <w:szCs w:val="24"/>
          <w:lang w:val="en-GB"/>
        </w:rPr>
        <w:t xml:space="preserve"> </w:t>
      </w:r>
      <w:r w:rsidRPr="00767BEB">
        <w:rPr>
          <w:lang w:val="en-GB"/>
        </w:rPr>
        <w:t>Second</w:t>
      </w:r>
      <w:r w:rsidR="00DC542B" w:rsidRPr="00767BEB">
        <w:rPr>
          <w:lang w:val="en-GB"/>
        </w:rPr>
        <w:t xml:space="preserve">, </w:t>
      </w:r>
      <w:r w:rsidRPr="00767BEB">
        <w:rPr>
          <w:lang w:val="en-GB"/>
        </w:rPr>
        <w:t xml:space="preserve">we run </w:t>
      </w:r>
      <w:r w:rsidR="00DC542B" w:rsidRPr="00767BEB">
        <w:rPr>
          <w:lang w:val="en-GB"/>
        </w:rPr>
        <w:t>analys</w:t>
      </w:r>
      <w:r w:rsidRPr="00767BEB">
        <w:rPr>
          <w:lang w:val="en-GB"/>
        </w:rPr>
        <w:t>e</w:t>
      </w:r>
      <w:r w:rsidR="00DC542B" w:rsidRPr="00767BEB">
        <w:rPr>
          <w:lang w:val="en-GB"/>
        </w:rPr>
        <w:t>s us</w:t>
      </w:r>
      <w:r w:rsidRPr="00767BEB">
        <w:rPr>
          <w:lang w:val="en-GB"/>
        </w:rPr>
        <w:t>ing</w:t>
      </w:r>
      <w:r w:rsidR="00DC542B" w:rsidRPr="00767BEB">
        <w:rPr>
          <w:lang w:val="en-GB"/>
        </w:rPr>
        <w:t xml:space="preserve"> multiple imputation</w:t>
      </w:r>
      <w:r w:rsidR="00300240" w:rsidRPr="00767BEB">
        <w:rPr>
          <w:lang w:val="en-GB"/>
        </w:rPr>
        <w:t xml:space="preserve"> by chained equations</w:t>
      </w:r>
      <w:r w:rsidR="00DC542B" w:rsidRPr="00767BEB">
        <w:rPr>
          <w:lang w:val="en-GB"/>
        </w:rPr>
        <w:t xml:space="preserve"> to allow </w:t>
      </w:r>
      <w:r w:rsidR="005A7BE8" w:rsidRPr="00767BEB">
        <w:rPr>
          <w:lang w:val="en-GB"/>
        </w:rPr>
        <w:t xml:space="preserve">the </w:t>
      </w:r>
      <w:r w:rsidR="00DC542B" w:rsidRPr="00767BEB">
        <w:rPr>
          <w:lang w:val="en-GB"/>
        </w:rPr>
        <w:t xml:space="preserve">inclusion of </w:t>
      </w:r>
      <w:r w:rsidR="00300240" w:rsidRPr="00767BEB">
        <w:rPr>
          <w:lang w:val="en-GB"/>
        </w:rPr>
        <w:t>participants</w:t>
      </w:r>
      <w:r w:rsidR="00DC542B" w:rsidRPr="00767BEB">
        <w:rPr>
          <w:lang w:val="en-GB"/>
        </w:rPr>
        <w:t xml:space="preserve"> with missing outcomes at baseline or follow-up.</w:t>
      </w:r>
      <w:r w:rsidR="00D85569" w:rsidRPr="00767BEB">
        <w:rPr>
          <w:lang w:val="en-GB"/>
        </w:rPr>
        <w:t xml:space="preserve"> </w:t>
      </w:r>
      <w:r w:rsidR="002966BA">
        <w:rPr>
          <w:lang w:val="en-GB"/>
        </w:rPr>
        <w:t>The findings were similar with these two sets of analyses and therefore o</w:t>
      </w:r>
      <w:r w:rsidR="00D85569" w:rsidRPr="00767BEB">
        <w:rPr>
          <w:lang w:val="en-GB"/>
        </w:rPr>
        <w:t xml:space="preserve">nly the </w:t>
      </w:r>
      <w:r w:rsidR="002966BA">
        <w:rPr>
          <w:lang w:val="en-GB"/>
        </w:rPr>
        <w:t>analyses based on imputed data are reported.</w:t>
      </w:r>
      <w:r w:rsidR="006F28E3">
        <w:rPr>
          <w:lang w:val="en-GB"/>
        </w:rPr>
        <w:t xml:space="preserve"> </w:t>
      </w:r>
    </w:p>
    <w:p w14:paraId="0A385A12" w14:textId="3057380E" w:rsidR="006C2BED" w:rsidRPr="00FC359A" w:rsidRDefault="00B545FF" w:rsidP="00973CDA">
      <w:pPr>
        <w:autoSpaceDE w:val="0"/>
        <w:autoSpaceDN w:val="0"/>
        <w:adjustRightInd w:val="0"/>
        <w:spacing w:line="480" w:lineRule="auto"/>
        <w:ind w:firstLine="720"/>
        <w:rPr>
          <w:szCs w:val="24"/>
          <w:lang w:val="en-GB"/>
        </w:rPr>
      </w:pPr>
      <w:bookmarkStart w:id="16" w:name="_Hlk57148026"/>
      <w:r w:rsidRPr="00767BEB">
        <w:rPr>
          <w:lang w:val="en-GB"/>
        </w:rPr>
        <w:t>Descriptive statistics, including mean</w:t>
      </w:r>
      <w:r w:rsidR="00050B4C" w:rsidRPr="00767BEB">
        <w:rPr>
          <w:lang w:val="en-GB"/>
        </w:rPr>
        <w:t>s</w:t>
      </w:r>
      <w:r w:rsidRPr="00767BEB">
        <w:rPr>
          <w:lang w:val="en-GB"/>
        </w:rPr>
        <w:t>, standard deviation</w:t>
      </w:r>
      <w:r w:rsidR="00050B4C" w:rsidRPr="00767BEB">
        <w:rPr>
          <w:lang w:val="en-GB"/>
        </w:rPr>
        <w:t>s</w:t>
      </w:r>
      <w:r w:rsidRPr="00767BEB">
        <w:rPr>
          <w:lang w:val="en-GB"/>
        </w:rPr>
        <w:t xml:space="preserve"> </w:t>
      </w:r>
      <w:bookmarkEnd w:id="16"/>
      <w:r w:rsidRPr="00767BEB">
        <w:rPr>
          <w:lang w:val="en-GB"/>
        </w:rPr>
        <w:t>and Cronbach alpha</w:t>
      </w:r>
      <w:r w:rsidR="00050B4C" w:rsidRPr="00767BEB">
        <w:rPr>
          <w:lang w:val="en-GB"/>
        </w:rPr>
        <w:t>s</w:t>
      </w:r>
      <w:r w:rsidRPr="00767BEB">
        <w:rPr>
          <w:lang w:val="en-GB"/>
        </w:rPr>
        <w:t xml:space="preserve"> were computed for all the scales. </w:t>
      </w:r>
      <w:r w:rsidR="006C2BED" w:rsidRPr="00767BEB">
        <w:rPr>
          <w:szCs w:val="24"/>
          <w:lang w:val="en-GB"/>
        </w:rPr>
        <w:t>Pearson correlation coefficients were computed to examine the relations between Age, Educational Level, Parity,</w:t>
      </w:r>
      <w:r w:rsidR="00FE5F17">
        <w:rPr>
          <w:szCs w:val="24"/>
          <w:lang w:val="en-GB"/>
        </w:rPr>
        <w:t xml:space="preserve"> </w:t>
      </w:r>
      <w:r w:rsidR="006C2BED" w:rsidRPr="00767BEB">
        <w:rPr>
          <w:szCs w:val="24"/>
          <w:lang w:val="en-GB"/>
        </w:rPr>
        <w:t>Breastfeeding Attitudes, Injunctive Norms, Descriptive Norms, Perceived Behavioural Control, Breastfeeding Intention and Breastfeeding Behaviour at 2 years.</w:t>
      </w:r>
      <w:r w:rsidR="00FC359A">
        <w:rPr>
          <w:szCs w:val="24"/>
          <w:lang w:val="en-GB"/>
        </w:rPr>
        <w:t xml:space="preserve"> </w:t>
      </w:r>
    </w:p>
    <w:p w14:paraId="7A4F2A31" w14:textId="4CDD6354" w:rsidR="00744F2F" w:rsidRDefault="00744F2F" w:rsidP="00973CDA">
      <w:pPr>
        <w:spacing w:line="480" w:lineRule="auto"/>
        <w:ind w:firstLine="720"/>
        <w:rPr>
          <w:szCs w:val="24"/>
          <w:lang w:val="en-GB"/>
        </w:rPr>
      </w:pPr>
      <w:r>
        <w:rPr>
          <w:szCs w:val="24"/>
          <w:lang w:val="en-GB"/>
        </w:rPr>
        <w:t>Prior to regression analys</w:t>
      </w:r>
      <w:r w:rsidR="00685BCD">
        <w:rPr>
          <w:szCs w:val="24"/>
          <w:lang w:val="en-GB"/>
        </w:rPr>
        <w:t>e</w:t>
      </w:r>
      <w:r>
        <w:rPr>
          <w:szCs w:val="24"/>
          <w:lang w:val="en-GB"/>
        </w:rPr>
        <w:t>s, v</w:t>
      </w:r>
      <w:r w:rsidRPr="00767BEB">
        <w:rPr>
          <w:szCs w:val="24"/>
          <w:lang w:val="en-GB"/>
        </w:rPr>
        <w:t xml:space="preserve">ariables were mean-centred before computing </w:t>
      </w:r>
      <w:r w:rsidR="003520DF">
        <w:rPr>
          <w:szCs w:val="24"/>
          <w:lang w:val="en-GB"/>
        </w:rPr>
        <w:t xml:space="preserve">the hypothesized </w:t>
      </w:r>
      <w:r w:rsidRPr="00767BEB">
        <w:rPr>
          <w:szCs w:val="24"/>
          <w:lang w:val="en-GB"/>
        </w:rPr>
        <w:t>interaction terms</w:t>
      </w:r>
      <w:r w:rsidR="003520DF">
        <w:rPr>
          <w:szCs w:val="24"/>
          <w:lang w:val="en-GB"/>
        </w:rPr>
        <w:t xml:space="preserve"> </w:t>
      </w:r>
      <w:r>
        <w:rPr>
          <w:szCs w:val="24"/>
          <w:lang w:val="en-GB"/>
        </w:rPr>
        <w:t>(Parity x Attitudes, Parity x Descriptive Norms, Parity x Injunctive Norms, Parity x PBC, Parity x Intention)</w:t>
      </w:r>
      <w:r w:rsidR="003520DF">
        <w:rPr>
          <w:szCs w:val="24"/>
          <w:lang w:val="en-GB"/>
        </w:rPr>
        <w:t>. O</w:t>
      </w:r>
      <w:r w:rsidRPr="00767BEB">
        <w:rPr>
          <w:szCs w:val="24"/>
          <w:lang w:val="en-GB"/>
        </w:rPr>
        <w:t>nly mean-centred variables were employed in the regression analys</w:t>
      </w:r>
      <w:r w:rsidR="003520DF">
        <w:rPr>
          <w:szCs w:val="24"/>
          <w:lang w:val="en-GB"/>
        </w:rPr>
        <w:t>e</w:t>
      </w:r>
      <w:r w:rsidRPr="00767BEB">
        <w:rPr>
          <w:szCs w:val="24"/>
          <w:lang w:val="en-GB"/>
        </w:rPr>
        <w:t>s. There were two main reasons to compute mean-centred. First, mean centring tends to decrease</w:t>
      </w:r>
      <w:r w:rsidRPr="00767BEB">
        <w:rPr>
          <w:spacing w:val="-5"/>
          <w:szCs w:val="24"/>
          <w:lang w:val="en-GB"/>
        </w:rPr>
        <w:t xml:space="preserve"> </w:t>
      </w:r>
      <w:r w:rsidRPr="00767BEB">
        <w:rPr>
          <w:szCs w:val="24"/>
          <w:lang w:val="en-GB"/>
        </w:rPr>
        <w:t>the</w:t>
      </w:r>
      <w:r w:rsidRPr="00767BEB">
        <w:rPr>
          <w:spacing w:val="-5"/>
          <w:szCs w:val="24"/>
          <w:lang w:val="en-GB"/>
        </w:rPr>
        <w:t xml:space="preserve"> </w:t>
      </w:r>
      <w:r w:rsidRPr="00767BEB">
        <w:rPr>
          <w:szCs w:val="24"/>
          <w:lang w:val="en-GB"/>
        </w:rPr>
        <w:t>correlation</w:t>
      </w:r>
      <w:r w:rsidRPr="00767BEB">
        <w:rPr>
          <w:spacing w:val="-3"/>
          <w:szCs w:val="24"/>
          <w:lang w:val="en-GB"/>
        </w:rPr>
        <w:t xml:space="preserve"> </w:t>
      </w:r>
      <w:r w:rsidRPr="00767BEB">
        <w:rPr>
          <w:szCs w:val="24"/>
          <w:lang w:val="en-GB"/>
        </w:rPr>
        <w:t>between</w:t>
      </w:r>
      <w:r w:rsidRPr="00767BEB">
        <w:rPr>
          <w:spacing w:val="-5"/>
          <w:szCs w:val="24"/>
          <w:lang w:val="en-GB"/>
        </w:rPr>
        <w:t xml:space="preserve"> </w:t>
      </w:r>
      <w:r w:rsidRPr="00767BEB">
        <w:rPr>
          <w:szCs w:val="24"/>
          <w:lang w:val="en-GB"/>
        </w:rPr>
        <w:t>predictor</w:t>
      </w:r>
      <w:r w:rsidRPr="00767BEB">
        <w:rPr>
          <w:spacing w:val="-5"/>
          <w:szCs w:val="24"/>
          <w:lang w:val="en-GB"/>
        </w:rPr>
        <w:t xml:space="preserve"> </w:t>
      </w:r>
      <w:r w:rsidRPr="00767BEB">
        <w:rPr>
          <w:szCs w:val="24"/>
          <w:lang w:val="en-GB"/>
        </w:rPr>
        <w:t>variables</w:t>
      </w:r>
      <w:r w:rsidRPr="00767BEB">
        <w:rPr>
          <w:spacing w:val="-4"/>
          <w:szCs w:val="24"/>
          <w:lang w:val="en-GB"/>
        </w:rPr>
        <w:t xml:space="preserve"> </w:t>
      </w:r>
      <w:r w:rsidRPr="00767BEB">
        <w:rPr>
          <w:szCs w:val="24"/>
          <w:lang w:val="en-GB"/>
        </w:rPr>
        <w:t>and</w:t>
      </w:r>
      <w:r w:rsidRPr="00767BEB">
        <w:rPr>
          <w:spacing w:val="-5"/>
          <w:szCs w:val="24"/>
          <w:lang w:val="en-GB"/>
        </w:rPr>
        <w:t xml:space="preserve"> </w:t>
      </w:r>
      <w:r w:rsidRPr="00767BEB">
        <w:rPr>
          <w:szCs w:val="24"/>
          <w:lang w:val="en-GB"/>
        </w:rPr>
        <w:t>interaction</w:t>
      </w:r>
      <w:r w:rsidRPr="00767BEB">
        <w:rPr>
          <w:spacing w:val="-5"/>
          <w:szCs w:val="24"/>
          <w:lang w:val="en-GB"/>
        </w:rPr>
        <w:t xml:space="preserve"> </w:t>
      </w:r>
      <w:r w:rsidRPr="00767BEB">
        <w:rPr>
          <w:szCs w:val="24"/>
          <w:lang w:val="en-GB"/>
        </w:rPr>
        <w:t>terms</w:t>
      </w:r>
      <w:r w:rsidRPr="00767BEB">
        <w:rPr>
          <w:spacing w:val="-3"/>
          <w:szCs w:val="24"/>
          <w:lang w:val="en-GB"/>
        </w:rPr>
        <w:t xml:space="preserve"> </w:t>
      </w:r>
      <w:r w:rsidRPr="00767BEB">
        <w:rPr>
          <w:szCs w:val="24"/>
          <w:lang w:val="en-GB"/>
        </w:rPr>
        <w:t>and</w:t>
      </w:r>
      <w:r w:rsidRPr="00767BEB">
        <w:rPr>
          <w:spacing w:val="-5"/>
          <w:szCs w:val="24"/>
          <w:lang w:val="en-GB"/>
        </w:rPr>
        <w:t xml:space="preserve"> </w:t>
      </w:r>
      <w:r w:rsidRPr="00767BEB">
        <w:rPr>
          <w:szCs w:val="24"/>
          <w:lang w:val="en-GB"/>
        </w:rPr>
        <w:t>therefore</w:t>
      </w:r>
      <w:r w:rsidRPr="00767BEB">
        <w:rPr>
          <w:spacing w:val="-5"/>
          <w:szCs w:val="24"/>
          <w:lang w:val="en-GB"/>
        </w:rPr>
        <w:t xml:space="preserve"> </w:t>
      </w:r>
      <w:r w:rsidRPr="00767BEB">
        <w:rPr>
          <w:szCs w:val="24"/>
          <w:lang w:val="en-GB"/>
        </w:rPr>
        <w:t>diminishes</w:t>
      </w:r>
      <w:r w:rsidRPr="00767BEB">
        <w:rPr>
          <w:spacing w:val="-4"/>
          <w:szCs w:val="24"/>
          <w:lang w:val="en-GB"/>
        </w:rPr>
        <w:t xml:space="preserve"> multicollinearity </w:t>
      </w:r>
      <w:r w:rsidRPr="00767BEB">
        <w:rPr>
          <w:szCs w:val="24"/>
          <w:lang w:val="en-GB"/>
        </w:rPr>
        <w:t xml:space="preserve">problems (Aiken &amp; </w:t>
      </w:r>
      <w:r w:rsidRPr="00767BEB">
        <w:rPr>
          <w:spacing w:val="-3"/>
          <w:szCs w:val="24"/>
          <w:lang w:val="en-GB"/>
        </w:rPr>
        <w:t xml:space="preserve">West, </w:t>
      </w:r>
      <w:r w:rsidRPr="00767BEB">
        <w:rPr>
          <w:szCs w:val="24"/>
          <w:lang w:val="en-GB"/>
        </w:rPr>
        <w:t xml:space="preserve">1991). Second, for non-centred data regression, coefficients in equations containing interactions are not invariant under linear transformations of the data (Aiken &amp; </w:t>
      </w:r>
      <w:r w:rsidRPr="00767BEB">
        <w:rPr>
          <w:spacing w:val="-3"/>
          <w:szCs w:val="24"/>
          <w:lang w:val="en-GB"/>
        </w:rPr>
        <w:t xml:space="preserve">West, </w:t>
      </w:r>
      <w:r w:rsidRPr="00767BEB">
        <w:rPr>
          <w:szCs w:val="24"/>
          <w:lang w:val="en-GB"/>
        </w:rPr>
        <w:t>1991), and thus data mean centring removes this problem, which leads to a less problematic interpretation of the</w:t>
      </w:r>
      <w:r w:rsidRPr="00767BEB">
        <w:rPr>
          <w:spacing w:val="-3"/>
          <w:szCs w:val="24"/>
          <w:lang w:val="en-GB"/>
        </w:rPr>
        <w:t xml:space="preserve"> </w:t>
      </w:r>
      <w:r w:rsidRPr="00767BEB">
        <w:rPr>
          <w:szCs w:val="24"/>
          <w:lang w:val="en-GB"/>
        </w:rPr>
        <w:t>data.</w:t>
      </w:r>
    </w:p>
    <w:p w14:paraId="79C69652" w14:textId="2B3D0006" w:rsidR="00205914" w:rsidRDefault="002966BA" w:rsidP="00002EB6">
      <w:pPr>
        <w:spacing w:line="480" w:lineRule="auto"/>
        <w:ind w:firstLine="720"/>
        <w:rPr>
          <w:color w:val="FF0000"/>
          <w:szCs w:val="24"/>
          <w:lang w:val="en-GB"/>
        </w:rPr>
      </w:pPr>
      <w:bookmarkStart w:id="17" w:name="_Hlk84332230"/>
      <w:bookmarkStart w:id="18" w:name="_Hlk84407433"/>
      <w:bookmarkStart w:id="19" w:name="_Hlk79476476"/>
      <w:r>
        <w:rPr>
          <w:szCs w:val="24"/>
          <w:lang w:val="en-GB"/>
        </w:rPr>
        <w:t>Linear</w:t>
      </w:r>
      <w:r w:rsidR="005C5F96" w:rsidRPr="00767BEB">
        <w:rPr>
          <w:szCs w:val="24"/>
          <w:lang w:val="en-GB"/>
        </w:rPr>
        <w:t xml:space="preserve"> </w:t>
      </w:r>
      <w:r w:rsidR="00B545FF" w:rsidRPr="00767BEB">
        <w:rPr>
          <w:szCs w:val="24"/>
          <w:lang w:val="en-GB"/>
        </w:rPr>
        <w:t xml:space="preserve">regression analyses examined the respective contribution of </w:t>
      </w:r>
      <w:r w:rsidR="005C5F96" w:rsidRPr="00767BEB">
        <w:rPr>
          <w:szCs w:val="24"/>
          <w:lang w:val="en-GB"/>
        </w:rPr>
        <w:t>sociodemographic characteristics</w:t>
      </w:r>
      <w:r w:rsidR="00002EB6">
        <w:rPr>
          <w:szCs w:val="24"/>
          <w:lang w:val="en-GB"/>
        </w:rPr>
        <w:t>,</w:t>
      </w:r>
      <w:r w:rsidR="005C5F96" w:rsidRPr="00767BEB">
        <w:rPr>
          <w:szCs w:val="24"/>
          <w:lang w:val="en-GB"/>
        </w:rPr>
        <w:t xml:space="preserve"> </w:t>
      </w:r>
      <w:bookmarkStart w:id="20" w:name="_Hlk84158218"/>
      <w:bookmarkEnd w:id="17"/>
      <w:r w:rsidR="00B545FF" w:rsidRPr="00002EB6">
        <w:rPr>
          <w:color w:val="FF0000"/>
          <w:szCs w:val="24"/>
          <w:lang w:val="en-GB"/>
        </w:rPr>
        <w:t xml:space="preserve">TPB variables and the </w:t>
      </w:r>
      <w:r w:rsidR="0079011C" w:rsidRPr="00002EB6">
        <w:rPr>
          <w:color w:val="FF0000"/>
          <w:szCs w:val="24"/>
          <w:lang w:val="en-GB"/>
        </w:rPr>
        <w:t>interactions</w:t>
      </w:r>
      <w:r w:rsidR="00B545FF" w:rsidRPr="00002EB6">
        <w:rPr>
          <w:color w:val="FF0000"/>
          <w:szCs w:val="24"/>
          <w:lang w:val="en-GB"/>
        </w:rPr>
        <w:t xml:space="preserve"> </w:t>
      </w:r>
      <w:r w:rsidR="0079011C" w:rsidRPr="00002EB6">
        <w:rPr>
          <w:color w:val="FF0000"/>
          <w:szCs w:val="24"/>
          <w:lang w:val="en-GB"/>
        </w:rPr>
        <w:t xml:space="preserve">between </w:t>
      </w:r>
      <w:r w:rsidR="00057799" w:rsidRPr="00002EB6">
        <w:rPr>
          <w:color w:val="FF0000"/>
          <w:szCs w:val="24"/>
          <w:lang w:val="en-GB"/>
        </w:rPr>
        <w:t>parity</w:t>
      </w:r>
      <w:r w:rsidR="0079011C" w:rsidRPr="00002EB6">
        <w:rPr>
          <w:color w:val="FF0000"/>
          <w:szCs w:val="24"/>
          <w:lang w:val="en-GB"/>
        </w:rPr>
        <w:t xml:space="preserve"> and TPB </w:t>
      </w:r>
      <w:r w:rsidR="0072621F">
        <w:rPr>
          <w:color w:val="FF0000"/>
          <w:szCs w:val="24"/>
          <w:lang w:val="en-GB"/>
        </w:rPr>
        <w:t xml:space="preserve">constructs </w:t>
      </w:r>
      <w:r w:rsidRPr="00002EB6">
        <w:rPr>
          <w:color w:val="FF0000"/>
          <w:szCs w:val="24"/>
          <w:lang w:val="en-GB"/>
        </w:rPr>
        <w:t xml:space="preserve">in predicting </w:t>
      </w:r>
      <w:r w:rsidR="00B545FF" w:rsidRPr="00002EB6">
        <w:rPr>
          <w:color w:val="FF0000"/>
          <w:szCs w:val="24"/>
          <w:lang w:val="en-GB"/>
        </w:rPr>
        <w:t>intention to breastfeed.</w:t>
      </w:r>
      <w:r w:rsidR="00002EB6" w:rsidRPr="00002EB6">
        <w:rPr>
          <w:color w:val="FF0000"/>
          <w:szCs w:val="24"/>
          <w:lang w:val="en-GB"/>
        </w:rPr>
        <w:t xml:space="preserve"> </w:t>
      </w:r>
      <w:r w:rsidR="00002EB6" w:rsidRPr="00002EB6">
        <w:rPr>
          <w:color w:val="FF0000"/>
          <w:lang w:val="en-GB"/>
        </w:rPr>
        <w:t xml:space="preserve">In accordance with TPB, background variables </w:t>
      </w:r>
      <w:r w:rsidR="00002EB6" w:rsidRPr="00002EB6">
        <w:rPr>
          <w:color w:val="FF0000"/>
          <w:szCs w:val="24"/>
          <w:lang w:val="en-GB"/>
        </w:rPr>
        <w:t xml:space="preserve">(age, educational </w:t>
      </w:r>
      <w:r w:rsidR="003A22E0" w:rsidRPr="00002EB6">
        <w:rPr>
          <w:color w:val="FF0000"/>
          <w:szCs w:val="24"/>
          <w:lang w:val="en-GB"/>
        </w:rPr>
        <w:t>level,</w:t>
      </w:r>
      <w:r w:rsidR="00497642">
        <w:rPr>
          <w:color w:val="FF0000"/>
          <w:szCs w:val="24"/>
          <w:lang w:val="en-GB"/>
        </w:rPr>
        <w:t xml:space="preserve"> and </w:t>
      </w:r>
      <w:r w:rsidR="00002EB6" w:rsidRPr="00002EB6">
        <w:rPr>
          <w:color w:val="FF0000"/>
          <w:szCs w:val="24"/>
          <w:lang w:val="en-GB"/>
        </w:rPr>
        <w:t xml:space="preserve">parity) </w:t>
      </w:r>
      <w:r w:rsidR="00002EB6" w:rsidRPr="00002EB6">
        <w:rPr>
          <w:color w:val="FF0000"/>
          <w:lang w:val="en-GB"/>
        </w:rPr>
        <w:t>were entered in Step 1, followed by first-order</w:t>
      </w:r>
      <w:r w:rsidR="00002EB6">
        <w:rPr>
          <w:color w:val="FF0000"/>
          <w:lang w:val="en-GB"/>
        </w:rPr>
        <w:t xml:space="preserve"> </w:t>
      </w:r>
      <w:r w:rsidR="00002EB6" w:rsidRPr="00002EB6">
        <w:rPr>
          <w:color w:val="FF0000"/>
          <w:lang w:val="en-GB"/>
        </w:rPr>
        <w:t xml:space="preserve">TPB variables </w:t>
      </w:r>
      <w:r w:rsidR="00002EB6" w:rsidRPr="00002EB6">
        <w:rPr>
          <w:color w:val="FF0000"/>
          <w:szCs w:val="24"/>
          <w:lang w:val="en-GB"/>
        </w:rPr>
        <w:t xml:space="preserve">(attitudes, descriptive norms, injunctive </w:t>
      </w:r>
      <w:r w:rsidR="003A22E0" w:rsidRPr="00002EB6">
        <w:rPr>
          <w:color w:val="FF0000"/>
          <w:szCs w:val="24"/>
          <w:lang w:val="en-GB"/>
        </w:rPr>
        <w:t>norms,</w:t>
      </w:r>
      <w:r w:rsidR="00002EB6" w:rsidRPr="00002EB6">
        <w:rPr>
          <w:color w:val="FF0000"/>
          <w:szCs w:val="24"/>
          <w:lang w:val="en-GB"/>
        </w:rPr>
        <w:t xml:space="preserve"> and perceived behavioural control)</w:t>
      </w:r>
      <w:r w:rsidR="00002EB6" w:rsidRPr="00002EB6">
        <w:rPr>
          <w:color w:val="FF0000"/>
          <w:lang w:val="en-GB"/>
        </w:rPr>
        <w:t xml:space="preserve"> in Step 2, and finally the </w:t>
      </w:r>
      <w:r w:rsidR="00002EB6" w:rsidRPr="00002EB6">
        <w:rPr>
          <w:color w:val="FF0000"/>
          <w:szCs w:val="24"/>
          <w:lang w:val="en-GB"/>
        </w:rPr>
        <w:t>interactions between parity and TPB variables</w:t>
      </w:r>
      <w:r w:rsidR="00002EB6" w:rsidRPr="00002EB6">
        <w:rPr>
          <w:color w:val="FF0000"/>
          <w:lang w:val="en-GB"/>
        </w:rPr>
        <w:t xml:space="preserve"> in Step 3.</w:t>
      </w:r>
      <w:r w:rsidR="00002EB6" w:rsidRPr="00002EB6">
        <w:rPr>
          <w:color w:val="FF0000"/>
          <w:szCs w:val="24"/>
          <w:lang w:val="en-GB"/>
        </w:rPr>
        <w:t xml:space="preserve"> </w:t>
      </w:r>
      <w:bookmarkEnd w:id="20"/>
    </w:p>
    <w:p w14:paraId="7FD41DB5" w14:textId="4C7CC421" w:rsidR="0079011C" w:rsidRDefault="002966BA" w:rsidP="00002EB6">
      <w:pPr>
        <w:spacing w:line="480" w:lineRule="auto"/>
        <w:ind w:firstLine="720"/>
        <w:rPr>
          <w:szCs w:val="24"/>
          <w:lang w:val="en-GB"/>
        </w:rPr>
      </w:pPr>
      <w:bookmarkStart w:id="21" w:name="_Hlk84332300"/>
      <w:bookmarkEnd w:id="18"/>
      <w:r>
        <w:rPr>
          <w:szCs w:val="24"/>
          <w:lang w:val="en-GB"/>
        </w:rPr>
        <w:lastRenderedPageBreak/>
        <w:t>L</w:t>
      </w:r>
      <w:r w:rsidR="0079011C" w:rsidRPr="00767BEB">
        <w:rPr>
          <w:szCs w:val="24"/>
          <w:lang w:val="en-GB"/>
        </w:rPr>
        <w:t xml:space="preserve">ogistic </w:t>
      </w:r>
      <w:r w:rsidR="00B545FF" w:rsidRPr="00767BEB">
        <w:rPr>
          <w:szCs w:val="24"/>
          <w:lang w:val="en-GB"/>
        </w:rPr>
        <w:t>regression analys</w:t>
      </w:r>
      <w:r>
        <w:rPr>
          <w:szCs w:val="24"/>
          <w:lang w:val="en-GB"/>
        </w:rPr>
        <w:t>e</w:t>
      </w:r>
      <w:r w:rsidR="00B545FF" w:rsidRPr="00767BEB">
        <w:rPr>
          <w:szCs w:val="24"/>
          <w:lang w:val="en-GB"/>
        </w:rPr>
        <w:t>s w</w:t>
      </w:r>
      <w:r>
        <w:rPr>
          <w:szCs w:val="24"/>
          <w:lang w:val="en-GB"/>
        </w:rPr>
        <w:t xml:space="preserve">ere used </w:t>
      </w:r>
      <w:r w:rsidR="00D956F7" w:rsidRPr="00D956F7">
        <w:rPr>
          <w:color w:val="FF0000"/>
          <w:szCs w:val="24"/>
          <w:lang w:val="en-GB"/>
        </w:rPr>
        <w:t>to predict breastfeeding behaviour for 2 years or more versus breastfeeding for less than 2 years</w:t>
      </w:r>
      <w:r w:rsidR="00B545FF" w:rsidRPr="00D956F7">
        <w:rPr>
          <w:color w:val="FF0000"/>
          <w:szCs w:val="24"/>
          <w:lang w:val="en-GB"/>
        </w:rPr>
        <w:t>.</w:t>
      </w:r>
      <w:r w:rsidR="00002EB6" w:rsidRPr="00D956F7">
        <w:rPr>
          <w:color w:val="FF0000"/>
          <w:szCs w:val="24"/>
          <w:lang w:val="en-GB"/>
        </w:rPr>
        <w:t xml:space="preserve"> </w:t>
      </w:r>
      <w:r w:rsidR="005C60DB">
        <w:rPr>
          <w:color w:val="FF0000"/>
          <w:szCs w:val="24"/>
          <w:lang w:val="en-GB"/>
        </w:rPr>
        <w:t>I</w:t>
      </w:r>
      <w:r w:rsidR="00F53606" w:rsidRPr="00767BEB">
        <w:rPr>
          <w:szCs w:val="24"/>
          <w:lang w:val="en-GB"/>
        </w:rPr>
        <w:t xml:space="preserve">n </w:t>
      </w:r>
      <w:r w:rsidR="00F871F9" w:rsidRPr="00767BEB">
        <w:rPr>
          <w:szCs w:val="24"/>
          <w:lang w:val="en-GB"/>
        </w:rPr>
        <w:t xml:space="preserve">the first block </w:t>
      </w:r>
      <w:r w:rsidR="00F53606" w:rsidRPr="00767BEB">
        <w:rPr>
          <w:szCs w:val="24"/>
          <w:lang w:val="en-GB"/>
        </w:rPr>
        <w:t>of the regression</w:t>
      </w:r>
      <w:r>
        <w:rPr>
          <w:szCs w:val="24"/>
          <w:lang w:val="en-GB"/>
        </w:rPr>
        <w:t>,</w:t>
      </w:r>
      <w:r w:rsidR="00F53606" w:rsidRPr="00767BEB">
        <w:rPr>
          <w:szCs w:val="24"/>
          <w:lang w:val="en-GB"/>
        </w:rPr>
        <w:t xml:space="preserve"> </w:t>
      </w:r>
      <w:r w:rsidR="00F871F9" w:rsidRPr="00767BEB">
        <w:rPr>
          <w:szCs w:val="24"/>
          <w:lang w:val="en-GB"/>
        </w:rPr>
        <w:t>age, educational level</w:t>
      </w:r>
      <w:r w:rsidR="005C60DB">
        <w:rPr>
          <w:szCs w:val="24"/>
          <w:lang w:val="en-GB"/>
        </w:rPr>
        <w:t xml:space="preserve">, </w:t>
      </w:r>
      <w:r w:rsidR="003A22E0" w:rsidRPr="00767BEB">
        <w:rPr>
          <w:szCs w:val="24"/>
          <w:lang w:val="en-GB"/>
        </w:rPr>
        <w:t>parity,</w:t>
      </w:r>
      <w:r w:rsidR="00050B4C" w:rsidRPr="00767BEB">
        <w:rPr>
          <w:szCs w:val="24"/>
          <w:lang w:val="en-GB"/>
        </w:rPr>
        <w:t xml:space="preserve"> </w:t>
      </w:r>
      <w:r w:rsidR="005C60DB" w:rsidRPr="005C60DB">
        <w:rPr>
          <w:color w:val="FF0000"/>
          <w:szCs w:val="24"/>
          <w:lang w:val="en-GB"/>
        </w:rPr>
        <w:t xml:space="preserve">and other births </w:t>
      </w:r>
      <w:r w:rsidR="00050B4C" w:rsidRPr="00767BEB">
        <w:rPr>
          <w:szCs w:val="24"/>
          <w:lang w:val="en-GB"/>
        </w:rPr>
        <w:t>were entered</w:t>
      </w:r>
      <w:r w:rsidR="0017189C" w:rsidRPr="00767BEB">
        <w:rPr>
          <w:szCs w:val="24"/>
          <w:lang w:val="en-GB"/>
        </w:rPr>
        <w:t>;</w:t>
      </w:r>
      <w:r w:rsidR="00F53606" w:rsidRPr="00767BEB">
        <w:rPr>
          <w:szCs w:val="24"/>
          <w:lang w:val="en-GB"/>
        </w:rPr>
        <w:t xml:space="preserve"> </w:t>
      </w:r>
      <w:r w:rsidRPr="00002EB6">
        <w:rPr>
          <w:color w:val="FF0000"/>
          <w:szCs w:val="24"/>
          <w:lang w:val="en-GB"/>
        </w:rPr>
        <w:t>in</w:t>
      </w:r>
      <w:r w:rsidR="0017189C" w:rsidRPr="00002EB6">
        <w:rPr>
          <w:color w:val="FF0000"/>
          <w:szCs w:val="24"/>
          <w:lang w:val="en-GB"/>
        </w:rPr>
        <w:t xml:space="preserve"> the second block</w:t>
      </w:r>
      <w:r w:rsidR="00002EB6" w:rsidRPr="00002EB6">
        <w:rPr>
          <w:color w:val="FF0000"/>
          <w:szCs w:val="24"/>
          <w:lang w:val="en-GB"/>
        </w:rPr>
        <w:t xml:space="preserve"> </w:t>
      </w:r>
      <w:r w:rsidR="00E95CD5" w:rsidRPr="00002EB6">
        <w:rPr>
          <w:color w:val="FF0000"/>
          <w:szCs w:val="24"/>
          <w:lang w:val="en-GB"/>
        </w:rPr>
        <w:t>second order</w:t>
      </w:r>
      <w:r w:rsidR="00002EB6" w:rsidRPr="00002EB6">
        <w:rPr>
          <w:color w:val="FF0000"/>
          <w:szCs w:val="24"/>
          <w:lang w:val="en-GB"/>
        </w:rPr>
        <w:t xml:space="preserve"> TPB variables (</w:t>
      </w:r>
      <w:r w:rsidR="00F871F9" w:rsidRPr="00002EB6">
        <w:rPr>
          <w:color w:val="FF0000"/>
          <w:szCs w:val="24"/>
          <w:lang w:val="en-GB"/>
        </w:rPr>
        <w:t>intentions and perceived behaviour</w:t>
      </w:r>
      <w:r w:rsidR="00C52357" w:rsidRPr="00002EB6">
        <w:rPr>
          <w:color w:val="FF0000"/>
          <w:szCs w:val="24"/>
          <w:lang w:val="en-GB"/>
        </w:rPr>
        <w:t>al</w:t>
      </w:r>
      <w:r w:rsidR="00F871F9" w:rsidRPr="00002EB6">
        <w:rPr>
          <w:color w:val="FF0000"/>
          <w:szCs w:val="24"/>
          <w:lang w:val="en-GB"/>
        </w:rPr>
        <w:t xml:space="preserve"> contro</w:t>
      </w:r>
      <w:r w:rsidR="00002EB6" w:rsidRPr="00002EB6">
        <w:rPr>
          <w:color w:val="FF0000"/>
          <w:szCs w:val="24"/>
          <w:lang w:val="en-GB"/>
        </w:rPr>
        <w:t>l) that influence directly the behaviour</w:t>
      </w:r>
      <w:r w:rsidR="00050B4C" w:rsidRPr="00002EB6">
        <w:rPr>
          <w:color w:val="FF0000"/>
          <w:szCs w:val="24"/>
          <w:lang w:val="en-GB"/>
        </w:rPr>
        <w:t xml:space="preserve"> were entered</w:t>
      </w:r>
      <w:r w:rsidR="0017189C" w:rsidRPr="00002EB6">
        <w:rPr>
          <w:color w:val="FF0000"/>
          <w:szCs w:val="24"/>
          <w:lang w:val="en-GB"/>
        </w:rPr>
        <w:t>;</w:t>
      </w:r>
      <w:r w:rsidR="00F53606" w:rsidRPr="00002EB6">
        <w:rPr>
          <w:color w:val="FF0000"/>
          <w:szCs w:val="24"/>
          <w:lang w:val="en-GB"/>
        </w:rPr>
        <w:t xml:space="preserve"> </w:t>
      </w:r>
      <w:r w:rsidRPr="00002EB6">
        <w:rPr>
          <w:color w:val="FF0000"/>
          <w:szCs w:val="24"/>
          <w:lang w:val="en-GB"/>
        </w:rPr>
        <w:t>in</w:t>
      </w:r>
      <w:r w:rsidR="0017189C" w:rsidRPr="00002EB6">
        <w:rPr>
          <w:color w:val="FF0000"/>
          <w:szCs w:val="24"/>
          <w:lang w:val="en-GB"/>
        </w:rPr>
        <w:t xml:space="preserve"> the </w:t>
      </w:r>
      <w:r w:rsidR="00F53606" w:rsidRPr="00002EB6">
        <w:rPr>
          <w:color w:val="FF0000"/>
          <w:szCs w:val="24"/>
          <w:lang w:val="en-GB"/>
        </w:rPr>
        <w:t>third block</w:t>
      </w:r>
      <w:r w:rsidR="00002EB6" w:rsidRPr="00002EB6">
        <w:rPr>
          <w:color w:val="FF0000"/>
          <w:szCs w:val="24"/>
          <w:lang w:val="en-GB"/>
        </w:rPr>
        <w:t xml:space="preserve"> the </w:t>
      </w:r>
      <w:r w:rsidR="00E95CD5" w:rsidRPr="00002EB6">
        <w:rPr>
          <w:color w:val="FF0000"/>
          <w:szCs w:val="24"/>
          <w:lang w:val="en-GB"/>
        </w:rPr>
        <w:t>first order</w:t>
      </w:r>
      <w:r w:rsidR="00002EB6" w:rsidRPr="00002EB6">
        <w:rPr>
          <w:color w:val="FF0000"/>
          <w:szCs w:val="24"/>
          <w:lang w:val="en-GB"/>
        </w:rPr>
        <w:t xml:space="preserve"> of TPB variables (</w:t>
      </w:r>
      <w:r w:rsidR="00F53606" w:rsidRPr="00002EB6">
        <w:rPr>
          <w:color w:val="FF0000"/>
          <w:szCs w:val="24"/>
          <w:lang w:val="en-GB"/>
        </w:rPr>
        <w:t>attitudes</w:t>
      </w:r>
      <w:r w:rsidR="0012627B" w:rsidRPr="00002EB6">
        <w:rPr>
          <w:color w:val="FF0000"/>
          <w:szCs w:val="24"/>
          <w:lang w:val="en-GB"/>
        </w:rPr>
        <w:t>,</w:t>
      </w:r>
      <w:r w:rsidR="00F53606" w:rsidRPr="00002EB6">
        <w:rPr>
          <w:color w:val="FF0000"/>
          <w:szCs w:val="24"/>
          <w:lang w:val="en-GB"/>
        </w:rPr>
        <w:t xml:space="preserve"> descriptive </w:t>
      </w:r>
      <w:r w:rsidR="003A22E0" w:rsidRPr="00002EB6">
        <w:rPr>
          <w:color w:val="FF0000"/>
          <w:szCs w:val="24"/>
          <w:lang w:val="en-GB"/>
        </w:rPr>
        <w:t>norms,</w:t>
      </w:r>
      <w:r w:rsidR="00F53606" w:rsidRPr="00002EB6">
        <w:rPr>
          <w:color w:val="FF0000"/>
          <w:szCs w:val="24"/>
          <w:lang w:val="en-GB"/>
        </w:rPr>
        <w:t xml:space="preserve"> and injunctive norms</w:t>
      </w:r>
      <w:r w:rsidR="00002EB6" w:rsidRPr="00002EB6">
        <w:rPr>
          <w:color w:val="FF0000"/>
          <w:szCs w:val="24"/>
          <w:lang w:val="en-GB"/>
        </w:rPr>
        <w:t>)</w:t>
      </w:r>
      <w:r w:rsidR="00F53606" w:rsidRPr="00002EB6">
        <w:rPr>
          <w:color w:val="FF0000"/>
          <w:szCs w:val="24"/>
          <w:lang w:val="en-GB"/>
        </w:rPr>
        <w:t xml:space="preserve"> </w:t>
      </w:r>
      <w:r w:rsidR="00002EB6" w:rsidRPr="00002EB6">
        <w:rPr>
          <w:color w:val="FF0000"/>
          <w:szCs w:val="24"/>
          <w:lang w:val="en-GB"/>
        </w:rPr>
        <w:t xml:space="preserve">that influence intentions </w:t>
      </w:r>
      <w:r w:rsidR="0017189C" w:rsidRPr="00002EB6">
        <w:rPr>
          <w:color w:val="FF0000"/>
          <w:szCs w:val="24"/>
          <w:lang w:val="en-GB"/>
        </w:rPr>
        <w:t>were added</w:t>
      </w:r>
      <w:r w:rsidR="00F53606" w:rsidRPr="00002EB6">
        <w:rPr>
          <w:color w:val="FF0000"/>
          <w:szCs w:val="24"/>
          <w:lang w:val="en-GB"/>
        </w:rPr>
        <w:t xml:space="preserve">. </w:t>
      </w:r>
      <w:r w:rsidR="00F53606" w:rsidRPr="00767BEB">
        <w:rPr>
          <w:szCs w:val="24"/>
          <w:lang w:val="en-GB"/>
        </w:rPr>
        <w:t xml:space="preserve">In </w:t>
      </w:r>
      <w:r>
        <w:rPr>
          <w:szCs w:val="24"/>
          <w:lang w:val="en-GB"/>
        </w:rPr>
        <w:t>the fourth and final</w:t>
      </w:r>
      <w:r w:rsidR="00F53606" w:rsidRPr="00767BEB">
        <w:rPr>
          <w:szCs w:val="24"/>
          <w:lang w:val="en-GB"/>
        </w:rPr>
        <w:t xml:space="preserve"> block, interactions between </w:t>
      </w:r>
      <w:r w:rsidR="00057799" w:rsidRPr="00767BEB">
        <w:rPr>
          <w:szCs w:val="24"/>
          <w:lang w:val="en-GB"/>
        </w:rPr>
        <w:t>parity</w:t>
      </w:r>
      <w:r w:rsidR="00F53606" w:rsidRPr="00767BEB">
        <w:rPr>
          <w:szCs w:val="24"/>
          <w:lang w:val="en-GB"/>
        </w:rPr>
        <w:t xml:space="preserve"> and </w:t>
      </w:r>
      <w:r w:rsidR="0012627B">
        <w:rPr>
          <w:szCs w:val="24"/>
          <w:lang w:val="en-GB"/>
        </w:rPr>
        <w:t>i</w:t>
      </w:r>
      <w:r w:rsidR="00F53606" w:rsidRPr="00767BEB">
        <w:rPr>
          <w:szCs w:val="24"/>
          <w:lang w:val="en-GB"/>
        </w:rPr>
        <w:t xml:space="preserve">ntention and </w:t>
      </w:r>
      <w:r>
        <w:rPr>
          <w:szCs w:val="24"/>
          <w:lang w:val="en-GB"/>
        </w:rPr>
        <w:t xml:space="preserve">between </w:t>
      </w:r>
      <w:r w:rsidR="0012627B">
        <w:rPr>
          <w:szCs w:val="24"/>
          <w:lang w:val="en-GB"/>
        </w:rPr>
        <w:t xml:space="preserve">parity and </w:t>
      </w:r>
      <w:r w:rsidR="00744F2F">
        <w:rPr>
          <w:szCs w:val="24"/>
          <w:lang w:val="en-GB"/>
        </w:rPr>
        <w:t>PBC</w:t>
      </w:r>
      <w:r w:rsidR="00F53606" w:rsidRPr="00767BEB">
        <w:rPr>
          <w:szCs w:val="24"/>
          <w:lang w:val="en-GB"/>
        </w:rPr>
        <w:t xml:space="preserve"> were entered.</w:t>
      </w:r>
    </w:p>
    <w:bookmarkEnd w:id="19"/>
    <w:bookmarkEnd w:id="21"/>
    <w:p w14:paraId="67815777" w14:textId="60E6583E" w:rsidR="00B545FF" w:rsidRPr="00767BEB" w:rsidRDefault="00B545FF" w:rsidP="00973CDA">
      <w:pPr>
        <w:spacing w:line="480" w:lineRule="auto"/>
        <w:ind w:firstLine="720"/>
        <w:rPr>
          <w:b/>
          <w:szCs w:val="24"/>
          <w:lang w:val="en-GB"/>
        </w:rPr>
      </w:pPr>
      <w:r w:rsidRPr="00767BEB">
        <w:rPr>
          <w:szCs w:val="24"/>
          <w:lang w:val="en-GB"/>
        </w:rPr>
        <w:t>For the analyses, we considered p values lower than or equal to 0.05 as significant. Data analyses were conducted using the statistical software SPSS v25.</w:t>
      </w:r>
    </w:p>
    <w:p w14:paraId="654E7CA3" w14:textId="77777777" w:rsidR="00B545FF" w:rsidRPr="00767BEB" w:rsidRDefault="00B545FF" w:rsidP="00973CDA">
      <w:pPr>
        <w:spacing w:line="480" w:lineRule="auto"/>
        <w:jc w:val="left"/>
        <w:rPr>
          <w:b/>
          <w:lang w:val="en-GB"/>
        </w:rPr>
      </w:pPr>
    </w:p>
    <w:p w14:paraId="33B25884" w14:textId="21F41ACB" w:rsidR="00033D57" w:rsidRPr="00767BEB" w:rsidRDefault="00EE25F4" w:rsidP="00973CDA">
      <w:pPr>
        <w:spacing w:line="480" w:lineRule="auto"/>
        <w:ind w:firstLine="720"/>
        <w:jc w:val="left"/>
        <w:rPr>
          <w:bCs/>
          <w:lang w:val="en-GB"/>
        </w:rPr>
      </w:pPr>
      <w:r w:rsidRPr="00767BEB">
        <w:rPr>
          <w:bCs/>
          <w:lang w:val="en-GB"/>
        </w:rPr>
        <w:t>Results</w:t>
      </w:r>
    </w:p>
    <w:p w14:paraId="7E009787" w14:textId="1AA3908C" w:rsidR="000E0D22" w:rsidRPr="00767BEB" w:rsidRDefault="00882032" w:rsidP="00973CDA">
      <w:pPr>
        <w:spacing w:line="480" w:lineRule="auto"/>
        <w:ind w:firstLine="720"/>
        <w:rPr>
          <w:szCs w:val="24"/>
          <w:lang w:val="en-GB"/>
        </w:rPr>
      </w:pPr>
      <w:r w:rsidRPr="00767BEB">
        <w:rPr>
          <w:szCs w:val="24"/>
          <w:lang w:val="en-GB"/>
        </w:rPr>
        <w:t xml:space="preserve">From the initial sample of 158 pregnant women who complete the first self-report assessment (T1), 3 were excluded </w:t>
      </w:r>
      <w:r w:rsidR="00A95C36" w:rsidRPr="00767BEB">
        <w:rPr>
          <w:szCs w:val="24"/>
          <w:lang w:val="en-GB"/>
        </w:rPr>
        <w:t xml:space="preserve">because the mothers lost their child during pregnancy </w:t>
      </w:r>
      <w:r w:rsidRPr="00767BEB">
        <w:rPr>
          <w:szCs w:val="24"/>
          <w:lang w:val="en-GB"/>
        </w:rPr>
        <w:t xml:space="preserve">and 45 </w:t>
      </w:r>
      <w:r w:rsidR="00A95C36" w:rsidRPr="00767BEB">
        <w:rPr>
          <w:szCs w:val="24"/>
          <w:lang w:val="en-GB"/>
        </w:rPr>
        <w:t>were not available to complete</w:t>
      </w:r>
      <w:r w:rsidRPr="00767BEB">
        <w:rPr>
          <w:szCs w:val="24"/>
          <w:lang w:val="en-GB"/>
        </w:rPr>
        <w:t xml:space="preserve"> the second assessment 2-years later (T2). Thus, </w:t>
      </w:r>
      <w:r w:rsidRPr="00767BEB">
        <w:rPr>
          <w:lang w:val="en-GB"/>
        </w:rPr>
        <w:t xml:space="preserve">the response rate </w:t>
      </w:r>
      <w:r w:rsidRPr="00767BEB">
        <w:rPr>
          <w:szCs w:val="24"/>
          <w:lang w:val="en-GB"/>
        </w:rPr>
        <w:t>at the 2-year follow-up</w:t>
      </w:r>
      <w:r w:rsidRPr="00767BEB">
        <w:rPr>
          <w:lang w:val="en-GB"/>
        </w:rPr>
        <w:t xml:space="preserve"> was </w:t>
      </w:r>
      <w:r w:rsidRPr="00767BEB">
        <w:rPr>
          <w:szCs w:val="24"/>
          <w:lang w:val="en-GB"/>
        </w:rPr>
        <w:t xml:space="preserve">70.98%. </w:t>
      </w:r>
      <w:bookmarkStart w:id="22" w:name="_Hlk84407472"/>
      <w:r w:rsidR="00A14B70" w:rsidRPr="00AD35ED">
        <w:rPr>
          <w:color w:val="FF0000"/>
          <w:szCs w:val="24"/>
          <w:lang w:val="en-GB"/>
        </w:rPr>
        <w:t>R</w:t>
      </w:r>
      <w:bookmarkStart w:id="23" w:name="_Hlk84002964"/>
      <w:r w:rsidR="00A14B70" w:rsidRPr="00FE343C">
        <w:rPr>
          <w:color w:val="FF0000"/>
          <w:szCs w:val="24"/>
          <w:lang w:val="en-GB"/>
        </w:rPr>
        <w:t>egarding the differences between the responders and non-responders at follow-up, no significant differences were found for age, region, marital status, work status and parity, while significant differences were found for educational level. Specifically, the proportion of</w:t>
      </w:r>
      <w:r w:rsidR="006F28E3">
        <w:rPr>
          <w:color w:val="FF0000"/>
          <w:szCs w:val="24"/>
          <w:lang w:val="en-GB"/>
        </w:rPr>
        <w:t xml:space="preserve"> those</w:t>
      </w:r>
      <w:r w:rsidR="00A14B70" w:rsidRPr="00FE343C">
        <w:rPr>
          <w:color w:val="FF0000"/>
          <w:szCs w:val="24"/>
          <w:lang w:val="en-GB"/>
        </w:rPr>
        <w:t xml:space="preserve"> having a higher education level was higher in the responders group compared to the non-responder to follow-up (</w:t>
      </w:r>
      <w:r w:rsidR="00FE343C" w:rsidRPr="00FE343C">
        <w:rPr>
          <w:rFonts w:eastAsia="Quattrocento"/>
          <w:color w:val="FF0000"/>
          <w:sz w:val="20"/>
          <w:szCs w:val="20"/>
        </w:rPr>
        <w:t>χ</w:t>
      </w:r>
      <w:r w:rsidR="00FE343C" w:rsidRPr="00FE343C">
        <w:rPr>
          <w:rFonts w:eastAsia="Quattrocento"/>
          <w:color w:val="FF0000"/>
          <w:sz w:val="20"/>
          <w:szCs w:val="20"/>
          <w:vertAlign w:val="superscript"/>
          <w:lang w:val="en-GB"/>
        </w:rPr>
        <w:t>2</w:t>
      </w:r>
      <w:r w:rsidR="00FE343C" w:rsidRPr="00FE343C">
        <w:rPr>
          <w:rFonts w:eastAsia="Quattrocento"/>
          <w:color w:val="FF0000"/>
          <w:sz w:val="20"/>
          <w:szCs w:val="20"/>
          <w:lang w:val="en-GB"/>
        </w:rPr>
        <w:t>=</w:t>
      </w:r>
      <w:r w:rsidR="00A14B70" w:rsidRPr="00FE343C">
        <w:rPr>
          <w:color w:val="FF0000"/>
          <w:szCs w:val="24"/>
          <w:lang w:val="en-GB"/>
        </w:rPr>
        <w:t>24.29, p</w:t>
      </w:r>
      <w:r w:rsidR="00FC359A" w:rsidRPr="00FE343C">
        <w:rPr>
          <w:color w:val="FF0000"/>
          <w:szCs w:val="24"/>
          <w:lang w:val="en-GB"/>
        </w:rPr>
        <w:t>&lt;0.001</w:t>
      </w:r>
      <w:r w:rsidR="00A14B70" w:rsidRPr="00FE343C">
        <w:rPr>
          <w:color w:val="FF0000"/>
          <w:szCs w:val="24"/>
          <w:lang w:val="en-GB"/>
        </w:rPr>
        <w:t xml:space="preserve">). </w:t>
      </w:r>
      <w:bookmarkEnd w:id="22"/>
      <w:bookmarkEnd w:id="23"/>
    </w:p>
    <w:p w14:paraId="5BFA7F57" w14:textId="1320F536" w:rsidR="00033D57" w:rsidRPr="00767BEB" w:rsidRDefault="003C6BA2" w:rsidP="00973CDA">
      <w:pPr>
        <w:spacing w:line="480" w:lineRule="auto"/>
        <w:ind w:firstLine="720"/>
        <w:rPr>
          <w:lang w:val="en-GB"/>
        </w:rPr>
      </w:pPr>
      <w:r w:rsidRPr="00767BEB">
        <w:rPr>
          <w:lang w:val="en-GB"/>
        </w:rPr>
        <w:t>The women’s</w:t>
      </w:r>
      <w:r w:rsidR="00882032" w:rsidRPr="00767BEB">
        <w:rPr>
          <w:rFonts w:eastAsia="Quattrocento"/>
          <w:iCs/>
          <w:color w:val="000000" w:themeColor="text1"/>
          <w:lang w:val="en-GB"/>
        </w:rPr>
        <w:t xml:space="preserve"> mean age </w:t>
      </w:r>
      <w:r w:rsidRPr="00767BEB">
        <w:rPr>
          <w:rFonts w:eastAsia="Quattrocento"/>
          <w:iCs/>
          <w:color w:val="000000" w:themeColor="text1"/>
          <w:lang w:val="en-GB"/>
        </w:rPr>
        <w:t>was</w:t>
      </w:r>
      <w:r w:rsidR="00882032" w:rsidRPr="00767BEB">
        <w:rPr>
          <w:rFonts w:eastAsia="Quattrocento"/>
          <w:iCs/>
          <w:color w:val="000000" w:themeColor="text1"/>
          <w:lang w:val="en-GB"/>
        </w:rPr>
        <w:t xml:space="preserve"> 3</w:t>
      </w:r>
      <w:r w:rsidR="00055980" w:rsidRPr="00767BEB">
        <w:rPr>
          <w:rFonts w:eastAsia="Quattrocento"/>
          <w:iCs/>
          <w:color w:val="000000" w:themeColor="text1"/>
          <w:lang w:val="en-GB"/>
        </w:rPr>
        <w:t>1</w:t>
      </w:r>
      <w:r w:rsidR="00882032" w:rsidRPr="00767BEB">
        <w:rPr>
          <w:rFonts w:eastAsia="Quattrocento"/>
          <w:iCs/>
          <w:color w:val="000000" w:themeColor="text1"/>
          <w:lang w:val="en-GB"/>
        </w:rPr>
        <w:t>.</w:t>
      </w:r>
      <w:r w:rsidR="005B6055" w:rsidRPr="00767BEB">
        <w:rPr>
          <w:rFonts w:eastAsia="Quattrocento"/>
          <w:iCs/>
          <w:color w:val="000000" w:themeColor="text1"/>
          <w:lang w:val="en-GB"/>
        </w:rPr>
        <w:t>4</w:t>
      </w:r>
      <w:r w:rsidR="000E0D22" w:rsidRPr="00767BEB">
        <w:rPr>
          <w:rFonts w:eastAsia="Quattrocento"/>
          <w:iCs/>
          <w:color w:val="000000" w:themeColor="text1"/>
          <w:lang w:val="en-GB"/>
        </w:rPr>
        <w:t>7</w:t>
      </w:r>
      <w:r w:rsidR="00882032" w:rsidRPr="00767BEB">
        <w:rPr>
          <w:rFonts w:eastAsia="Quattrocento"/>
          <w:iCs/>
          <w:color w:val="000000" w:themeColor="text1"/>
          <w:lang w:val="en-GB"/>
        </w:rPr>
        <w:t xml:space="preserve"> years (SD = 5.</w:t>
      </w:r>
      <w:r w:rsidR="000E0D22" w:rsidRPr="00767BEB">
        <w:rPr>
          <w:rFonts w:eastAsia="Quattrocento"/>
          <w:iCs/>
          <w:color w:val="000000" w:themeColor="text1"/>
          <w:lang w:val="en-GB"/>
        </w:rPr>
        <w:t>40</w:t>
      </w:r>
      <w:r w:rsidR="00882032" w:rsidRPr="00767BEB">
        <w:rPr>
          <w:rFonts w:eastAsia="Quattrocento"/>
          <w:iCs/>
          <w:color w:val="000000" w:themeColor="text1"/>
          <w:lang w:val="en-GB"/>
        </w:rPr>
        <w:t xml:space="preserve">), ranged between </w:t>
      </w:r>
      <w:r w:rsidR="00F2013B" w:rsidRPr="00767BEB">
        <w:rPr>
          <w:rFonts w:eastAsia="Quattrocento"/>
          <w:iCs/>
          <w:color w:val="000000" w:themeColor="text1"/>
          <w:lang w:val="en-GB"/>
        </w:rPr>
        <w:t>1</w:t>
      </w:r>
      <w:r w:rsidR="005B6055" w:rsidRPr="00767BEB">
        <w:rPr>
          <w:rFonts w:eastAsia="Quattrocento"/>
          <w:iCs/>
          <w:color w:val="000000" w:themeColor="text1"/>
          <w:lang w:val="en-GB"/>
        </w:rPr>
        <w:t>8</w:t>
      </w:r>
      <w:r w:rsidR="00F2013B" w:rsidRPr="00767BEB">
        <w:rPr>
          <w:rFonts w:eastAsia="Quattrocento"/>
          <w:iCs/>
          <w:color w:val="000000" w:themeColor="text1"/>
          <w:lang w:val="en-GB"/>
        </w:rPr>
        <w:t xml:space="preserve"> </w:t>
      </w:r>
      <w:r w:rsidR="00882032" w:rsidRPr="00767BEB">
        <w:rPr>
          <w:rFonts w:eastAsia="Quattrocento"/>
          <w:iCs/>
          <w:color w:val="000000" w:themeColor="text1"/>
          <w:lang w:val="en-GB"/>
        </w:rPr>
        <w:t xml:space="preserve">and 44 years. </w:t>
      </w:r>
      <w:r w:rsidR="005B6055" w:rsidRPr="00767BEB">
        <w:rPr>
          <w:rFonts w:eastAsia="Quattrocento"/>
          <w:iCs/>
          <w:color w:val="000000" w:themeColor="text1"/>
          <w:lang w:val="en-GB"/>
        </w:rPr>
        <w:t>Moreover,</w:t>
      </w:r>
      <w:r w:rsidR="00C11AF2" w:rsidRPr="00767BEB">
        <w:rPr>
          <w:rFonts w:eastAsia="Quattrocento"/>
          <w:iCs/>
          <w:color w:val="000000" w:themeColor="text1"/>
          <w:lang w:val="en-GB"/>
        </w:rPr>
        <w:t xml:space="preserve"> </w:t>
      </w:r>
      <w:r w:rsidR="00F2013B" w:rsidRPr="00767BEB">
        <w:rPr>
          <w:rFonts w:eastAsia="Quattrocento"/>
          <w:iCs/>
          <w:color w:val="000000" w:themeColor="text1"/>
          <w:lang w:val="en-GB"/>
        </w:rPr>
        <w:t>6</w:t>
      </w:r>
      <w:r w:rsidR="000E0D22" w:rsidRPr="00767BEB">
        <w:rPr>
          <w:rFonts w:eastAsia="Quattrocento"/>
          <w:iCs/>
          <w:color w:val="000000" w:themeColor="text1"/>
          <w:lang w:val="en-GB"/>
        </w:rPr>
        <w:t>3.2</w:t>
      </w:r>
      <w:r w:rsidR="005B6055" w:rsidRPr="00767BEB">
        <w:rPr>
          <w:rFonts w:eastAsia="Quattrocento"/>
          <w:iCs/>
          <w:color w:val="000000" w:themeColor="text1"/>
          <w:lang w:val="en-GB"/>
        </w:rPr>
        <w:t>%</w:t>
      </w:r>
      <w:r w:rsidR="00882032" w:rsidRPr="00767BEB">
        <w:rPr>
          <w:rFonts w:eastAsia="Quattrocento"/>
          <w:iCs/>
          <w:color w:val="000000" w:themeColor="text1"/>
          <w:lang w:val="en-GB"/>
        </w:rPr>
        <w:t xml:space="preserve"> wer</w:t>
      </w:r>
      <w:r w:rsidR="00F2013B" w:rsidRPr="00767BEB">
        <w:rPr>
          <w:rFonts w:eastAsia="Quattrocento"/>
          <w:iCs/>
          <w:color w:val="000000" w:themeColor="text1"/>
          <w:lang w:val="en-GB"/>
        </w:rPr>
        <w:t>e primiparous</w:t>
      </w:r>
      <w:r w:rsidR="00882032" w:rsidRPr="00767BEB">
        <w:rPr>
          <w:rFonts w:eastAsia="Quattrocento"/>
          <w:iCs/>
          <w:color w:val="000000" w:themeColor="text1"/>
          <w:lang w:val="en-GB"/>
        </w:rPr>
        <w:t xml:space="preserve"> mothers </w:t>
      </w:r>
      <w:r w:rsidR="005B6055" w:rsidRPr="00767BEB">
        <w:rPr>
          <w:rFonts w:eastAsia="Quattrocento"/>
          <w:iCs/>
          <w:color w:val="000000" w:themeColor="text1"/>
          <w:lang w:val="en-GB"/>
        </w:rPr>
        <w:t xml:space="preserve">(n=98) </w:t>
      </w:r>
      <w:r w:rsidR="00882032" w:rsidRPr="00767BEB">
        <w:rPr>
          <w:rFonts w:eastAsia="Quattrocento"/>
          <w:iCs/>
          <w:color w:val="000000" w:themeColor="text1"/>
          <w:lang w:val="en-GB"/>
        </w:rPr>
        <w:t xml:space="preserve">and </w:t>
      </w:r>
      <w:r w:rsidR="005B6055" w:rsidRPr="00767BEB">
        <w:rPr>
          <w:rFonts w:eastAsia="Quattrocento"/>
          <w:iCs/>
          <w:color w:val="000000" w:themeColor="text1"/>
          <w:lang w:val="en-GB"/>
        </w:rPr>
        <w:t>3</w:t>
      </w:r>
      <w:r w:rsidR="000E0D22" w:rsidRPr="00767BEB">
        <w:rPr>
          <w:rFonts w:eastAsia="Quattrocento"/>
          <w:iCs/>
          <w:color w:val="000000" w:themeColor="text1"/>
          <w:lang w:val="en-GB"/>
        </w:rPr>
        <w:t>6.8</w:t>
      </w:r>
      <w:r w:rsidR="005B6055" w:rsidRPr="00767BEB">
        <w:rPr>
          <w:rFonts w:eastAsia="Quattrocento"/>
          <w:iCs/>
          <w:color w:val="000000" w:themeColor="text1"/>
          <w:lang w:val="en-GB"/>
        </w:rPr>
        <w:t xml:space="preserve">% </w:t>
      </w:r>
      <w:r w:rsidR="00F2013B" w:rsidRPr="00767BEB">
        <w:rPr>
          <w:rFonts w:eastAsia="Quattrocento"/>
          <w:iCs/>
          <w:color w:val="000000" w:themeColor="text1"/>
          <w:lang w:val="en-GB"/>
        </w:rPr>
        <w:t>were</w:t>
      </w:r>
      <w:r w:rsidR="00882032" w:rsidRPr="00767BEB">
        <w:rPr>
          <w:rFonts w:eastAsia="Quattrocento"/>
          <w:iCs/>
          <w:color w:val="000000" w:themeColor="text1"/>
          <w:lang w:val="en-GB"/>
        </w:rPr>
        <w:t xml:space="preserve"> multiparous</w:t>
      </w:r>
      <w:r w:rsidR="005B6055" w:rsidRPr="00767BEB">
        <w:rPr>
          <w:rFonts w:eastAsia="Quattrocento"/>
          <w:iCs/>
          <w:color w:val="000000" w:themeColor="text1"/>
          <w:lang w:val="en-GB"/>
        </w:rPr>
        <w:t xml:space="preserve"> (n=</w:t>
      </w:r>
      <w:r w:rsidR="000E0D22" w:rsidRPr="00767BEB">
        <w:rPr>
          <w:rFonts w:eastAsia="Quattrocento"/>
          <w:iCs/>
          <w:color w:val="000000" w:themeColor="text1"/>
          <w:lang w:val="en-GB"/>
        </w:rPr>
        <w:t>57</w:t>
      </w:r>
      <w:r w:rsidR="005B6055" w:rsidRPr="00767BEB">
        <w:rPr>
          <w:rFonts w:eastAsia="Quattrocento"/>
          <w:iCs/>
          <w:color w:val="000000" w:themeColor="text1"/>
          <w:lang w:val="en-GB"/>
        </w:rPr>
        <w:t>)</w:t>
      </w:r>
      <w:r w:rsidR="00882032" w:rsidRPr="00767BEB">
        <w:rPr>
          <w:rFonts w:eastAsia="Quattrocento"/>
          <w:iCs/>
          <w:color w:val="000000" w:themeColor="text1"/>
          <w:lang w:val="en-GB"/>
        </w:rPr>
        <w:t>.</w:t>
      </w:r>
      <w:r w:rsidR="0017189C" w:rsidRPr="00767BEB">
        <w:rPr>
          <w:rFonts w:eastAsia="Quattrocento"/>
          <w:iCs/>
          <w:color w:val="000000" w:themeColor="text1"/>
          <w:lang w:val="en-GB"/>
        </w:rPr>
        <w:t xml:space="preserve"> </w:t>
      </w:r>
      <w:r w:rsidR="00F620BA" w:rsidRPr="00767BEB">
        <w:rPr>
          <w:rFonts w:eastAsia="Quattrocento"/>
          <w:iCs/>
          <w:color w:val="000000" w:themeColor="text1"/>
          <w:lang w:val="en-GB"/>
        </w:rPr>
        <w:t xml:space="preserve">In the present sample, 38.9% of women breastfeed for one 1-year or more, but only 10.98% of women breastfeed up to 2 years. </w:t>
      </w:r>
      <w:r w:rsidR="00EA2141" w:rsidRPr="00767BEB">
        <w:rPr>
          <w:lang w:val="en-GB"/>
        </w:rPr>
        <w:t>Participant</w:t>
      </w:r>
      <w:r w:rsidR="00F2013B" w:rsidRPr="00767BEB">
        <w:rPr>
          <w:lang w:val="en-GB"/>
        </w:rPr>
        <w:t>s</w:t>
      </w:r>
      <w:r w:rsidR="00882032" w:rsidRPr="00767BEB">
        <w:rPr>
          <w:lang w:val="en-GB"/>
        </w:rPr>
        <w:t xml:space="preserve">’ </w:t>
      </w:r>
      <w:r w:rsidR="00F2013B" w:rsidRPr="00767BEB">
        <w:rPr>
          <w:lang w:val="en-GB"/>
        </w:rPr>
        <w:t xml:space="preserve">demographics </w:t>
      </w:r>
      <w:r w:rsidR="00882032" w:rsidRPr="00767BEB">
        <w:rPr>
          <w:lang w:val="en-GB"/>
        </w:rPr>
        <w:t>are presented in Table 1.</w:t>
      </w:r>
    </w:p>
    <w:p w14:paraId="6775D5B9" w14:textId="29D3E768" w:rsidR="007333F9" w:rsidRPr="00767BEB" w:rsidRDefault="00283DD8" w:rsidP="00973CDA">
      <w:pPr>
        <w:autoSpaceDE w:val="0"/>
        <w:autoSpaceDN w:val="0"/>
        <w:adjustRightInd w:val="0"/>
        <w:spacing w:line="480" w:lineRule="auto"/>
        <w:ind w:firstLine="720"/>
        <w:rPr>
          <w:szCs w:val="24"/>
          <w:lang w:val="en-GB"/>
        </w:rPr>
      </w:pPr>
      <w:r w:rsidRPr="00767BEB">
        <w:rPr>
          <w:szCs w:val="24"/>
          <w:lang w:val="en-GB"/>
        </w:rPr>
        <w:t>Before</w:t>
      </w:r>
      <w:r w:rsidR="002D7996" w:rsidRPr="00767BEB">
        <w:rPr>
          <w:szCs w:val="24"/>
          <w:lang w:val="en-GB"/>
        </w:rPr>
        <w:t xml:space="preserve"> considering regression analyses, correlations among Breastfeeding Attitudes, Injunctive Norms, Descriptive Norms, Perceived </w:t>
      </w:r>
      <w:r w:rsidR="00FC76CC" w:rsidRPr="00767BEB">
        <w:rPr>
          <w:szCs w:val="24"/>
          <w:lang w:val="en-GB"/>
        </w:rPr>
        <w:t>Behavioural</w:t>
      </w:r>
      <w:r w:rsidR="002D7996" w:rsidRPr="00767BEB">
        <w:rPr>
          <w:szCs w:val="24"/>
          <w:lang w:val="en-GB"/>
        </w:rPr>
        <w:t xml:space="preserve"> Control, Breastfeeding Intention</w:t>
      </w:r>
      <w:r w:rsidR="00C506D6" w:rsidRPr="00767BEB">
        <w:rPr>
          <w:szCs w:val="24"/>
          <w:lang w:val="en-GB"/>
        </w:rPr>
        <w:t>s</w:t>
      </w:r>
      <w:r w:rsidR="002D7996" w:rsidRPr="00767BEB">
        <w:rPr>
          <w:szCs w:val="24"/>
          <w:lang w:val="en-GB"/>
        </w:rPr>
        <w:t xml:space="preserve"> and Breastfeeding Behaviour at 2 years with Age, Educational Level and </w:t>
      </w:r>
      <w:r w:rsidR="00057799" w:rsidRPr="00767BEB">
        <w:rPr>
          <w:szCs w:val="24"/>
          <w:lang w:val="en-GB"/>
        </w:rPr>
        <w:t>Parity</w:t>
      </w:r>
      <w:r w:rsidR="002D7996" w:rsidRPr="00767BEB">
        <w:rPr>
          <w:szCs w:val="24"/>
          <w:lang w:val="en-GB"/>
        </w:rPr>
        <w:t xml:space="preserve"> were examined. </w:t>
      </w:r>
      <w:r w:rsidR="003205D9" w:rsidRPr="00767BEB">
        <w:rPr>
          <w:szCs w:val="24"/>
          <w:lang w:val="en-GB"/>
        </w:rPr>
        <w:t>The correlations</w:t>
      </w:r>
      <w:r w:rsidR="00C506D6" w:rsidRPr="00767BEB">
        <w:rPr>
          <w:szCs w:val="24"/>
          <w:lang w:val="en-GB"/>
        </w:rPr>
        <w:t xml:space="preserve"> </w:t>
      </w:r>
      <w:r w:rsidR="003205D9" w:rsidRPr="00767BEB">
        <w:rPr>
          <w:szCs w:val="24"/>
          <w:lang w:val="en-GB"/>
        </w:rPr>
        <w:t xml:space="preserve">are reported in </w:t>
      </w:r>
      <w:r w:rsidR="003205D9" w:rsidRPr="00767BEB">
        <w:rPr>
          <w:spacing w:val="-3"/>
          <w:szCs w:val="24"/>
          <w:lang w:val="en-GB"/>
        </w:rPr>
        <w:t>Table 2</w:t>
      </w:r>
      <w:r w:rsidR="003205D9" w:rsidRPr="00767BEB">
        <w:rPr>
          <w:szCs w:val="24"/>
          <w:lang w:val="en-GB"/>
        </w:rPr>
        <w:t>.</w:t>
      </w:r>
    </w:p>
    <w:p w14:paraId="2035279B" w14:textId="77777777" w:rsidR="00E66F14" w:rsidRDefault="00E66F14" w:rsidP="00973CDA">
      <w:pPr>
        <w:spacing w:after="160" w:line="480" w:lineRule="auto"/>
        <w:ind w:firstLine="720"/>
        <w:jc w:val="left"/>
        <w:rPr>
          <w:i/>
          <w:iCs/>
          <w:lang w:val="en-GB"/>
        </w:rPr>
      </w:pPr>
    </w:p>
    <w:p w14:paraId="55FD8D3F" w14:textId="774B5628" w:rsidR="003C1FA5" w:rsidRPr="00767BEB" w:rsidRDefault="005C5F96" w:rsidP="00973CDA">
      <w:pPr>
        <w:spacing w:after="160" w:line="480" w:lineRule="auto"/>
        <w:ind w:firstLine="720"/>
        <w:jc w:val="left"/>
        <w:rPr>
          <w:i/>
          <w:iCs/>
          <w:lang w:val="en-GB"/>
        </w:rPr>
      </w:pPr>
      <w:r w:rsidRPr="00767BEB">
        <w:rPr>
          <w:i/>
          <w:iCs/>
          <w:lang w:val="en-GB"/>
        </w:rPr>
        <w:t>Regression to predict Intention</w:t>
      </w:r>
    </w:p>
    <w:p w14:paraId="7C45FE33" w14:textId="234A27EC" w:rsidR="00FE5F17" w:rsidRDefault="00FE5F17" w:rsidP="00FE5F17">
      <w:pPr>
        <w:pStyle w:val="BodyText"/>
        <w:spacing w:line="480" w:lineRule="auto"/>
        <w:ind w:right="8" w:firstLine="720"/>
        <w:jc w:val="both"/>
        <w:rPr>
          <w:sz w:val="24"/>
          <w:szCs w:val="24"/>
          <w:shd w:val="clear" w:color="auto" w:fill="FFFFFF"/>
          <w:lang w:val="en-GB"/>
        </w:rPr>
      </w:pPr>
      <w:r w:rsidRPr="00767BEB">
        <w:rPr>
          <w:sz w:val="24"/>
          <w:szCs w:val="24"/>
          <w:lang w:val="en-GB"/>
        </w:rPr>
        <w:t xml:space="preserve">Hierarchical </w:t>
      </w:r>
      <w:r>
        <w:rPr>
          <w:sz w:val="24"/>
          <w:szCs w:val="24"/>
          <w:lang w:val="en-GB"/>
        </w:rPr>
        <w:t xml:space="preserve">multiple </w:t>
      </w:r>
      <w:r w:rsidRPr="00767BEB">
        <w:rPr>
          <w:sz w:val="24"/>
          <w:szCs w:val="24"/>
          <w:lang w:val="en-GB"/>
        </w:rPr>
        <w:t xml:space="preserve">regression for predicting breastfeeding intention </w:t>
      </w:r>
      <w:r w:rsidR="00E95CD5" w:rsidRPr="00E95CD5">
        <w:rPr>
          <w:color w:val="FF0000"/>
          <w:sz w:val="24"/>
          <w:szCs w:val="24"/>
          <w:lang w:val="en-GB"/>
        </w:rPr>
        <w:t>is</w:t>
      </w:r>
      <w:r w:rsidRPr="00E95CD5">
        <w:rPr>
          <w:color w:val="FF0000"/>
          <w:sz w:val="24"/>
          <w:szCs w:val="24"/>
          <w:lang w:val="en-GB"/>
        </w:rPr>
        <w:t xml:space="preserve"> </w:t>
      </w:r>
      <w:r w:rsidRPr="00767BEB">
        <w:rPr>
          <w:sz w:val="24"/>
          <w:szCs w:val="24"/>
          <w:lang w:val="en-GB"/>
        </w:rPr>
        <w:t xml:space="preserve">presented in </w:t>
      </w:r>
      <w:r w:rsidRPr="00767BEB">
        <w:rPr>
          <w:spacing w:val="-3"/>
          <w:sz w:val="24"/>
          <w:szCs w:val="24"/>
          <w:lang w:val="en-GB"/>
        </w:rPr>
        <w:t>Table 3</w:t>
      </w:r>
      <w:r w:rsidRPr="00767BEB">
        <w:rPr>
          <w:sz w:val="24"/>
          <w:szCs w:val="24"/>
          <w:lang w:val="en-GB"/>
        </w:rPr>
        <w:t>. Age, educational level, parity were entered first (</w:t>
      </w:r>
      <w:r>
        <w:rPr>
          <w:sz w:val="24"/>
          <w:szCs w:val="24"/>
          <w:lang w:val="en-GB"/>
        </w:rPr>
        <w:t>Block</w:t>
      </w:r>
      <w:r w:rsidRPr="00767BEB">
        <w:rPr>
          <w:sz w:val="24"/>
          <w:szCs w:val="24"/>
          <w:lang w:val="en-GB"/>
        </w:rPr>
        <w:t xml:space="preserve"> 1), and explained 8% of the variance in intentions</w:t>
      </w:r>
      <w:r>
        <w:rPr>
          <w:sz w:val="24"/>
          <w:szCs w:val="24"/>
          <w:lang w:val="en-GB"/>
        </w:rPr>
        <w:t xml:space="preserve"> </w:t>
      </w:r>
      <w:r w:rsidRPr="00767BEB">
        <w:rPr>
          <w:sz w:val="24"/>
          <w:szCs w:val="24"/>
          <w:lang w:val="en-GB"/>
        </w:rPr>
        <w:t>(</w:t>
      </w:r>
      <w:r>
        <w:rPr>
          <w:sz w:val="24"/>
          <w:szCs w:val="24"/>
          <w:lang w:val="en-GB"/>
        </w:rPr>
        <w:t>Block 1, R</w:t>
      </w:r>
      <w:r w:rsidRPr="002A4F15">
        <w:rPr>
          <w:sz w:val="24"/>
          <w:szCs w:val="24"/>
          <w:vertAlign w:val="superscript"/>
          <w:lang w:val="en-GB"/>
        </w:rPr>
        <w:t>2</w:t>
      </w:r>
      <w:r>
        <w:rPr>
          <w:sz w:val="24"/>
          <w:szCs w:val="24"/>
          <w:lang w:val="en-GB"/>
        </w:rPr>
        <w:t xml:space="preserve"> change = 0.077; </w:t>
      </w:r>
      <w:r w:rsidRPr="00767BEB">
        <w:rPr>
          <w:i/>
          <w:spacing w:val="4"/>
          <w:sz w:val="24"/>
          <w:szCs w:val="24"/>
          <w:lang w:val="en-GB"/>
        </w:rPr>
        <w:t>F</w:t>
      </w:r>
      <w:r>
        <w:rPr>
          <w:i/>
          <w:spacing w:val="4"/>
          <w:sz w:val="24"/>
          <w:szCs w:val="24"/>
          <w:lang w:val="en-GB"/>
        </w:rPr>
        <w:t xml:space="preserve"> change </w:t>
      </w:r>
      <w:r w:rsidRPr="00767BEB">
        <w:rPr>
          <w:spacing w:val="4"/>
          <w:sz w:val="24"/>
          <w:szCs w:val="24"/>
          <w:lang w:val="en-GB"/>
        </w:rPr>
        <w:t>(</w:t>
      </w:r>
      <w:r>
        <w:rPr>
          <w:spacing w:val="4"/>
          <w:sz w:val="24"/>
          <w:szCs w:val="24"/>
          <w:lang w:val="en-GB"/>
        </w:rPr>
        <w:t>3</w:t>
      </w:r>
      <w:r w:rsidRPr="00767BEB">
        <w:rPr>
          <w:spacing w:val="4"/>
          <w:sz w:val="24"/>
          <w:szCs w:val="24"/>
          <w:lang w:val="en-GB"/>
        </w:rPr>
        <w:t>,1</w:t>
      </w:r>
      <w:r>
        <w:rPr>
          <w:spacing w:val="4"/>
          <w:sz w:val="24"/>
          <w:szCs w:val="24"/>
          <w:lang w:val="en-GB"/>
        </w:rPr>
        <w:t>39</w:t>
      </w:r>
      <w:r w:rsidRPr="00767BEB">
        <w:rPr>
          <w:spacing w:val="4"/>
          <w:sz w:val="24"/>
          <w:szCs w:val="24"/>
          <w:lang w:val="en-GB"/>
        </w:rPr>
        <w:t>)</w:t>
      </w:r>
      <w:r w:rsidRPr="00767BEB">
        <w:rPr>
          <w:spacing w:val="16"/>
          <w:sz w:val="24"/>
          <w:szCs w:val="24"/>
          <w:lang w:val="en-GB"/>
        </w:rPr>
        <w:t xml:space="preserve"> </w:t>
      </w:r>
      <w:r w:rsidRPr="00767BEB">
        <w:rPr>
          <w:sz w:val="24"/>
          <w:szCs w:val="24"/>
          <w:lang w:val="en-GB"/>
        </w:rPr>
        <w:t>=</w:t>
      </w:r>
      <w:r w:rsidRPr="00767BEB">
        <w:rPr>
          <w:spacing w:val="15"/>
          <w:sz w:val="24"/>
          <w:szCs w:val="24"/>
          <w:lang w:val="en-GB"/>
        </w:rPr>
        <w:t xml:space="preserve"> </w:t>
      </w:r>
      <w:r>
        <w:rPr>
          <w:spacing w:val="15"/>
          <w:sz w:val="24"/>
          <w:szCs w:val="24"/>
          <w:lang w:val="en-GB"/>
        </w:rPr>
        <w:t>4.175</w:t>
      </w:r>
      <w:r w:rsidRPr="00767BEB">
        <w:rPr>
          <w:spacing w:val="5"/>
          <w:sz w:val="24"/>
          <w:szCs w:val="24"/>
          <w:lang w:val="en-GB"/>
        </w:rPr>
        <w:t>,</w:t>
      </w:r>
      <w:r w:rsidRPr="00767BEB">
        <w:rPr>
          <w:spacing w:val="17"/>
          <w:sz w:val="24"/>
          <w:szCs w:val="24"/>
          <w:lang w:val="en-GB"/>
        </w:rPr>
        <w:t xml:space="preserve"> </w:t>
      </w:r>
      <w:r w:rsidRPr="00767BEB">
        <w:rPr>
          <w:i/>
          <w:sz w:val="24"/>
          <w:szCs w:val="24"/>
          <w:lang w:val="en-GB"/>
        </w:rPr>
        <w:t>p</w:t>
      </w:r>
      <w:r w:rsidRPr="00767BEB">
        <w:rPr>
          <w:i/>
          <w:spacing w:val="17"/>
          <w:sz w:val="24"/>
          <w:szCs w:val="24"/>
          <w:lang w:val="en-GB"/>
        </w:rPr>
        <w:t xml:space="preserve"> </w:t>
      </w:r>
      <w:r w:rsidRPr="00767BEB">
        <w:rPr>
          <w:sz w:val="24"/>
          <w:szCs w:val="24"/>
          <w:lang w:val="en-GB"/>
        </w:rPr>
        <w:t>&lt; 0.01</w:t>
      </w:r>
      <w:r w:rsidRPr="00767BEB">
        <w:rPr>
          <w:spacing w:val="5"/>
          <w:sz w:val="24"/>
          <w:szCs w:val="24"/>
          <w:lang w:val="en-GB"/>
        </w:rPr>
        <w:t>)</w:t>
      </w:r>
      <w:r w:rsidRPr="00767BEB">
        <w:rPr>
          <w:spacing w:val="4"/>
          <w:sz w:val="24"/>
          <w:szCs w:val="24"/>
          <w:lang w:val="en-GB"/>
        </w:rPr>
        <w:t xml:space="preserve">. </w:t>
      </w:r>
      <w:r w:rsidRPr="00767BEB">
        <w:rPr>
          <w:sz w:val="24"/>
          <w:szCs w:val="24"/>
          <w:lang w:val="en-GB"/>
        </w:rPr>
        <w:t xml:space="preserve">At </w:t>
      </w:r>
      <w:r>
        <w:rPr>
          <w:sz w:val="24"/>
          <w:szCs w:val="24"/>
          <w:lang w:val="en-GB"/>
        </w:rPr>
        <w:t>block</w:t>
      </w:r>
      <w:r w:rsidRPr="00767BEB">
        <w:rPr>
          <w:sz w:val="24"/>
          <w:szCs w:val="24"/>
          <w:lang w:val="en-GB"/>
        </w:rPr>
        <w:t xml:space="preserve"> 1, parity was the only significant predictor associated with breastfeeding intention. Attitudes, injunctive norms, descriptive norms and PBC were entered </w:t>
      </w:r>
      <w:r>
        <w:rPr>
          <w:sz w:val="24"/>
          <w:szCs w:val="24"/>
          <w:lang w:val="en-GB"/>
        </w:rPr>
        <w:t>in</w:t>
      </w:r>
      <w:r w:rsidRPr="00767BEB">
        <w:rPr>
          <w:sz w:val="24"/>
          <w:szCs w:val="24"/>
          <w:lang w:val="en-GB"/>
        </w:rPr>
        <w:t xml:space="preserve"> the second </w:t>
      </w:r>
      <w:r>
        <w:rPr>
          <w:sz w:val="24"/>
          <w:szCs w:val="24"/>
          <w:lang w:val="en-GB"/>
        </w:rPr>
        <w:t>block</w:t>
      </w:r>
      <w:r w:rsidRPr="00767BEB">
        <w:rPr>
          <w:sz w:val="24"/>
          <w:szCs w:val="24"/>
          <w:lang w:val="en-GB"/>
        </w:rPr>
        <w:t xml:space="preserve"> and explained </w:t>
      </w:r>
      <w:r>
        <w:rPr>
          <w:sz w:val="24"/>
          <w:szCs w:val="24"/>
          <w:lang w:val="en-GB"/>
        </w:rPr>
        <w:t>and additional 58</w:t>
      </w:r>
      <w:r w:rsidRPr="00767BEB">
        <w:rPr>
          <w:sz w:val="24"/>
          <w:szCs w:val="24"/>
          <w:lang w:val="en-GB"/>
        </w:rPr>
        <w:t>% of the variance in intention (</w:t>
      </w:r>
      <w:r>
        <w:rPr>
          <w:sz w:val="24"/>
          <w:szCs w:val="24"/>
          <w:lang w:val="en-GB"/>
        </w:rPr>
        <w:t>Block 2, R</w:t>
      </w:r>
      <w:r w:rsidRPr="00536802">
        <w:rPr>
          <w:sz w:val="24"/>
          <w:szCs w:val="24"/>
          <w:vertAlign w:val="superscript"/>
          <w:lang w:val="en-GB"/>
        </w:rPr>
        <w:t>2</w:t>
      </w:r>
      <w:r>
        <w:rPr>
          <w:sz w:val="24"/>
          <w:szCs w:val="24"/>
          <w:lang w:val="en-GB"/>
        </w:rPr>
        <w:t xml:space="preserve"> change = 0.578; </w:t>
      </w:r>
      <w:r w:rsidRPr="00767BEB">
        <w:rPr>
          <w:i/>
          <w:spacing w:val="4"/>
          <w:sz w:val="24"/>
          <w:szCs w:val="24"/>
          <w:lang w:val="en-GB"/>
        </w:rPr>
        <w:t>F</w:t>
      </w:r>
      <w:r>
        <w:rPr>
          <w:i/>
          <w:spacing w:val="4"/>
          <w:sz w:val="24"/>
          <w:szCs w:val="24"/>
          <w:lang w:val="en-GB"/>
        </w:rPr>
        <w:t xml:space="preserve"> change </w:t>
      </w:r>
      <w:r w:rsidRPr="00767BEB">
        <w:rPr>
          <w:spacing w:val="4"/>
          <w:sz w:val="24"/>
          <w:szCs w:val="24"/>
          <w:lang w:val="en-GB"/>
        </w:rPr>
        <w:t>(</w:t>
      </w:r>
      <w:r>
        <w:rPr>
          <w:spacing w:val="4"/>
          <w:sz w:val="24"/>
          <w:szCs w:val="24"/>
          <w:lang w:val="en-GB"/>
        </w:rPr>
        <w:t>4</w:t>
      </w:r>
      <w:r w:rsidRPr="00767BEB">
        <w:rPr>
          <w:spacing w:val="4"/>
          <w:sz w:val="24"/>
          <w:szCs w:val="24"/>
          <w:lang w:val="en-GB"/>
        </w:rPr>
        <w:t>,1</w:t>
      </w:r>
      <w:r>
        <w:rPr>
          <w:spacing w:val="4"/>
          <w:sz w:val="24"/>
          <w:szCs w:val="24"/>
          <w:lang w:val="en-GB"/>
        </w:rPr>
        <w:t>46</w:t>
      </w:r>
      <w:r w:rsidRPr="00767BEB">
        <w:rPr>
          <w:spacing w:val="4"/>
          <w:sz w:val="24"/>
          <w:szCs w:val="24"/>
          <w:lang w:val="en-GB"/>
        </w:rPr>
        <w:t>)</w:t>
      </w:r>
      <w:r w:rsidRPr="00767BEB">
        <w:rPr>
          <w:spacing w:val="16"/>
          <w:sz w:val="24"/>
          <w:szCs w:val="24"/>
          <w:lang w:val="en-GB"/>
        </w:rPr>
        <w:t xml:space="preserve"> </w:t>
      </w:r>
      <w:r w:rsidRPr="00767BEB">
        <w:rPr>
          <w:sz w:val="24"/>
          <w:szCs w:val="24"/>
          <w:lang w:val="en-GB"/>
        </w:rPr>
        <w:t>=</w:t>
      </w:r>
      <w:r w:rsidRPr="00767BEB">
        <w:rPr>
          <w:spacing w:val="15"/>
          <w:sz w:val="24"/>
          <w:szCs w:val="24"/>
          <w:lang w:val="en-GB"/>
        </w:rPr>
        <w:t xml:space="preserve"> </w:t>
      </w:r>
      <w:r>
        <w:rPr>
          <w:spacing w:val="15"/>
          <w:sz w:val="24"/>
          <w:szCs w:val="24"/>
          <w:lang w:val="en-GB"/>
        </w:rPr>
        <w:t>61.218</w:t>
      </w:r>
      <w:r w:rsidRPr="00767BEB">
        <w:rPr>
          <w:spacing w:val="5"/>
          <w:sz w:val="24"/>
          <w:szCs w:val="24"/>
          <w:lang w:val="en-GB"/>
        </w:rPr>
        <w:t>,</w:t>
      </w:r>
      <w:r w:rsidRPr="00767BEB">
        <w:rPr>
          <w:spacing w:val="17"/>
          <w:sz w:val="24"/>
          <w:szCs w:val="24"/>
          <w:lang w:val="en-GB"/>
        </w:rPr>
        <w:t xml:space="preserve"> </w:t>
      </w:r>
      <w:r w:rsidRPr="00767BEB">
        <w:rPr>
          <w:i/>
          <w:sz w:val="24"/>
          <w:szCs w:val="24"/>
          <w:lang w:val="en-GB"/>
        </w:rPr>
        <w:t>p</w:t>
      </w:r>
      <w:r w:rsidRPr="00767BEB">
        <w:rPr>
          <w:i/>
          <w:spacing w:val="17"/>
          <w:sz w:val="24"/>
          <w:szCs w:val="24"/>
          <w:lang w:val="en-GB"/>
        </w:rPr>
        <w:t xml:space="preserve"> </w:t>
      </w:r>
      <w:r w:rsidRPr="00767BEB">
        <w:rPr>
          <w:sz w:val="24"/>
          <w:szCs w:val="24"/>
          <w:lang w:val="en-GB"/>
        </w:rPr>
        <w:t>&lt; 0.0</w:t>
      </w:r>
      <w:r>
        <w:rPr>
          <w:sz w:val="24"/>
          <w:szCs w:val="24"/>
          <w:lang w:val="en-GB"/>
        </w:rPr>
        <w:t>0</w:t>
      </w:r>
      <w:r w:rsidRPr="00767BEB">
        <w:rPr>
          <w:sz w:val="24"/>
          <w:szCs w:val="24"/>
          <w:lang w:val="en-GB"/>
        </w:rPr>
        <w:t>1</w:t>
      </w:r>
      <w:r w:rsidRPr="00767BEB">
        <w:rPr>
          <w:spacing w:val="5"/>
          <w:sz w:val="24"/>
          <w:szCs w:val="24"/>
          <w:lang w:val="en-GB"/>
        </w:rPr>
        <w:t>)</w:t>
      </w:r>
      <w:r w:rsidRPr="00767BEB">
        <w:rPr>
          <w:spacing w:val="4"/>
          <w:sz w:val="24"/>
          <w:szCs w:val="24"/>
          <w:lang w:val="en-GB"/>
        </w:rPr>
        <w:t xml:space="preserve">. </w:t>
      </w:r>
      <w:r w:rsidRPr="00767BEB">
        <w:rPr>
          <w:spacing w:val="3"/>
          <w:sz w:val="24"/>
          <w:szCs w:val="24"/>
          <w:lang w:val="en-GB"/>
        </w:rPr>
        <w:t xml:space="preserve">Attitudes </w:t>
      </w:r>
      <w:r w:rsidRPr="00767BEB">
        <w:rPr>
          <w:spacing w:val="2"/>
          <w:sz w:val="24"/>
          <w:szCs w:val="24"/>
          <w:lang w:val="en-GB"/>
        </w:rPr>
        <w:t xml:space="preserve">had </w:t>
      </w:r>
      <w:r w:rsidRPr="00767BEB">
        <w:rPr>
          <w:spacing w:val="4"/>
          <w:sz w:val="24"/>
          <w:szCs w:val="24"/>
          <w:lang w:val="en-GB"/>
        </w:rPr>
        <w:t xml:space="preserve">the </w:t>
      </w:r>
      <w:r w:rsidRPr="00767BEB">
        <w:rPr>
          <w:sz w:val="24"/>
          <w:szCs w:val="24"/>
          <w:lang w:val="en-GB"/>
        </w:rPr>
        <w:t>greatest influence on intention (β = 0.6</w:t>
      </w:r>
      <w:r>
        <w:rPr>
          <w:sz w:val="24"/>
          <w:szCs w:val="24"/>
          <w:lang w:val="en-GB"/>
        </w:rPr>
        <w:t>0</w:t>
      </w:r>
      <w:r w:rsidRPr="00767BEB">
        <w:rPr>
          <w:sz w:val="24"/>
          <w:szCs w:val="24"/>
          <w:lang w:val="en-GB"/>
        </w:rPr>
        <w:t>2), followed by PBC (β = 0.15</w:t>
      </w:r>
      <w:r>
        <w:rPr>
          <w:sz w:val="24"/>
          <w:szCs w:val="24"/>
          <w:lang w:val="en-GB"/>
        </w:rPr>
        <w:t>3</w:t>
      </w:r>
      <w:r w:rsidRPr="00767BEB">
        <w:rPr>
          <w:sz w:val="24"/>
          <w:szCs w:val="24"/>
          <w:lang w:val="en-GB"/>
        </w:rPr>
        <w:t>)</w:t>
      </w:r>
      <w:r>
        <w:rPr>
          <w:sz w:val="24"/>
          <w:szCs w:val="24"/>
          <w:lang w:val="en-GB"/>
        </w:rPr>
        <w:t xml:space="preserve">, descriptive norms </w:t>
      </w:r>
      <w:r w:rsidRPr="00767BEB">
        <w:rPr>
          <w:sz w:val="24"/>
          <w:szCs w:val="24"/>
          <w:lang w:val="en-GB"/>
        </w:rPr>
        <w:t>(β = 0.1</w:t>
      </w:r>
      <w:r>
        <w:rPr>
          <w:sz w:val="24"/>
          <w:szCs w:val="24"/>
          <w:lang w:val="en-GB"/>
        </w:rPr>
        <w:t>27</w:t>
      </w:r>
      <w:r w:rsidRPr="00767BEB">
        <w:rPr>
          <w:sz w:val="24"/>
          <w:szCs w:val="24"/>
          <w:lang w:val="en-GB"/>
        </w:rPr>
        <w:t>)</w:t>
      </w:r>
      <w:r>
        <w:rPr>
          <w:sz w:val="24"/>
          <w:szCs w:val="24"/>
          <w:lang w:val="en-GB"/>
        </w:rPr>
        <w:t xml:space="preserve"> and parity </w:t>
      </w:r>
      <w:r w:rsidRPr="00767BEB">
        <w:rPr>
          <w:sz w:val="24"/>
          <w:szCs w:val="24"/>
          <w:lang w:val="en-GB"/>
        </w:rPr>
        <w:t>(β = 0.1</w:t>
      </w:r>
      <w:r>
        <w:rPr>
          <w:sz w:val="24"/>
          <w:szCs w:val="24"/>
          <w:lang w:val="en-GB"/>
        </w:rPr>
        <w:t>17</w:t>
      </w:r>
      <w:r w:rsidRPr="00767BEB">
        <w:rPr>
          <w:sz w:val="24"/>
          <w:szCs w:val="24"/>
          <w:lang w:val="en-GB"/>
        </w:rPr>
        <w:t>). In each</w:t>
      </w:r>
      <w:r w:rsidRPr="00767BEB">
        <w:rPr>
          <w:spacing w:val="-7"/>
          <w:sz w:val="24"/>
          <w:szCs w:val="24"/>
          <w:lang w:val="en-GB"/>
        </w:rPr>
        <w:t xml:space="preserve"> </w:t>
      </w:r>
      <w:r w:rsidRPr="00767BEB">
        <w:rPr>
          <w:sz w:val="24"/>
          <w:szCs w:val="24"/>
          <w:lang w:val="en-GB"/>
        </w:rPr>
        <w:t>case,</w:t>
      </w:r>
      <w:r w:rsidRPr="00767BEB">
        <w:rPr>
          <w:spacing w:val="-7"/>
          <w:sz w:val="24"/>
          <w:szCs w:val="24"/>
          <w:lang w:val="en-GB"/>
        </w:rPr>
        <w:t xml:space="preserve"> </w:t>
      </w:r>
      <w:r w:rsidRPr="00767BEB">
        <w:rPr>
          <w:sz w:val="24"/>
          <w:szCs w:val="24"/>
          <w:lang w:val="en-GB"/>
        </w:rPr>
        <w:t>greater</w:t>
      </w:r>
      <w:r w:rsidRPr="00767BEB">
        <w:rPr>
          <w:spacing w:val="-7"/>
          <w:sz w:val="24"/>
          <w:szCs w:val="24"/>
          <w:lang w:val="en-GB"/>
        </w:rPr>
        <w:t xml:space="preserve"> </w:t>
      </w:r>
      <w:r w:rsidRPr="00767BEB">
        <w:rPr>
          <w:sz w:val="24"/>
          <w:szCs w:val="24"/>
          <w:lang w:val="en-GB"/>
        </w:rPr>
        <w:t>intention</w:t>
      </w:r>
      <w:r w:rsidRPr="00767BEB">
        <w:rPr>
          <w:spacing w:val="-6"/>
          <w:sz w:val="24"/>
          <w:szCs w:val="24"/>
          <w:lang w:val="en-GB"/>
        </w:rPr>
        <w:t xml:space="preserve"> </w:t>
      </w:r>
      <w:r w:rsidRPr="00767BEB">
        <w:rPr>
          <w:sz w:val="24"/>
          <w:szCs w:val="24"/>
          <w:lang w:val="en-GB"/>
        </w:rPr>
        <w:t>to</w:t>
      </w:r>
      <w:r w:rsidRPr="00767BEB">
        <w:rPr>
          <w:spacing w:val="-7"/>
          <w:sz w:val="24"/>
          <w:szCs w:val="24"/>
          <w:lang w:val="en-GB"/>
        </w:rPr>
        <w:t xml:space="preserve"> </w:t>
      </w:r>
      <w:r w:rsidRPr="00767BEB">
        <w:rPr>
          <w:sz w:val="24"/>
          <w:szCs w:val="24"/>
          <w:lang w:val="en-GB"/>
        </w:rPr>
        <w:t>breastfeed</w:t>
      </w:r>
      <w:r w:rsidRPr="00767BEB">
        <w:rPr>
          <w:spacing w:val="-7"/>
          <w:sz w:val="24"/>
          <w:szCs w:val="24"/>
          <w:lang w:val="en-GB"/>
        </w:rPr>
        <w:t xml:space="preserve"> </w:t>
      </w:r>
      <w:r w:rsidRPr="00767BEB">
        <w:rPr>
          <w:sz w:val="24"/>
          <w:szCs w:val="24"/>
          <w:lang w:val="en-GB"/>
        </w:rPr>
        <w:t>was</w:t>
      </w:r>
      <w:r w:rsidRPr="00767BEB">
        <w:rPr>
          <w:spacing w:val="-6"/>
          <w:sz w:val="24"/>
          <w:szCs w:val="24"/>
          <w:lang w:val="en-GB"/>
        </w:rPr>
        <w:t xml:space="preserve"> </w:t>
      </w:r>
      <w:r>
        <w:rPr>
          <w:spacing w:val="-6"/>
          <w:sz w:val="24"/>
          <w:szCs w:val="24"/>
          <w:lang w:val="en-GB"/>
        </w:rPr>
        <w:t xml:space="preserve">significantly </w:t>
      </w:r>
      <w:r w:rsidRPr="00767BEB">
        <w:rPr>
          <w:sz w:val="24"/>
          <w:szCs w:val="24"/>
          <w:lang w:val="en-GB"/>
        </w:rPr>
        <w:t>associated</w:t>
      </w:r>
      <w:r w:rsidRPr="00767BEB">
        <w:rPr>
          <w:spacing w:val="-8"/>
          <w:sz w:val="24"/>
          <w:szCs w:val="24"/>
          <w:lang w:val="en-GB"/>
        </w:rPr>
        <w:t xml:space="preserve"> </w:t>
      </w:r>
      <w:r w:rsidRPr="00767BEB">
        <w:rPr>
          <w:sz w:val="24"/>
          <w:szCs w:val="24"/>
          <w:lang w:val="en-GB"/>
        </w:rPr>
        <w:t>with</w:t>
      </w:r>
      <w:r w:rsidRPr="00767BEB">
        <w:rPr>
          <w:spacing w:val="-7"/>
          <w:sz w:val="24"/>
          <w:szCs w:val="24"/>
          <w:lang w:val="en-GB"/>
        </w:rPr>
        <w:t xml:space="preserve"> </w:t>
      </w:r>
      <w:r w:rsidRPr="00767BEB">
        <w:rPr>
          <w:sz w:val="24"/>
          <w:szCs w:val="24"/>
          <w:lang w:val="en-GB"/>
        </w:rPr>
        <w:t>holding</w:t>
      </w:r>
      <w:r w:rsidRPr="00767BEB">
        <w:rPr>
          <w:spacing w:val="-6"/>
          <w:sz w:val="24"/>
          <w:szCs w:val="24"/>
          <w:lang w:val="en-GB"/>
        </w:rPr>
        <w:t xml:space="preserve"> </w:t>
      </w:r>
      <w:r w:rsidRPr="00767BEB">
        <w:rPr>
          <w:sz w:val="24"/>
          <w:szCs w:val="24"/>
          <w:lang w:val="en-GB"/>
        </w:rPr>
        <w:t>more</w:t>
      </w:r>
      <w:r w:rsidRPr="00767BEB">
        <w:rPr>
          <w:spacing w:val="-5"/>
          <w:sz w:val="24"/>
          <w:szCs w:val="24"/>
          <w:lang w:val="en-GB"/>
        </w:rPr>
        <w:t xml:space="preserve"> </w:t>
      </w:r>
      <w:r w:rsidRPr="00767BEB">
        <w:rPr>
          <w:sz w:val="24"/>
          <w:szCs w:val="24"/>
          <w:lang w:val="en-GB"/>
        </w:rPr>
        <w:t>positive attitudes, perceiving greater control to breastfeed, and perceiving the positive influence of others on the behaviour</w:t>
      </w:r>
      <w:r>
        <w:rPr>
          <w:sz w:val="24"/>
          <w:szCs w:val="24"/>
          <w:lang w:val="en-GB"/>
        </w:rPr>
        <w:t xml:space="preserve">. </w:t>
      </w:r>
      <w:r w:rsidRPr="00767BEB">
        <w:rPr>
          <w:sz w:val="24"/>
          <w:szCs w:val="24"/>
          <w:lang w:val="en-GB"/>
        </w:rPr>
        <w:t>In</w:t>
      </w:r>
      <w:r w:rsidRPr="00767BEB">
        <w:rPr>
          <w:spacing w:val="-7"/>
          <w:sz w:val="24"/>
          <w:szCs w:val="24"/>
          <w:lang w:val="en-GB"/>
        </w:rPr>
        <w:t xml:space="preserve"> </w:t>
      </w:r>
      <w:r w:rsidRPr="00767BEB">
        <w:rPr>
          <w:sz w:val="24"/>
          <w:szCs w:val="24"/>
          <w:lang w:val="en-GB"/>
        </w:rPr>
        <w:t>the</w:t>
      </w:r>
      <w:r w:rsidRPr="00767BEB">
        <w:rPr>
          <w:spacing w:val="-7"/>
          <w:sz w:val="24"/>
          <w:szCs w:val="24"/>
          <w:lang w:val="en-GB"/>
        </w:rPr>
        <w:t xml:space="preserve"> final </w:t>
      </w:r>
      <w:r>
        <w:rPr>
          <w:spacing w:val="-7"/>
          <w:sz w:val="24"/>
          <w:szCs w:val="24"/>
          <w:lang w:val="en-GB"/>
        </w:rPr>
        <w:t>block</w:t>
      </w:r>
      <w:r w:rsidRPr="00767BEB">
        <w:rPr>
          <w:spacing w:val="-6"/>
          <w:sz w:val="24"/>
          <w:szCs w:val="24"/>
          <w:lang w:val="en-GB"/>
        </w:rPr>
        <w:t xml:space="preserve"> </w:t>
      </w:r>
      <w:r w:rsidRPr="00767BEB">
        <w:rPr>
          <w:sz w:val="24"/>
          <w:szCs w:val="24"/>
          <w:lang w:val="en-GB"/>
        </w:rPr>
        <w:t>(</w:t>
      </w:r>
      <w:r>
        <w:rPr>
          <w:sz w:val="24"/>
          <w:szCs w:val="24"/>
          <w:lang w:val="en-GB"/>
        </w:rPr>
        <w:t>Block</w:t>
      </w:r>
      <w:r w:rsidRPr="00767BEB">
        <w:rPr>
          <w:spacing w:val="-6"/>
          <w:sz w:val="24"/>
          <w:szCs w:val="24"/>
          <w:lang w:val="en-GB"/>
        </w:rPr>
        <w:t xml:space="preserve"> </w:t>
      </w:r>
      <w:r w:rsidRPr="00767BEB">
        <w:rPr>
          <w:sz w:val="24"/>
          <w:szCs w:val="24"/>
          <w:lang w:val="en-GB"/>
        </w:rPr>
        <w:t>3) interaction terms were</w:t>
      </w:r>
      <w:r w:rsidRPr="00767BEB">
        <w:rPr>
          <w:spacing w:val="-9"/>
          <w:sz w:val="24"/>
          <w:szCs w:val="24"/>
          <w:lang w:val="en-GB"/>
        </w:rPr>
        <w:t xml:space="preserve"> </w:t>
      </w:r>
      <w:r w:rsidRPr="00767BEB">
        <w:rPr>
          <w:sz w:val="24"/>
          <w:szCs w:val="24"/>
          <w:lang w:val="en-GB"/>
        </w:rPr>
        <w:t>entered</w:t>
      </w:r>
      <w:r w:rsidRPr="00767BEB">
        <w:rPr>
          <w:spacing w:val="-9"/>
          <w:sz w:val="24"/>
          <w:szCs w:val="24"/>
          <w:lang w:val="en-GB"/>
        </w:rPr>
        <w:t xml:space="preserve">, </w:t>
      </w:r>
      <w:r w:rsidRPr="00767BEB">
        <w:rPr>
          <w:sz w:val="24"/>
          <w:szCs w:val="24"/>
          <w:lang w:val="en-GB"/>
        </w:rPr>
        <w:t>using the stepwise method.</w:t>
      </w:r>
    </w:p>
    <w:p w14:paraId="2435E782" w14:textId="77777777" w:rsidR="00FE5F17" w:rsidRDefault="00FE5F17" w:rsidP="00FE5F17">
      <w:pPr>
        <w:pStyle w:val="BodyText"/>
        <w:spacing w:line="480" w:lineRule="auto"/>
        <w:ind w:right="8"/>
        <w:jc w:val="both"/>
        <w:rPr>
          <w:sz w:val="24"/>
          <w:szCs w:val="24"/>
          <w:shd w:val="clear" w:color="auto" w:fill="FFFFFF"/>
          <w:lang w:val="en-GB"/>
        </w:rPr>
      </w:pPr>
      <w:r w:rsidRPr="00767BEB">
        <w:rPr>
          <w:sz w:val="24"/>
          <w:szCs w:val="24"/>
          <w:lang w:val="en-GB"/>
        </w:rPr>
        <w:t>These</w:t>
      </w:r>
      <w:r w:rsidRPr="00767BEB">
        <w:rPr>
          <w:spacing w:val="-10"/>
          <w:sz w:val="24"/>
          <w:szCs w:val="24"/>
          <w:lang w:val="en-GB"/>
        </w:rPr>
        <w:t xml:space="preserve"> </w:t>
      </w:r>
      <w:r w:rsidRPr="00767BEB">
        <w:rPr>
          <w:sz w:val="24"/>
          <w:szCs w:val="24"/>
          <w:lang w:val="en-GB"/>
        </w:rPr>
        <w:t>interactions</w:t>
      </w:r>
      <w:r w:rsidRPr="00767BEB">
        <w:rPr>
          <w:spacing w:val="-9"/>
          <w:sz w:val="24"/>
          <w:szCs w:val="24"/>
          <w:lang w:val="en-GB"/>
        </w:rPr>
        <w:t xml:space="preserve"> </w:t>
      </w:r>
      <w:r w:rsidRPr="00767BEB">
        <w:rPr>
          <w:sz w:val="24"/>
          <w:szCs w:val="24"/>
          <w:lang w:val="en-GB"/>
        </w:rPr>
        <w:t>included</w:t>
      </w:r>
      <w:r w:rsidRPr="00767BEB">
        <w:rPr>
          <w:spacing w:val="-10"/>
          <w:sz w:val="24"/>
          <w:szCs w:val="24"/>
          <w:lang w:val="en-GB"/>
        </w:rPr>
        <w:t xml:space="preserve"> </w:t>
      </w:r>
      <w:r w:rsidRPr="00767BEB">
        <w:rPr>
          <w:sz w:val="24"/>
          <w:szCs w:val="24"/>
          <w:lang w:val="en-GB"/>
        </w:rPr>
        <w:t>Parity</w:t>
      </w:r>
      <w:r w:rsidRPr="00767BEB">
        <w:rPr>
          <w:spacing w:val="-10"/>
          <w:sz w:val="24"/>
          <w:szCs w:val="24"/>
          <w:lang w:val="en-GB"/>
        </w:rPr>
        <w:t xml:space="preserve"> </w:t>
      </w:r>
      <w:r w:rsidRPr="00767BEB">
        <w:rPr>
          <w:sz w:val="24"/>
          <w:szCs w:val="24"/>
          <w:lang w:val="en-GB"/>
        </w:rPr>
        <w:t xml:space="preserve">x </w:t>
      </w:r>
      <w:r w:rsidRPr="00767BEB">
        <w:rPr>
          <w:spacing w:val="-3"/>
          <w:sz w:val="24"/>
          <w:szCs w:val="24"/>
          <w:lang w:val="en-GB"/>
        </w:rPr>
        <w:t xml:space="preserve">Attitudes, Parity </w:t>
      </w:r>
      <w:r w:rsidRPr="00767BEB">
        <w:rPr>
          <w:sz w:val="24"/>
          <w:szCs w:val="24"/>
          <w:lang w:val="en-GB"/>
        </w:rPr>
        <w:t>x</w:t>
      </w:r>
      <w:r w:rsidRPr="00767BEB">
        <w:rPr>
          <w:spacing w:val="-3"/>
          <w:sz w:val="24"/>
          <w:szCs w:val="24"/>
          <w:lang w:val="en-GB"/>
        </w:rPr>
        <w:t xml:space="preserve"> Injunctive Norms, Parity </w:t>
      </w:r>
      <w:r w:rsidRPr="00767BEB">
        <w:rPr>
          <w:sz w:val="24"/>
          <w:szCs w:val="24"/>
          <w:lang w:val="en-GB"/>
        </w:rPr>
        <w:t>x Descriptive Norms and Parity x PBC</w:t>
      </w:r>
      <w:r w:rsidRPr="00767BEB">
        <w:rPr>
          <w:spacing w:val="-3"/>
          <w:sz w:val="24"/>
          <w:szCs w:val="24"/>
          <w:lang w:val="en-GB"/>
        </w:rPr>
        <w:t xml:space="preserve">. </w:t>
      </w:r>
      <w:r w:rsidRPr="00767BEB">
        <w:rPr>
          <w:sz w:val="24"/>
          <w:szCs w:val="24"/>
          <w:lang w:val="en-GB"/>
        </w:rPr>
        <w:t xml:space="preserve">This final </w:t>
      </w:r>
      <w:r>
        <w:rPr>
          <w:sz w:val="24"/>
          <w:szCs w:val="24"/>
          <w:lang w:val="en-GB"/>
        </w:rPr>
        <w:t>block</w:t>
      </w:r>
      <w:r w:rsidRPr="00767BEB">
        <w:rPr>
          <w:sz w:val="24"/>
          <w:szCs w:val="24"/>
          <w:lang w:val="en-GB"/>
        </w:rPr>
        <w:t xml:space="preserve"> explained </w:t>
      </w:r>
      <w:r>
        <w:rPr>
          <w:sz w:val="24"/>
          <w:szCs w:val="24"/>
          <w:lang w:val="en-GB"/>
        </w:rPr>
        <w:t>an additional 2.8</w:t>
      </w:r>
      <w:r w:rsidRPr="00767BEB">
        <w:rPr>
          <w:sz w:val="24"/>
          <w:szCs w:val="24"/>
          <w:lang w:val="en-GB"/>
        </w:rPr>
        <w:t xml:space="preserve">% of the </w:t>
      </w:r>
      <w:r w:rsidRPr="00767BEB">
        <w:rPr>
          <w:spacing w:val="-3"/>
          <w:sz w:val="24"/>
          <w:szCs w:val="24"/>
          <w:lang w:val="en-GB"/>
        </w:rPr>
        <w:t xml:space="preserve">variance for </w:t>
      </w:r>
      <w:r w:rsidRPr="00767BEB">
        <w:rPr>
          <w:sz w:val="24"/>
          <w:szCs w:val="24"/>
          <w:lang w:val="en-GB"/>
        </w:rPr>
        <w:t>intention to breastfeed (</w:t>
      </w:r>
      <w:r>
        <w:rPr>
          <w:sz w:val="24"/>
          <w:szCs w:val="24"/>
          <w:lang w:val="en-GB"/>
        </w:rPr>
        <w:t>Block 3, R</w:t>
      </w:r>
      <w:r w:rsidRPr="002A4F15">
        <w:rPr>
          <w:sz w:val="24"/>
          <w:szCs w:val="24"/>
          <w:vertAlign w:val="superscript"/>
          <w:lang w:val="en-GB"/>
        </w:rPr>
        <w:t>2</w:t>
      </w:r>
      <w:r>
        <w:rPr>
          <w:sz w:val="24"/>
          <w:szCs w:val="24"/>
          <w:lang w:val="en-GB"/>
        </w:rPr>
        <w:t xml:space="preserve"> change = 0.012; </w:t>
      </w:r>
      <w:r w:rsidRPr="00767BEB">
        <w:rPr>
          <w:i/>
          <w:spacing w:val="4"/>
          <w:sz w:val="24"/>
          <w:szCs w:val="24"/>
          <w:lang w:val="en-GB"/>
        </w:rPr>
        <w:t>F</w:t>
      </w:r>
      <w:r>
        <w:rPr>
          <w:i/>
          <w:spacing w:val="4"/>
          <w:sz w:val="24"/>
          <w:szCs w:val="24"/>
          <w:lang w:val="en-GB"/>
        </w:rPr>
        <w:t xml:space="preserve"> change </w:t>
      </w:r>
      <w:r w:rsidRPr="00767BEB">
        <w:rPr>
          <w:spacing w:val="4"/>
          <w:sz w:val="24"/>
          <w:szCs w:val="24"/>
          <w:lang w:val="en-GB"/>
        </w:rPr>
        <w:t>(</w:t>
      </w:r>
      <w:r>
        <w:rPr>
          <w:spacing w:val="4"/>
          <w:sz w:val="24"/>
          <w:szCs w:val="24"/>
          <w:lang w:val="en-GB"/>
        </w:rPr>
        <w:t>4</w:t>
      </w:r>
      <w:r w:rsidRPr="00767BEB">
        <w:rPr>
          <w:spacing w:val="4"/>
          <w:sz w:val="24"/>
          <w:szCs w:val="24"/>
          <w:lang w:val="en-GB"/>
        </w:rPr>
        <w:t>,1</w:t>
      </w:r>
      <w:r>
        <w:rPr>
          <w:spacing w:val="4"/>
          <w:sz w:val="24"/>
          <w:szCs w:val="24"/>
          <w:lang w:val="en-GB"/>
        </w:rPr>
        <w:t>42</w:t>
      </w:r>
      <w:r w:rsidRPr="00767BEB">
        <w:rPr>
          <w:spacing w:val="4"/>
          <w:sz w:val="24"/>
          <w:szCs w:val="24"/>
          <w:lang w:val="en-GB"/>
        </w:rPr>
        <w:t>)</w:t>
      </w:r>
      <w:r w:rsidRPr="00767BEB">
        <w:rPr>
          <w:spacing w:val="16"/>
          <w:sz w:val="24"/>
          <w:szCs w:val="24"/>
          <w:lang w:val="en-GB"/>
        </w:rPr>
        <w:t xml:space="preserve"> </w:t>
      </w:r>
      <w:r w:rsidRPr="00767BEB">
        <w:rPr>
          <w:sz w:val="24"/>
          <w:szCs w:val="24"/>
          <w:lang w:val="en-GB"/>
        </w:rPr>
        <w:t>=</w:t>
      </w:r>
      <w:r w:rsidRPr="00767BEB">
        <w:rPr>
          <w:spacing w:val="15"/>
          <w:sz w:val="24"/>
          <w:szCs w:val="24"/>
          <w:lang w:val="en-GB"/>
        </w:rPr>
        <w:t xml:space="preserve"> </w:t>
      </w:r>
      <w:r>
        <w:rPr>
          <w:spacing w:val="15"/>
          <w:sz w:val="24"/>
          <w:szCs w:val="24"/>
          <w:lang w:val="en-GB"/>
        </w:rPr>
        <w:t>1.333</w:t>
      </w:r>
      <w:r w:rsidRPr="00767BEB">
        <w:rPr>
          <w:spacing w:val="5"/>
          <w:sz w:val="24"/>
          <w:szCs w:val="24"/>
          <w:lang w:val="en-GB"/>
        </w:rPr>
        <w:t>,</w:t>
      </w:r>
      <w:r w:rsidRPr="00767BEB">
        <w:rPr>
          <w:spacing w:val="17"/>
          <w:sz w:val="24"/>
          <w:szCs w:val="24"/>
          <w:lang w:val="en-GB"/>
        </w:rPr>
        <w:t xml:space="preserve"> </w:t>
      </w:r>
      <w:r w:rsidRPr="00767BEB">
        <w:rPr>
          <w:i/>
          <w:sz w:val="24"/>
          <w:szCs w:val="24"/>
          <w:lang w:val="en-GB"/>
        </w:rPr>
        <w:t>p</w:t>
      </w:r>
      <w:r w:rsidRPr="00767BEB">
        <w:rPr>
          <w:i/>
          <w:spacing w:val="17"/>
          <w:sz w:val="24"/>
          <w:szCs w:val="24"/>
          <w:lang w:val="en-GB"/>
        </w:rPr>
        <w:t xml:space="preserve"> </w:t>
      </w:r>
      <w:r>
        <w:rPr>
          <w:sz w:val="24"/>
          <w:szCs w:val="24"/>
          <w:lang w:val="en-GB"/>
        </w:rPr>
        <w:t>=</w:t>
      </w:r>
      <w:r w:rsidRPr="00767BEB">
        <w:rPr>
          <w:sz w:val="24"/>
          <w:szCs w:val="24"/>
          <w:lang w:val="en-GB"/>
        </w:rPr>
        <w:t>0.</w:t>
      </w:r>
      <w:r>
        <w:rPr>
          <w:sz w:val="24"/>
          <w:szCs w:val="24"/>
          <w:lang w:val="en-GB"/>
        </w:rPr>
        <w:t xml:space="preserve">274). </w:t>
      </w:r>
      <w:r w:rsidRPr="005507D7">
        <w:rPr>
          <w:sz w:val="24"/>
          <w:szCs w:val="24"/>
          <w:lang w:val="en-GB"/>
        </w:rPr>
        <w:t xml:space="preserve">The Parity x PBC </w:t>
      </w:r>
      <w:r w:rsidRPr="006C2BED">
        <w:rPr>
          <w:sz w:val="24"/>
          <w:szCs w:val="24"/>
          <w:lang w:val="en-GB"/>
        </w:rPr>
        <w:t xml:space="preserve">interaction was the only </w:t>
      </w:r>
      <w:r>
        <w:rPr>
          <w:sz w:val="24"/>
          <w:szCs w:val="24"/>
          <w:lang w:val="en-GB"/>
        </w:rPr>
        <w:t xml:space="preserve">significant </w:t>
      </w:r>
      <w:r w:rsidRPr="006C2BED">
        <w:rPr>
          <w:sz w:val="24"/>
          <w:szCs w:val="24"/>
          <w:lang w:val="en-GB"/>
        </w:rPr>
        <w:t>interaction entered into the model and was positively associated with intention to breastfeed.</w:t>
      </w:r>
      <w:r>
        <w:rPr>
          <w:sz w:val="24"/>
          <w:szCs w:val="24"/>
          <w:lang w:val="en-GB"/>
        </w:rPr>
        <w:t xml:space="preserve"> </w:t>
      </w:r>
      <w:r w:rsidRPr="006C2BED">
        <w:rPr>
          <w:spacing w:val="-8"/>
          <w:sz w:val="24"/>
          <w:szCs w:val="24"/>
          <w:lang w:val="en-GB"/>
        </w:rPr>
        <w:t>T</w:t>
      </w:r>
      <w:r w:rsidRPr="006C2BED">
        <w:rPr>
          <w:sz w:val="24"/>
          <w:szCs w:val="24"/>
          <w:lang w:val="en-GB"/>
        </w:rPr>
        <w:t xml:space="preserve">he nature of the significant interaction was probed using simple slope analyses (Aiken &amp; West, 1991). For the Parity x PBC interaction, simple slope analyses (see Figure 1) demonstrated that PBC was a strong predictor of intention in multiparous women (B = </w:t>
      </w:r>
      <w:r>
        <w:rPr>
          <w:sz w:val="24"/>
          <w:szCs w:val="24"/>
          <w:lang w:val="en-GB"/>
        </w:rPr>
        <w:t>0.774</w:t>
      </w:r>
      <w:r w:rsidRPr="006C2BED">
        <w:rPr>
          <w:sz w:val="24"/>
          <w:szCs w:val="24"/>
          <w:lang w:val="en-GB"/>
        </w:rPr>
        <w:t>, SE =</w:t>
      </w:r>
      <w:r>
        <w:rPr>
          <w:sz w:val="24"/>
          <w:szCs w:val="24"/>
          <w:lang w:val="en-GB"/>
        </w:rPr>
        <w:t xml:space="preserve"> 0.153</w:t>
      </w:r>
      <w:r w:rsidRPr="006C2BED">
        <w:rPr>
          <w:sz w:val="24"/>
          <w:szCs w:val="24"/>
          <w:lang w:val="en-GB"/>
        </w:rPr>
        <w:t xml:space="preserve">, </w:t>
      </w:r>
      <w:r w:rsidRPr="00536802">
        <w:rPr>
          <w:i/>
          <w:sz w:val="24"/>
          <w:szCs w:val="24"/>
          <w:lang w:val="en-GB"/>
        </w:rPr>
        <w:t>p</w:t>
      </w:r>
      <w:r w:rsidRPr="00536802">
        <w:rPr>
          <w:sz w:val="24"/>
          <w:szCs w:val="24"/>
          <w:lang w:val="en-GB"/>
        </w:rPr>
        <w:t xml:space="preserve"> &lt; </w:t>
      </w:r>
      <w:r>
        <w:rPr>
          <w:sz w:val="24"/>
          <w:szCs w:val="24"/>
          <w:lang w:val="en-GB"/>
        </w:rPr>
        <w:t>0.01</w:t>
      </w:r>
      <w:r w:rsidRPr="00536802">
        <w:rPr>
          <w:sz w:val="24"/>
          <w:szCs w:val="24"/>
          <w:lang w:val="en-GB"/>
        </w:rPr>
        <w:t xml:space="preserve">) but was a non-significant predictor of intention in primiparous women (B = </w:t>
      </w:r>
      <w:r>
        <w:rPr>
          <w:sz w:val="24"/>
          <w:szCs w:val="24"/>
          <w:lang w:val="en-GB"/>
        </w:rPr>
        <w:t>0.137</w:t>
      </w:r>
      <w:r w:rsidRPr="00536802">
        <w:rPr>
          <w:sz w:val="24"/>
          <w:szCs w:val="24"/>
          <w:lang w:val="en-GB"/>
        </w:rPr>
        <w:t>, SE =</w:t>
      </w:r>
      <w:r>
        <w:rPr>
          <w:sz w:val="24"/>
          <w:szCs w:val="24"/>
          <w:lang w:val="en-GB"/>
        </w:rPr>
        <w:t>0.181</w:t>
      </w:r>
      <w:r w:rsidRPr="00536802">
        <w:rPr>
          <w:sz w:val="24"/>
          <w:szCs w:val="24"/>
          <w:lang w:val="en-GB"/>
        </w:rPr>
        <w:t xml:space="preserve">, </w:t>
      </w:r>
      <w:r w:rsidRPr="00536802">
        <w:rPr>
          <w:i/>
          <w:sz w:val="24"/>
          <w:szCs w:val="24"/>
          <w:lang w:val="en-GB"/>
        </w:rPr>
        <w:t>p</w:t>
      </w:r>
      <w:r w:rsidRPr="00536802">
        <w:rPr>
          <w:sz w:val="24"/>
          <w:szCs w:val="24"/>
          <w:lang w:val="en-GB"/>
        </w:rPr>
        <w:t xml:space="preserve"> </w:t>
      </w:r>
      <w:r>
        <w:rPr>
          <w:sz w:val="24"/>
          <w:szCs w:val="24"/>
          <w:lang w:val="en-GB"/>
        </w:rPr>
        <w:t>=0.261</w:t>
      </w:r>
      <w:r w:rsidRPr="00536802">
        <w:rPr>
          <w:sz w:val="24"/>
          <w:szCs w:val="24"/>
          <w:lang w:val="en-GB"/>
        </w:rPr>
        <w:t>)</w:t>
      </w:r>
      <w:r w:rsidRPr="00536802">
        <w:rPr>
          <w:sz w:val="24"/>
          <w:szCs w:val="24"/>
          <w:shd w:val="clear" w:color="auto" w:fill="FFFFFF"/>
          <w:lang w:val="en-GB"/>
        </w:rPr>
        <w:t>.</w:t>
      </w:r>
    </w:p>
    <w:p w14:paraId="4DFF52AD" w14:textId="77777777" w:rsidR="00973CDA" w:rsidRDefault="00973CDA">
      <w:pPr>
        <w:spacing w:after="160" w:line="259" w:lineRule="auto"/>
        <w:jc w:val="left"/>
        <w:rPr>
          <w:i/>
          <w:iCs/>
          <w:lang w:val="en-GB"/>
        </w:rPr>
      </w:pPr>
    </w:p>
    <w:p w14:paraId="55B3696A" w14:textId="04D5538B" w:rsidR="00D27B5C" w:rsidRPr="00782FB1" w:rsidRDefault="00D27B5C" w:rsidP="00973CDA">
      <w:pPr>
        <w:autoSpaceDE w:val="0"/>
        <w:autoSpaceDN w:val="0"/>
        <w:adjustRightInd w:val="0"/>
        <w:spacing w:line="480" w:lineRule="auto"/>
        <w:ind w:firstLine="720"/>
        <w:rPr>
          <w:szCs w:val="24"/>
          <w:lang w:val="en-GB"/>
        </w:rPr>
      </w:pPr>
      <w:r w:rsidRPr="00782FB1">
        <w:rPr>
          <w:i/>
          <w:iCs/>
          <w:lang w:val="en-GB"/>
        </w:rPr>
        <w:t>Logistic regression to predict breastfeeding behavio</w:t>
      </w:r>
      <w:r w:rsidR="005A7BE8" w:rsidRPr="00782FB1">
        <w:rPr>
          <w:i/>
          <w:iCs/>
          <w:lang w:val="en-GB"/>
        </w:rPr>
        <w:t>u</w:t>
      </w:r>
      <w:r w:rsidRPr="00782FB1">
        <w:rPr>
          <w:i/>
          <w:iCs/>
          <w:lang w:val="en-GB"/>
        </w:rPr>
        <w:t>r</w:t>
      </w:r>
    </w:p>
    <w:p w14:paraId="08B9FB6B" w14:textId="7FB0B9D9" w:rsidR="000373F5" w:rsidRPr="00767BEB" w:rsidRDefault="00891709" w:rsidP="00973CDA">
      <w:pPr>
        <w:autoSpaceDE w:val="0"/>
        <w:autoSpaceDN w:val="0"/>
        <w:adjustRightInd w:val="0"/>
        <w:spacing w:line="480" w:lineRule="auto"/>
        <w:ind w:firstLine="720"/>
        <w:rPr>
          <w:szCs w:val="24"/>
          <w:lang w:val="en-GB"/>
        </w:rPr>
      </w:pPr>
      <w:bookmarkStart w:id="24" w:name="_Hlk84005118"/>
      <w:r w:rsidRPr="00767BEB">
        <w:rPr>
          <w:szCs w:val="24"/>
          <w:lang w:val="en-GB"/>
        </w:rPr>
        <w:t>Logistic regression was performed to assess the impact of sociodemographic characteristics and TPB factors on the likelihood that mothers would breastfeed their child for 2 years or more</w:t>
      </w:r>
      <w:r w:rsidR="003205D9" w:rsidRPr="00767BEB">
        <w:rPr>
          <w:szCs w:val="24"/>
          <w:lang w:val="en-GB"/>
        </w:rPr>
        <w:t xml:space="preserve"> (see </w:t>
      </w:r>
      <w:r w:rsidR="003205D9" w:rsidRPr="00767BEB">
        <w:rPr>
          <w:szCs w:val="24"/>
          <w:lang w:val="en-GB"/>
        </w:rPr>
        <w:lastRenderedPageBreak/>
        <w:t>Table 4)</w:t>
      </w:r>
      <w:r w:rsidRPr="00767BEB">
        <w:rPr>
          <w:szCs w:val="24"/>
          <w:lang w:val="en-GB"/>
        </w:rPr>
        <w:t xml:space="preserve">. </w:t>
      </w:r>
      <w:r w:rsidR="00F11251">
        <w:rPr>
          <w:szCs w:val="24"/>
          <w:lang w:val="en-GB"/>
        </w:rPr>
        <w:t xml:space="preserve">Block 1 included demographic variables </w:t>
      </w:r>
      <w:r w:rsidRPr="00437265">
        <w:rPr>
          <w:szCs w:val="24"/>
          <w:lang w:val="en-GB"/>
        </w:rPr>
        <w:t>(age, educational level</w:t>
      </w:r>
      <w:r w:rsidR="003C2E76">
        <w:rPr>
          <w:szCs w:val="24"/>
          <w:lang w:val="en-GB"/>
        </w:rPr>
        <w:t xml:space="preserve">, </w:t>
      </w:r>
      <w:r w:rsidR="003A22E0" w:rsidRPr="00437265">
        <w:rPr>
          <w:szCs w:val="24"/>
          <w:lang w:val="en-GB"/>
        </w:rPr>
        <w:t>parity,</w:t>
      </w:r>
      <w:r w:rsidR="003C2E76">
        <w:rPr>
          <w:szCs w:val="24"/>
          <w:lang w:val="en-GB"/>
        </w:rPr>
        <w:t xml:space="preserve"> </w:t>
      </w:r>
      <w:r w:rsidR="003C2E76" w:rsidRPr="003C2E76">
        <w:rPr>
          <w:color w:val="FF0000"/>
          <w:szCs w:val="24"/>
          <w:lang w:val="en-GB"/>
        </w:rPr>
        <w:t>and other births</w:t>
      </w:r>
      <w:r w:rsidRPr="00437265">
        <w:rPr>
          <w:szCs w:val="24"/>
          <w:lang w:val="en-GB"/>
        </w:rPr>
        <w:t>)</w:t>
      </w:r>
      <w:r w:rsidR="00C3468A" w:rsidRPr="00437265">
        <w:rPr>
          <w:szCs w:val="24"/>
          <w:lang w:val="en-GB"/>
        </w:rPr>
        <w:t xml:space="preserve"> </w:t>
      </w:r>
      <w:r w:rsidR="00F11251">
        <w:rPr>
          <w:szCs w:val="24"/>
          <w:lang w:val="en-GB"/>
        </w:rPr>
        <w:t xml:space="preserve">and was </w:t>
      </w:r>
      <w:r w:rsidR="00C3468A" w:rsidRPr="00437265">
        <w:rPr>
          <w:szCs w:val="24"/>
          <w:lang w:val="en-GB"/>
        </w:rPr>
        <w:t xml:space="preserve">not </w:t>
      </w:r>
      <w:r w:rsidR="00C3468A" w:rsidRPr="00635024">
        <w:rPr>
          <w:szCs w:val="24"/>
          <w:lang w:val="en-GB"/>
        </w:rPr>
        <w:t>significant (</w:t>
      </w:r>
      <w:r w:rsidR="002D2DE2" w:rsidRPr="00635024">
        <w:rPr>
          <w:szCs w:val="24"/>
          <w:lang w:val="en-GB"/>
        </w:rPr>
        <w:t xml:space="preserve">Step </w:t>
      </w:r>
      <w:r w:rsidRPr="00635024">
        <w:rPr>
          <w:szCs w:val="24"/>
          <w:lang w:val="en-GB"/>
        </w:rPr>
        <w:t>χ2 (</w:t>
      </w:r>
      <w:r w:rsidR="00635024" w:rsidRPr="00635024">
        <w:rPr>
          <w:color w:val="FF0000"/>
          <w:szCs w:val="24"/>
          <w:lang w:val="en-GB"/>
        </w:rPr>
        <w:t>4</w:t>
      </w:r>
      <w:r w:rsidRPr="00635024">
        <w:rPr>
          <w:color w:val="FF0000"/>
          <w:szCs w:val="24"/>
          <w:lang w:val="en-GB"/>
        </w:rPr>
        <w:t xml:space="preserve">, N = </w:t>
      </w:r>
      <w:r w:rsidR="00C3468A" w:rsidRPr="00635024">
        <w:rPr>
          <w:color w:val="FF0000"/>
          <w:szCs w:val="24"/>
          <w:lang w:val="en-GB"/>
        </w:rPr>
        <w:t>15</w:t>
      </w:r>
      <w:r w:rsidR="0012627B" w:rsidRPr="00635024">
        <w:rPr>
          <w:color w:val="FF0000"/>
          <w:szCs w:val="24"/>
          <w:lang w:val="en-GB"/>
        </w:rPr>
        <w:t>5</w:t>
      </w:r>
      <w:r w:rsidRPr="00635024">
        <w:rPr>
          <w:color w:val="FF0000"/>
          <w:szCs w:val="24"/>
          <w:lang w:val="en-GB"/>
        </w:rPr>
        <w:t xml:space="preserve">) = </w:t>
      </w:r>
      <w:r w:rsidR="009D4F4D" w:rsidRPr="00635024">
        <w:rPr>
          <w:color w:val="FF0000"/>
          <w:szCs w:val="24"/>
          <w:lang w:val="en-GB"/>
        </w:rPr>
        <w:t>.</w:t>
      </w:r>
      <w:r w:rsidR="0073612F">
        <w:rPr>
          <w:color w:val="FF0000"/>
          <w:szCs w:val="24"/>
          <w:lang w:val="en-GB"/>
        </w:rPr>
        <w:t>1.457</w:t>
      </w:r>
      <w:r w:rsidRPr="00635024">
        <w:rPr>
          <w:color w:val="FF0000"/>
          <w:szCs w:val="24"/>
          <w:lang w:val="en-GB"/>
        </w:rPr>
        <w:t>,</w:t>
      </w:r>
      <w:r w:rsidR="00C3468A" w:rsidRPr="00635024">
        <w:rPr>
          <w:color w:val="FF0000"/>
          <w:szCs w:val="24"/>
          <w:lang w:val="en-GB"/>
        </w:rPr>
        <w:t xml:space="preserve"> </w:t>
      </w:r>
      <w:r w:rsidRPr="00635024">
        <w:rPr>
          <w:i/>
          <w:iCs/>
          <w:color w:val="FF0000"/>
          <w:szCs w:val="24"/>
          <w:lang w:val="en-GB"/>
        </w:rPr>
        <w:t xml:space="preserve">p </w:t>
      </w:r>
      <w:r w:rsidR="00C3468A" w:rsidRPr="00635024">
        <w:rPr>
          <w:color w:val="FF0000"/>
          <w:szCs w:val="24"/>
          <w:lang w:val="en-GB"/>
        </w:rPr>
        <w:t>=0</w:t>
      </w:r>
      <w:r w:rsidRPr="00635024">
        <w:rPr>
          <w:color w:val="FF0000"/>
          <w:szCs w:val="24"/>
          <w:lang w:val="en-GB"/>
        </w:rPr>
        <w:t>.</w:t>
      </w:r>
      <w:r w:rsidR="0073612F">
        <w:rPr>
          <w:color w:val="FF0000"/>
          <w:szCs w:val="24"/>
          <w:lang w:val="en-GB"/>
        </w:rPr>
        <w:t>824</w:t>
      </w:r>
      <w:r w:rsidR="00C3468A" w:rsidRPr="00635024">
        <w:rPr>
          <w:szCs w:val="24"/>
          <w:lang w:val="en-GB"/>
        </w:rPr>
        <w:t>).</w:t>
      </w:r>
      <w:r w:rsidRPr="00635024">
        <w:rPr>
          <w:szCs w:val="24"/>
          <w:lang w:val="en-GB"/>
        </w:rPr>
        <w:t xml:space="preserve"> </w:t>
      </w:r>
      <w:r w:rsidR="00F33979" w:rsidRPr="00635024">
        <w:rPr>
          <w:szCs w:val="24"/>
          <w:lang w:val="en-GB"/>
        </w:rPr>
        <w:t>Th</w:t>
      </w:r>
      <w:r w:rsidR="00F11251" w:rsidRPr="00635024">
        <w:rPr>
          <w:szCs w:val="24"/>
          <w:lang w:val="en-GB"/>
        </w:rPr>
        <w:t>is</w:t>
      </w:r>
      <w:r w:rsidR="00F33979" w:rsidRPr="00767BEB">
        <w:rPr>
          <w:szCs w:val="24"/>
          <w:lang w:val="en-GB"/>
        </w:rPr>
        <w:t xml:space="preserve"> model explained between </w:t>
      </w:r>
      <w:r w:rsidR="0073612F">
        <w:rPr>
          <w:color w:val="FF0000"/>
          <w:szCs w:val="24"/>
          <w:lang w:val="en-GB"/>
        </w:rPr>
        <w:t>0.9</w:t>
      </w:r>
      <w:r w:rsidR="00F33979" w:rsidRPr="00767BEB">
        <w:rPr>
          <w:szCs w:val="24"/>
          <w:lang w:val="en-GB"/>
        </w:rPr>
        <w:t xml:space="preserve">% (Cox and Snell R </w:t>
      </w:r>
      <w:r w:rsidR="00F33979" w:rsidRPr="00F725AF">
        <w:rPr>
          <w:szCs w:val="24"/>
          <w:lang w:val="en-GB"/>
        </w:rPr>
        <w:t xml:space="preserve">square) and </w:t>
      </w:r>
      <w:r w:rsidR="0073612F">
        <w:rPr>
          <w:color w:val="FF0000"/>
          <w:szCs w:val="24"/>
          <w:lang w:val="en-GB"/>
        </w:rPr>
        <w:t>1.9</w:t>
      </w:r>
      <w:r w:rsidR="00F33979" w:rsidRPr="00F725AF">
        <w:rPr>
          <w:szCs w:val="24"/>
          <w:lang w:val="en-GB"/>
        </w:rPr>
        <w:t>% (</w:t>
      </w:r>
      <w:proofErr w:type="spellStart"/>
      <w:r w:rsidR="00F33979" w:rsidRPr="00F725AF">
        <w:rPr>
          <w:szCs w:val="24"/>
          <w:lang w:val="en-GB"/>
        </w:rPr>
        <w:t>Nagelkerke</w:t>
      </w:r>
      <w:proofErr w:type="spellEnd"/>
      <w:r w:rsidR="00F33979" w:rsidRPr="00F725AF">
        <w:rPr>
          <w:szCs w:val="24"/>
          <w:lang w:val="en-GB"/>
        </w:rPr>
        <w:t xml:space="preserve"> R squared) of the variance in breastfeed behaviour. </w:t>
      </w:r>
      <w:r w:rsidR="00F11251" w:rsidRPr="00F725AF">
        <w:rPr>
          <w:szCs w:val="24"/>
          <w:lang w:val="en-GB"/>
        </w:rPr>
        <w:t>Block 2 added</w:t>
      </w:r>
      <w:r w:rsidR="00C3468A" w:rsidRPr="00F725AF">
        <w:rPr>
          <w:szCs w:val="24"/>
          <w:lang w:val="en-GB"/>
        </w:rPr>
        <w:t xml:space="preserve"> two additional independent variables: Breastfeed Intention and Perceived Behavio</w:t>
      </w:r>
      <w:r w:rsidR="008D76C3" w:rsidRPr="00F725AF">
        <w:rPr>
          <w:szCs w:val="24"/>
          <w:lang w:val="en-GB"/>
        </w:rPr>
        <w:t>u</w:t>
      </w:r>
      <w:r w:rsidR="00C3468A" w:rsidRPr="00F725AF">
        <w:rPr>
          <w:szCs w:val="24"/>
          <w:lang w:val="en-GB"/>
        </w:rPr>
        <w:t>r Control</w:t>
      </w:r>
      <w:r w:rsidR="0039595F" w:rsidRPr="00F725AF">
        <w:rPr>
          <w:color w:val="000000"/>
          <w:szCs w:val="24"/>
          <w:lang w:val="en-GB"/>
        </w:rPr>
        <w:t xml:space="preserve"> </w:t>
      </w:r>
      <w:r w:rsidR="00C41E34" w:rsidRPr="00F725AF">
        <w:rPr>
          <w:color w:val="FF0000"/>
          <w:szCs w:val="24"/>
          <w:lang w:val="en-GB"/>
        </w:rPr>
        <w:t>(</w:t>
      </w:r>
      <w:r w:rsidR="002D2DE2" w:rsidRPr="00F725AF">
        <w:rPr>
          <w:color w:val="FF0000"/>
          <w:szCs w:val="24"/>
          <w:lang w:val="en-GB"/>
        </w:rPr>
        <w:t xml:space="preserve">Step </w:t>
      </w:r>
      <w:r w:rsidR="00C41E34" w:rsidRPr="00F725AF">
        <w:rPr>
          <w:color w:val="FF0000"/>
          <w:szCs w:val="24"/>
          <w:lang w:val="en-GB"/>
        </w:rPr>
        <w:t>χ2 (</w:t>
      </w:r>
      <w:r w:rsidR="002D2DE2" w:rsidRPr="00F725AF">
        <w:rPr>
          <w:color w:val="FF0000"/>
          <w:szCs w:val="24"/>
          <w:lang w:val="en-GB"/>
        </w:rPr>
        <w:t>2</w:t>
      </w:r>
      <w:r w:rsidR="00C41E34" w:rsidRPr="00F725AF">
        <w:rPr>
          <w:color w:val="FF0000"/>
          <w:szCs w:val="24"/>
          <w:lang w:val="en-GB"/>
        </w:rPr>
        <w:t>, N = 15</w:t>
      </w:r>
      <w:r w:rsidR="0012627B" w:rsidRPr="00F725AF">
        <w:rPr>
          <w:color w:val="FF0000"/>
          <w:szCs w:val="24"/>
          <w:lang w:val="en-GB"/>
        </w:rPr>
        <w:t>5</w:t>
      </w:r>
      <w:r w:rsidR="00C41E34" w:rsidRPr="00F725AF">
        <w:rPr>
          <w:color w:val="FF0000"/>
          <w:szCs w:val="24"/>
          <w:lang w:val="en-GB"/>
        </w:rPr>
        <w:t xml:space="preserve">) = </w:t>
      </w:r>
      <w:r w:rsidR="0073612F">
        <w:rPr>
          <w:color w:val="FF0000"/>
          <w:szCs w:val="24"/>
          <w:lang w:val="en-GB"/>
        </w:rPr>
        <w:t>14.425</w:t>
      </w:r>
      <w:r w:rsidR="00C41E34" w:rsidRPr="00F725AF">
        <w:rPr>
          <w:color w:val="FF0000"/>
          <w:szCs w:val="24"/>
          <w:lang w:val="en-GB"/>
        </w:rPr>
        <w:t xml:space="preserve"> </w:t>
      </w:r>
      <w:r w:rsidR="00C41E34" w:rsidRPr="00F725AF">
        <w:rPr>
          <w:i/>
          <w:iCs/>
          <w:color w:val="FF0000"/>
          <w:szCs w:val="24"/>
          <w:lang w:val="en-GB"/>
        </w:rPr>
        <w:t xml:space="preserve">p </w:t>
      </w:r>
      <w:r w:rsidR="002D2DE2" w:rsidRPr="00F725AF">
        <w:rPr>
          <w:color w:val="FF0000"/>
          <w:szCs w:val="24"/>
          <w:lang w:val="en-GB"/>
        </w:rPr>
        <w:t>&lt; 0.</w:t>
      </w:r>
      <w:r w:rsidR="0073612F">
        <w:rPr>
          <w:color w:val="FF0000"/>
          <w:szCs w:val="24"/>
          <w:lang w:val="en-GB"/>
        </w:rPr>
        <w:t>0</w:t>
      </w:r>
      <w:r w:rsidR="002D2DE2" w:rsidRPr="00F725AF">
        <w:rPr>
          <w:color w:val="FF0000"/>
          <w:szCs w:val="24"/>
          <w:lang w:val="en-GB"/>
        </w:rPr>
        <w:t>01</w:t>
      </w:r>
      <w:r w:rsidR="00C41E34" w:rsidRPr="00F725AF">
        <w:rPr>
          <w:color w:val="FF0000"/>
          <w:szCs w:val="24"/>
          <w:lang w:val="en-GB"/>
        </w:rPr>
        <w:t>)</w:t>
      </w:r>
      <w:r w:rsidR="0039595F" w:rsidRPr="00F725AF">
        <w:rPr>
          <w:color w:val="FF0000"/>
          <w:szCs w:val="24"/>
          <w:lang w:val="en-GB"/>
        </w:rPr>
        <w:t xml:space="preserve">, </w:t>
      </w:r>
      <w:r w:rsidR="00C41E34" w:rsidRPr="00F725AF">
        <w:rPr>
          <w:szCs w:val="24"/>
          <w:lang w:val="en-GB"/>
        </w:rPr>
        <w:t>explain</w:t>
      </w:r>
      <w:r w:rsidR="0039595F" w:rsidRPr="00F725AF">
        <w:rPr>
          <w:szCs w:val="24"/>
          <w:lang w:val="en-GB"/>
        </w:rPr>
        <w:t>ing</w:t>
      </w:r>
      <w:r w:rsidR="00C41E34" w:rsidRPr="00F725AF">
        <w:rPr>
          <w:szCs w:val="24"/>
          <w:lang w:val="en-GB"/>
        </w:rPr>
        <w:t xml:space="preserve"> between </w:t>
      </w:r>
      <w:r w:rsidR="0073612F" w:rsidRPr="0073612F">
        <w:rPr>
          <w:color w:val="FF0000"/>
          <w:szCs w:val="24"/>
          <w:lang w:val="en-GB"/>
        </w:rPr>
        <w:t>9.7</w:t>
      </w:r>
      <w:r w:rsidR="00C41E34" w:rsidRPr="00F725AF">
        <w:rPr>
          <w:szCs w:val="24"/>
          <w:lang w:val="en-GB"/>
        </w:rPr>
        <w:t xml:space="preserve">% (Cox and Snell R square) and </w:t>
      </w:r>
      <w:r w:rsidR="00886DE5" w:rsidRPr="00886DE5">
        <w:rPr>
          <w:color w:val="FF0000"/>
          <w:szCs w:val="24"/>
          <w:lang w:val="en-GB"/>
        </w:rPr>
        <w:t>19.42</w:t>
      </w:r>
      <w:r w:rsidR="00C41E34" w:rsidRPr="00F725AF">
        <w:rPr>
          <w:szCs w:val="24"/>
          <w:lang w:val="en-GB"/>
        </w:rPr>
        <w:t>% (</w:t>
      </w:r>
      <w:proofErr w:type="spellStart"/>
      <w:r w:rsidR="00C41E34" w:rsidRPr="00F725AF">
        <w:rPr>
          <w:szCs w:val="24"/>
          <w:lang w:val="en-GB"/>
        </w:rPr>
        <w:t>Nagelkerke</w:t>
      </w:r>
      <w:proofErr w:type="spellEnd"/>
      <w:r w:rsidR="00C41E34" w:rsidRPr="00F725AF">
        <w:rPr>
          <w:szCs w:val="24"/>
          <w:lang w:val="en-GB"/>
        </w:rPr>
        <w:t xml:space="preserve"> R squared) of the variance in breastfeed</w:t>
      </w:r>
      <w:r w:rsidR="00D27B5C" w:rsidRPr="00F725AF">
        <w:rPr>
          <w:szCs w:val="24"/>
          <w:lang w:val="en-GB"/>
        </w:rPr>
        <w:t>ing</w:t>
      </w:r>
      <w:r w:rsidR="00C41E34" w:rsidRPr="00F725AF">
        <w:rPr>
          <w:szCs w:val="24"/>
          <w:lang w:val="en-GB"/>
        </w:rPr>
        <w:t xml:space="preserve"> behaviour</w:t>
      </w:r>
      <w:r w:rsidR="0039595F" w:rsidRPr="00F725AF">
        <w:rPr>
          <w:szCs w:val="24"/>
          <w:lang w:val="en-GB"/>
        </w:rPr>
        <w:t xml:space="preserve">. </w:t>
      </w:r>
      <w:r w:rsidRPr="00F725AF">
        <w:rPr>
          <w:szCs w:val="24"/>
          <w:lang w:val="en-GB"/>
        </w:rPr>
        <w:t xml:space="preserve">As shown in Table </w:t>
      </w:r>
      <w:r w:rsidR="00D27B5C" w:rsidRPr="00F725AF">
        <w:rPr>
          <w:szCs w:val="24"/>
          <w:lang w:val="en-GB"/>
        </w:rPr>
        <w:t>4</w:t>
      </w:r>
      <w:r w:rsidRPr="00F725AF">
        <w:rPr>
          <w:szCs w:val="24"/>
          <w:lang w:val="en-GB"/>
        </w:rPr>
        <w:t xml:space="preserve">, only breastfeeding intention made a unique statistically significant contribution to </w:t>
      </w:r>
      <w:r w:rsidR="00F11251" w:rsidRPr="00F725AF">
        <w:rPr>
          <w:szCs w:val="24"/>
          <w:lang w:val="en-GB"/>
        </w:rPr>
        <w:t xml:space="preserve">predicting breastfeeding at 2 years with </w:t>
      </w:r>
      <w:r w:rsidRPr="00F725AF">
        <w:rPr>
          <w:szCs w:val="24"/>
          <w:lang w:val="en-GB"/>
        </w:rPr>
        <w:t xml:space="preserve">an odds ratio of </w:t>
      </w:r>
      <w:r w:rsidR="00F33979" w:rsidRPr="00F725AF">
        <w:rPr>
          <w:color w:val="FF0000"/>
          <w:szCs w:val="24"/>
          <w:lang w:val="en-GB"/>
        </w:rPr>
        <w:t>1</w:t>
      </w:r>
      <w:r w:rsidRPr="00F725AF">
        <w:rPr>
          <w:color w:val="FF0000"/>
          <w:szCs w:val="24"/>
          <w:lang w:val="en-GB"/>
        </w:rPr>
        <w:t>.</w:t>
      </w:r>
      <w:r w:rsidR="00F7571E" w:rsidRPr="00F725AF">
        <w:rPr>
          <w:color w:val="FF0000"/>
          <w:szCs w:val="24"/>
          <w:lang w:val="en-GB"/>
        </w:rPr>
        <w:t>7</w:t>
      </w:r>
      <w:r w:rsidR="00886DE5">
        <w:rPr>
          <w:color w:val="FF0000"/>
          <w:szCs w:val="24"/>
          <w:lang w:val="en-GB"/>
        </w:rPr>
        <w:t>96</w:t>
      </w:r>
      <w:r w:rsidR="0054325A" w:rsidRPr="00F725AF">
        <w:rPr>
          <w:color w:val="FF0000"/>
          <w:szCs w:val="24"/>
          <w:lang w:val="en-GB"/>
        </w:rPr>
        <w:t xml:space="preserve"> (95% CI = 1.2</w:t>
      </w:r>
      <w:r w:rsidR="00886DE5">
        <w:rPr>
          <w:color w:val="FF0000"/>
          <w:szCs w:val="24"/>
          <w:lang w:val="en-GB"/>
        </w:rPr>
        <w:t>63</w:t>
      </w:r>
      <w:r w:rsidR="002D2DE2" w:rsidRPr="00F725AF">
        <w:rPr>
          <w:color w:val="FF0000"/>
          <w:szCs w:val="24"/>
          <w:lang w:val="en-GB"/>
        </w:rPr>
        <w:t xml:space="preserve"> </w:t>
      </w:r>
      <w:r w:rsidR="0054325A" w:rsidRPr="00F725AF">
        <w:rPr>
          <w:color w:val="FF0000"/>
          <w:szCs w:val="24"/>
          <w:lang w:val="en-GB"/>
        </w:rPr>
        <w:t>-</w:t>
      </w:r>
      <w:r w:rsidR="002D2DE2" w:rsidRPr="00F725AF">
        <w:rPr>
          <w:color w:val="FF0000"/>
          <w:szCs w:val="24"/>
          <w:lang w:val="en-GB"/>
        </w:rPr>
        <w:t xml:space="preserve"> </w:t>
      </w:r>
      <w:r w:rsidR="0054325A" w:rsidRPr="00F725AF">
        <w:rPr>
          <w:color w:val="FF0000"/>
          <w:szCs w:val="24"/>
          <w:lang w:val="en-GB"/>
        </w:rPr>
        <w:t>2.</w:t>
      </w:r>
      <w:r w:rsidR="00CD4493" w:rsidRPr="00F725AF">
        <w:rPr>
          <w:color w:val="FF0000"/>
          <w:szCs w:val="24"/>
          <w:lang w:val="en-GB"/>
        </w:rPr>
        <w:t>5</w:t>
      </w:r>
      <w:r w:rsidR="00886DE5">
        <w:rPr>
          <w:color w:val="FF0000"/>
          <w:szCs w:val="24"/>
          <w:lang w:val="en-GB"/>
        </w:rPr>
        <w:t>53</w:t>
      </w:r>
      <w:r w:rsidR="0054325A" w:rsidRPr="00F725AF">
        <w:rPr>
          <w:color w:val="FF0000"/>
          <w:szCs w:val="24"/>
          <w:lang w:val="en-GB"/>
        </w:rPr>
        <w:t>)</w:t>
      </w:r>
      <w:r w:rsidR="00CD4493" w:rsidRPr="00F725AF">
        <w:rPr>
          <w:szCs w:val="24"/>
          <w:lang w:val="en-GB"/>
        </w:rPr>
        <w:t>.</w:t>
      </w:r>
      <w:r w:rsidRPr="00F725AF">
        <w:rPr>
          <w:szCs w:val="24"/>
          <w:lang w:val="en-GB"/>
        </w:rPr>
        <w:t xml:space="preserve"> This indicated that</w:t>
      </w:r>
      <w:r w:rsidR="00461E05" w:rsidRPr="00F725AF">
        <w:rPr>
          <w:szCs w:val="24"/>
          <w:lang w:val="en-GB"/>
        </w:rPr>
        <w:t xml:space="preserve"> controlling for all other factors in the model,</w:t>
      </w:r>
      <w:r w:rsidRPr="00F725AF">
        <w:rPr>
          <w:szCs w:val="24"/>
          <w:lang w:val="en-GB"/>
        </w:rPr>
        <w:t xml:space="preserve"> mothers </w:t>
      </w:r>
      <w:r w:rsidR="006C2BED" w:rsidRPr="00F725AF">
        <w:rPr>
          <w:szCs w:val="24"/>
          <w:lang w:val="en-GB"/>
        </w:rPr>
        <w:t xml:space="preserve">with </w:t>
      </w:r>
      <w:r w:rsidRPr="00F725AF">
        <w:rPr>
          <w:szCs w:val="24"/>
          <w:lang w:val="en-GB"/>
        </w:rPr>
        <w:t xml:space="preserve">higher breastfeeding intention were over </w:t>
      </w:r>
      <w:r w:rsidR="00F33979" w:rsidRPr="00F725AF">
        <w:rPr>
          <w:szCs w:val="24"/>
          <w:lang w:val="en-GB"/>
        </w:rPr>
        <w:t>nearly 2</w:t>
      </w:r>
      <w:r w:rsidRPr="00F725AF">
        <w:rPr>
          <w:szCs w:val="24"/>
          <w:lang w:val="en-GB"/>
        </w:rPr>
        <w:t xml:space="preserve"> times more likely to breastfeed their child at 2 years or more</w:t>
      </w:r>
      <w:r w:rsidR="00461E05" w:rsidRPr="00F725AF">
        <w:rPr>
          <w:szCs w:val="24"/>
          <w:lang w:val="en-GB"/>
        </w:rPr>
        <w:t>.</w:t>
      </w:r>
      <w:r w:rsidRPr="00F725AF">
        <w:rPr>
          <w:szCs w:val="24"/>
          <w:lang w:val="en-GB"/>
        </w:rPr>
        <w:t xml:space="preserve"> </w:t>
      </w:r>
      <w:r w:rsidR="00F11251" w:rsidRPr="00F725AF">
        <w:rPr>
          <w:szCs w:val="24"/>
          <w:lang w:val="en-GB"/>
        </w:rPr>
        <w:t>Block</w:t>
      </w:r>
      <w:r w:rsidR="00F33979" w:rsidRPr="00F725AF">
        <w:rPr>
          <w:szCs w:val="24"/>
          <w:lang w:val="en-GB"/>
        </w:rPr>
        <w:t xml:space="preserve"> 3 </w:t>
      </w:r>
      <w:r w:rsidR="00F11251" w:rsidRPr="00F725AF">
        <w:rPr>
          <w:szCs w:val="24"/>
          <w:lang w:val="en-GB"/>
        </w:rPr>
        <w:t xml:space="preserve">added </w:t>
      </w:r>
      <w:r w:rsidR="00F33979" w:rsidRPr="00F725AF">
        <w:rPr>
          <w:szCs w:val="24"/>
          <w:lang w:val="en-GB"/>
        </w:rPr>
        <w:t xml:space="preserve">attitudes, injunctive </w:t>
      </w:r>
      <w:r w:rsidR="003A22E0" w:rsidRPr="00F725AF">
        <w:rPr>
          <w:szCs w:val="24"/>
          <w:lang w:val="en-GB"/>
        </w:rPr>
        <w:t>norms,</w:t>
      </w:r>
      <w:r w:rsidR="00F33979" w:rsidRPr="00F725AF">
        <w:rPr>
          <w:szCs w:val="24"/>
          <w:lang w:val="en-GB"/>
        </w:rPr>
        <w:t xml:space="preserve"> and descriptive norms</w:t>
      </w:r>
      <w:r w:rsidR="00461E05" w:rsidRPr="00F725AF">
        <w:rPr>
          <w:szCs w:val="24"/>
          <w:lang w:val="en-GB"/>
        </w:rPr>
        <w:t xml:space="preserve"> </w:t>
      </w:r>
      <w:r w:rsidR="00F11251" w:rsidRPr="00F725AF">
        <w:rPr>
          <w:szCs w:val="24"/>
          <w:lang w:val="en-GB"/>
        </w:rPr>
        <w:t>to the model</w:t>
      </w:r>
      <w:r w:rsidR="0039595F" w:rsidRPr="00F725AF">
        <w:rPr>
          <w:szCs w:val="24"/>
          <w:lang w:val="en-GB"/>
        </w:rPr>
        <w:t xml:space="preserve"> </w:t>
      </w:r>
      <w:r w:rsidR="0039595F" w:rsidRPr="00F725AF">
        <w:rPr>
          <w:color w:val="FF0000"/>
          <w:szCs w:val="24"/>
          <w:lang w:val="en-GB"/>
        </w:rPr>
        <w:t>(</w:t>
      </w:r>
      <w:r w:rsidR="002D2DE2" w:rsidRPr="00F725AF">
        <w:rPr>
          <w:color w:val="FF0000"/>
          <w:szCs w:val="24"/>
          <w:lang w:val="en-GB"/>
        </w:rPr>
        <w:t xml:space="preserve">Step </w:t>
      </w:r>
      <w:r w:rsidR="0039595F" w:rsidRPr="00F725AF">
        <w:rPr>
          <w:color w:val="FF0000"/>
          <w:szCs w:val="24"/>
          <w:lang w:val="en-GB"/>
        </w:rPr>
        <w:t>χ2 (</w:t>
      </w:r>
      <w:r w:rsidR="002D2DE2" w:rsidRPr="00F725AF">
        <w:rPr>
          <w:color w:val="FF0000"/>
          <w:szCs w:val="24"/>
          <w:lang w:val="en-GB"/>
        </w:rPr>
        <w:t>3</w:t>
      </w:r>
      <w:r w:rsidR="0039595F" w:rsidRPr="00F725AF">
        <w:rPr>
          <w:color w:val="FF0000"/>
          <w:szCs w:val="24"/>
          <w:lang w:val="en-GB"/>
        </w:rPr>
        <w:t xml:space="preserve">, N = 155) = </w:t>
      </w:r>
      <w:r w:rsidR="00886DE5">
        <w:rPr>
          <w:color w:val="FF0000"/>
          <w:szCs w:val="24"/>
          <w:lang w:val="en-GB"/>
        </w:rPr>
        <w:t>8.613</w:t>
      </w:r>
      <w:r w:rsidR="0039595F" w:rsidRPr="00F725AF">
        <w:rPr>
          <w:color w:val="FF0000"/>
          <w:szCs w:val="24"/>
          <w:lang w:val="en-GB"/>
        </w:rPr>
        <w:t xml:space="preserve">, </w:t>
      </w:r>
      <w:r w:rsidR="0039595F" w:rsidRPr="00F725AF">
        <w:rPr>
          <w:i/>
          <w:iCs/>
          <w:color w:val="FF0000"/>
          <w:szCs w:val="24"/>
          <w:lang w:val="en-GB"/>
        </w:rPr>
        <w:t xml:space="preserve">p </w:t>
      </w:r>
      <w:r w:rsidR="0039595F" w:rsidRPr="00F725AF">
        <w:rPr>
          <w:color w:val="FF0000"/>
          <w:szCs w:val="24"/>
          <w:lang w:val="en-GB"/>
        </w:rPr>
        <w:t>=0.</w:t>
      </w:r>
      <w:r w:rsidR="00886DE5">
        <w:rPr>
          <w:color w:val="FF0000"/>
          <w:szCs w:val="24"/>
          <w:lang w:val="en-GB"/>
        </w:rPr>
        <w:t>05</w:t>
      </w:r>
      <w:r w:rsidR="0039595F" w:rsidRPr="00F725AF">
        <w:rPr>
          <w:color w:val="FF0000"/>
          <w:szCs w:val="24"/>
          <w:lang w:val="en-GB"/>
        </w:rPr>
        <w:t>)</w:t>
      </w:r>
      <w:r w:rsidR="00732622" w:rsidRPr="00F725AF">
        <w:rPr>
          <w:color w:val="FF0000"/>
          <w:szCs w:val="24"/>
          <w:lang w:val="en-GB"/>
        </w:rPr>
        <w:t xml:space="preserve">. </w:t>
      </w:r>
      <w:r w:rsidR="00732622" w:rsidRPr="00F725AF">
        <w:rPr>
          <w:szCs w:val="24"/>
          <w:lang w:val="en-GB"/>
        </w:rPr>
        <w:t xml:space="preserve">Adding this three TPB variables to the model, all the predictors were non-significant. </w:t>
      </w:r>
      <w:r w:rsidR="002D56CC" w:rsidRPr="00F725AF">
        <w:rPr>
          <w:szCs w:val="24"/>
          <w:lang w:val="en-GB"/>
        </w:rPr>
        <w:t>In</w:t>
      </w:r>
      <w:r w:rsidR="002D56CC" w:rsidRPr="00F725AF">
        <w:rPr>
          <w:spacing w:val="-7"/>
          <w:szCs w:val="24"/>
          <w:lang w:val="en-GB"/>
        </w:rPr>
        <w:t xml:space="preserve"> </w:t>
      </w:r>
      <w:r w:rsidR="002D56CC" w:rsidRPr="00F725AF">
        <w:rPr>
          <w:szCs w:val="24"/>
          <w:lang w:val="en-GB"/>
        </w:rPr>
        <w:t>the</w:t>
      </w:r>
      <w:r w:rsidR="002D56CC" w:rsidRPr="00F725AF">
        <w:rPr>
          <w:spacing w:val="-7"/>
          <w:szCs w:val="24"/>
          <w:lang w:val="en-GB"/>
        </w:rPr>
        <w:t xml:space="preserve"> final model</w:t>
      </w:r>
      <w:r w:rsidR="00F11251" w:rsidRPr="00F725AF">
        <w:rPr>
          <w:spacing w:val="-7"/>
          <w:szCs w:val="24"/>
          <w:lang w:val="en-GB"/>
        </w:rPr>
        <w:t xml:space="preserve"> (Block 4)</w:t>
      </w:r>
      <w:r w:rsidR="002D56CC" w:rsidRPr="00F725AF">
        <w:rPr>
          <w:spacing w:val="-7"/>
          <w:szCs w:val="24"/>
          <w:lang w:val="en-GB"/>
        </w:rPr>
        <w:t>,</w:t>
      </w:r>
      <w:r w:rsidR="002D56CC" w:rsidRPr="00F725AF">
        <w:rPr>
          <w:szCs w:val="24"/>
          <w:lang w:val="en-GB"/>
        </w:rPr>
        <w:t xml:space="preserve"> interaction terms of Parity x Intention and Parity x PBC were</w:t>
      </w:r>
      <w:r w:rsidR="002D56CC" w:rsidRPr="00F725AF">
        <w:rPr>
          <w:spacing w:val="-9"/>
          <w:szCs w:val="24"/>
          <w:lang w:val="en-GB"/>
        </w:rPr>
        <w:t xml:space="preserve"> </w:t>
      </w:r>
      <w:r w:rsidR="006B1517" w:rsidRPr="00F725AF">
        <w:rPr>
          <w:szCs w:val="24"/>
          <w:lang w:val="en-GB"/>
        </w:rPr>
        <w:t>teste</w:t>
      </w:r>
      <w:r w:rsidR="00161848" w:rsidRPr="00F725AF">
        <w:rPr>
          <w:szCs w:val="24"/>
          <w:lang w:val="en-GB"/>
        </w:rPr>
        <w:t>d</w:t>
      </w:r>
      <w:r w:rsidR="002D56CC" w:rsidRPr="00F725AF">
        <w:rPr>
          <w:szCs w:val="24"/>
          <w:lang w:val="en-GB"/>
        </w:rPr>
        <w:t>. N</w:t>
      </w:r>
      <w:r w:rsidR="006B1517" w:rsidRPr="00F725AF">
        <w:rPr>
          <w:szCs w:val="24"/>
          <w:lang w:val="en-GB"/>
        </w:rPr>
        <w:t>either</w:t>
      </w:r>
      <w:r w:rsidR="002D56CC" w:rsidRPr="00F725AF">
        <w:rPr>
          <w:szCs w:val="24"/>
          <w:lang w:val="en-GB"/>
        </w:rPr>
        <w:t xml:space="preserve"> of these interactions </w:t>
      </w:r>
      <w:r w:rsidR="006B1517" w:rsidRPr="00F725AF">
        <w:rPr>
          <w:szCs w:val="24"/>
          <w:lang w:val="en-GB"/>
        </w:rPr>
        <w:t xml:space="preserve">reached statistical significance and </w:t>
      </w:r>
      <w:r w:rsidR="002D56CC" w:rsidRPr="00F725AF">
        <w:rPr>
          <w:szCs w:val="24"/>
          <w:lang w:val="en-GB"/>
        </w:rPr>
        <w:t xml:space="preserve">were </w:t>
      </w:r>
      <w:r w:rsidR="006B1517" w:rsidRPr="00F725AF">
        <w:rPr>
          <w:szCs w:val="24"/>
          <w:lang w:val="en-GB"/>
        </w:rPr>
        <w:t xml:space="preserve">added to </w:t>
      </w:r>
      <w:r w:rsidR="002D56CC" w:rsidRPr="00F725AF">
        <w:rPr>
          <w:szCs w:val="24"/>
          <w:lang w:val="en-GB"/>
        </w:rPr>
        <w:t>the model</w:t>
      </w:r>
      <w:r w:rsidR="0039595F" w:rsidRPr="00F725AF">
        <w:rPr>
          <w:szCs w:val="24"/>
          <w:lang w:val="en-GB"/>
        </w:rPr>
        <w:t xml:space="preserve"> </w:t>
      </w:r>
      <w:r w:rsidR="0039595F" w:rsidRPr="00F725AF">
        <w:rPr>
          <w:color w:val="FF0000"/>
          <w:szCs w:val="24"/>
          <w:lang w:val="en-GB"/>
        </w:rPr>
        <w:t>(χ2 (</w:t>
      </w:r>
      <w:r w:rsidR="00733D58" w:rsidRPr="00F725AF">
        <w:rPr>
          <w:color w:val="FF0000"/>
          <w:szCs w:val="24"/>
          <w:lang w:val="en-GB"/>
        </w:rPr>
        <w:t>2</w:t>
      </w:r>
      <w:r w:rsidR="0039595F" w:rsidRPr="00F725AF">
        <w:rPr>
          <w:color w:val="FF0000"/>
          <w:szCs w:val="24"/>
          <w:lang w:val="en-GB"/>
        </w:rPr>
        <w:t xml:space="preserve">, N = 155) = </w:t>
      </w:r>
      <w:r w:rsidR="00733D58" w:rsidRPr="00F725AF">
        <w:rPr>
          <w:color w:val="FF0000"/>
          <w:szCs w:val="24"/>
          <w:lang w:val="en-GB"/>
        </w:rPr>
        <w:t>0.1</w:t>
      </w:r>
      <w:r w:rsidR="00886DE5">
        <w:rPr>
          <w:color w:val="FF0000"/>
          <w:szCs w:val="24"/>
          <w:lang w:val="en-GB"/>
        </w:rPr>
        <w:t>87</w:t>
      </w:r>
      <w:r w:rsidR="0039595F" w:rsidRPr="00F725AF">
        <w:rPr>
          <w:color w:val="FF0000"/>
          <w:szCs w:val="24"/>
          <w:lang w:val="en-GB"/>
        </w:rPr>
        <w:t xml:space="preserve">, </w:t>
      </w:r>
      <w:r w:rsidR="0039595F" w:rsidRPr="00F725AF">
        <w:rPr>
          <w:i/>
          <w:iCs/>
          <w:color w:val="FF0000"/>
          <w:szCs w:val="24"/>
          <w:lang w:val="en-GB"/>
        </w:rPr>
        <w:t xml:space="preserve">p </w:t>
      </w:r>
      <w:r w:rsidR="0039595F" w:rsidRPr="00F725AF">
        <w:rPr>
          <w:color w:val="FF0000"/>
          <w:szCs w:val="24"/>
          <w:lang w:val="en-GB"/>
        </w:rPr>
        <w:t>=0.9</w:t>
      </w:r>
      <w:r w:rsidR="00886DE5">
        <w:rPr>
          <w:color w:val="FF0000"/>
          <w:szCs w:val="24"/>
          <w:lang w:val="en-GB"/>
        </w:rPr>
        <w:t>18</w:t>
      </w:r>
      <w:r w:rsidR="0039595F" w:rsidRPr="00F725AF">
        <w:rPr>
          <w:color w:val="FF0000"/>
          <w:szCs w:val="24"/>
          <w:lang w:val="en-GB"/>
        </w:rPr>
        <w:t>)</w:t>
      </w:r>
      <w:r w:rsidR="002D56CC" w:rsidRPr="00F725AF">
        <w:rPr>
          <w:color w:val="FF0000"/>
          <w:szCs w:val="24"/>
          <w:lang w:val="en-GB"/>
        </w:rPr>
        <w:t>.</w:t>
      </w:r>
    </w:p>
    <w:bookmarkEnd w:id="24"/>
    <w:p w14:paraId="0C0D3C04" w14:textId="77777777" w:rsidR="00E66F14" w:rsidRDefault="00E66F14" w:rsidP="00973CDA">
      <w:pPr>
        <w:spacing w:after="160" w:line="480" w:lineRule="auto"/>
        <w:ind w:firstLine="708"/>
        <w:rPr>
          <w:szCs w:val="24"/>
          <w:lang w:val="en-GB"/>
        </w:rPr>
      </w:pPr>
    </w:p>
    <w:p w14:paraId="322AFBAB" w14:textId="534C7870" w:rsidR="009511FA" w:rsidRPr="00767BEB" w:rsidRDefault="009511FA" w:rsidP="008B07E7">
      <w:pPr>
        <w:spacing w:after="160" w:line="480" w:lineRule="auto"/>
        <w:ind w:firstLine="708"/>
        <w:jc w:val="left"/>
        <w:rPr>
          <w:szCs w:val="24"/>
          <w:lang w:val="en-GB"/>
        </w:rPr>
      </w:pPr>
      <w:r w:rsidRPr="00767BEB">
        <w:rPr>
          <w:szCs w:val="24"/>
          <w:lang w:val="en-GB"/>
        </w:rPr>
        <w:t>Discussion</w:t>
      </w:r>
    </w:p>
    <w:p w14:paraId="6800EDF3" w14:textId="20512F3E" w:rsidR="00F3357D" w:rsidRPr="00767BEB" w:rsidRDefault="00F3357D" w:rsidP="00973CDA">
      <w:pPr>
        <w:spacing w:line="480" w:lineRule="auto"/>
        <w:ind w:firstLine="708"/>
        <w:rPr>
          <w:szCs w:val="24"/>
          <w:lang w:val="en-GB"/>
        </w:rPr>
      </w:pPr>
      <w:r w:rsidRPr="00767BEB">
        <w:rPr>
          <w:szCs w:val="24"/>
          <w:lang w:val="en-GB"/>
        </w:rPr>
        <w:t xml:space="preserve">The present study applied the theoretical framework of TPB on a sample of pregnant women and explored the extent to which attitudes, subjective norms and </w:t>
      </w:r>
      <w:r w:rsidR="004B2D27" w:rsidRPr="00767BEB">
        <w:rPr>
          <w:szCs w:val="24"/>
          <w:lang w:val="en-GB"/>
        </w:rPr>
        <w:t>PBC</w:t>
      </w:r>
      <w:r w:rsidRPr="00767BEB">
        <w:rPr>
          <w:szCs w:val="24"/>
          <w:lang w:val="en-GB"/>
        </w:rPr>
        <w:t xml:space="preserve"> influence </w:t>
      </w:r>
      <w:r w:rsidR="005507D7">
        <w:rPr>
          <w:szCs w:val="24"/>
          <w:lang w:val="en-GB"/>
        </w:rPr>
        <w:t xml:space="preserve">long-term </w:t>
      </w:r>
      <w:r w:rsidR="004B2D27" w:rsidRPr="00767BEB">
        <w:rPr>
          <w:szCs w:val="24"/>
          <w:lang w:val="en-GB"/>
        </w:rPr>
        <w:t xml:space="preserve">breastfeeding </w:t>
      </w:r>
      <w:r w:rsidRPr="00767BEB">
        <w:rPr>
          <w:szCs w:val="24"/>
          <w:lang w:val="en-GB"/>
        </w:rPr>
        <w:t>intention and behaviour</w:t>
      </w:r>
      <w:r w:rsidR="00643F0F" w:rsidRPr="00767BEB">
        <w:rPr>
          <w:szCs w:val="24"/>
          <w:lang w:val="en-GB"/>
        </w:rPr>
        <w:t xml:space="preserve">. Although previous studies examined the contribution of TPB variables in predicting </w:t>
      </w:r>
      <w:r w:rsidR="005507D7">
        <w:rPr>
          <w:szCs w:val="24"/>
          <w:lang w:val="en-GB"/>
        </w:rPr>
        <w:t xml:space="preserve">initiating </w:t>
      </w:r>
      <w:r w:rsidR="00643F0F" w:rsidRPr="00767BEB">
        <w:rPr>
          <w:szCs w:val="24"/>
          <w:lang w:val="en-GB"/>
        </w:rPr>
        <w:t>breast</w:t>
      </w:r>
      <w:r w:rsidR="00EB7D37" w:rsidRPr="00767BEB">
        <w:rPr>
          <w:szCs w:val="24"/>
          <w:lang w:val="en-GB"/>
        </w:rPr>
        <w:t>feed</w:t>
      </w:r>
      <w:r w:rsidR="00643F0F" w:rsidRPr="00767BEB">
        <w:rPr>
          <w:szCs w:val="24"/>
          <w:lang w:val="en-GB"/>
        </w:rPr>
        <w:t>ing beha</w:t>
      </w:r>
      <w:r w:rsidR="00EB7D37" w:rsidRPr="00767BEB">
        <w:rPr>
          <w:szCs w:val="24"/>
          <w:lang w:val="en-GB"/>
        </w:rPr>
        <w:t>viou</w:t>
      </w:r>
      <w:r w:rsidR="00643F0F" w:rsidRPr="00767BEB">
        <w:rPr>
          <w:szCs w:val="24"/>
          <w:lang w:val="en-GB"/>
        </w:rPr>
        <w:t>r</w:t>
      </w:r>
      <w:r w:rsidR="00C16935" w:rsidRPr="00767BEB">
        <w:rPr>
          <w:szCs w:val="24"/>
          <w:lang w:val="en-GB"/>
        </w:rPr>
        <w:t xml:space="preserve"> and despite the evidence supporting the benefits of prolonged breastfeeding </w:t>
      </w:r>
      <w:r w:rsidR="00C16935" w:rsidRPr="00767BEB">
        <w:rPr>
          <w:lang w:val="en-GB"/>
        </w:rPr>
        <w:fldChar w:fldCharType="begin" w:fldLock="1"/>
      </w:r>
      <w:r w:rsidR="00C16935" w:rsidRPr="00767BEB">
        <w:rPr>
          <w:lang w:val="en-GB"/>
        </w:rPr>
        <w:instrText>ADDIN CSL_CITATION {"citationItems":[{"id":"ITEM-1","itemData":{"DOI":"10.1016/S0140-6736(15)01024-7","ISSN":"1474547X","PMID":"26869575","abstract":"The importance of breastfeeding in low-income and middle-income countries is well recognised, but less consensus exists about its importance in high-income countries. In low-income and middle-income countries, only 37% of children younger than 6 months of age are exclusively breastfed. With few exceptions, breastfeeding duration is shorter in high-income countries than in those that are resource-poor. Our meta-analyses indicate protection against child infections and malocclusion, increases in intelligence, and probable reductions in overweight and diabetes. We did not find associations with allergic disorders such as asthma or with blood pressure or cholesterol, and we noted an increase in tooth decay with longer periods of breastfeeding. For nursing women, breastfeeding gave protection against breast cancer and it improved birth spacing, and it might also protect against ovarian cancer and type 2 diabetes. The scaling up of breastfeeding to a near universal level could prevent 823 000 annual deaths in children younger than 5 years and 20 000 annual deaths from breast cancer. Recent epidemiological and biological findings from during the past decade expand on the known benefits of breastfeeding for women and children, whether they are rich or poor.","author":[{"dropping-particle":"","family":"Victora","given":"Cesar G.","non-dropping-particle":"","parse-names":false,"suffix":""},{"dropping-particle":"","family":"Bahl","given":"Rajiv","non-dropping-particle":"","parse-names":false,"suffix":""},{"dropping-particle":"","family":"Barros","given":"Aluísio J.D.","non-dropping-particle":"","parse-names":false,"suffix":""},{"dropping-particle":"","family":"França","given":"Giovanny V.A.","non-dropping-particle":"","parse-names":false,"suffix":""},{"dropping-particle":"","family":"Horton","given":"Susan","non-dropping-particle":"","parse-names":false,"suffix":""},{"dropping-particle":"","family":"Krasevec","given":"Julia","non-dropping-particle":"","parse-names":false,"suffix":""},{"dropping-particle":"","family":"Murch","given":"Simon","non-dropping-particle":"","parse-names":false,"suffix":""},{"dropping-particle":"","family":"Sankar","given":"Mari Jeeva","non-dropping-particle":"","parse-names":false,"suffix":""},{"dropping-particle":"","family":"Walker","given":"Neff","non-dropping-particle":"","parse-names":false,"suffix":""},{"dropping-particle":"","family":"Rollins","given":"Nigel C.","non-dropping-particle":"","parse-names":false,"suffix":""},{"dropping-particle":"","family":"Allen","given":"K.","non-dropping-particle":"","parse-names":false,"suffix":""},{"dropping-particle":"","family":"Dharmage","given":"S.","non-dropping-particle":"","parse-names":false,"suffix":""},{"dropping-particle":"","family":"Lodge","given":"C.","non-dropping-particle":"","parse-names":false,"suffix":""},{"dropping-particle":"","family":"Peres","given":"K. G.","non-dropping-particle":"","parse-names":false,"suffix":""},{"dropping-particle":"","family":"Bhandari","given":"N.","non-dropping-particle":"","parse-names":false,"suffix":""},{"dropping-particle":"","family":"Chowdhury","given":"Ranadip","non-dropping-particle":"","parse-names":false,"suffix":""},{"dropping-particle":"","family":"Sinha","given":"B.","non-dropping-particle":"","parse-names":false,"suffix":""},{"dropping-particle":"","family":"Taneja","given":"S.","non-dropping-particle":"","parse-names":false,"suffix":""},{"dropping-particle":"","family":"Giugliani","given":"Elsa","non-dropping-particle":"","parse-names":false,"suffix":""},{"dropping-particle":"","family":"Horta","given":"B.","non-dropping-particle":"","parse-names":false,"suffix":""},{"dropping-particle":"","family":"Maia","given":"F.","non-dropping-particle":"","parse-names":false,"suffix":""},{"dropping-particle":"","family":"Mola","given":"C. L.","non-dropping-particle":"de","parse-names":false,"suffix":""},{"dropping-particle":"","family":"Hajeebhoy","given":"N.","non-dropping-particle":"","parse-names":false,"suffix":""},{"dropping-particle":"","family":"Lutter","given":"C.","non-dropping-particle":"","parse-names":false,"suffix":""},{"dropping-particle":"","family":"Piwoz","given":"E.","non-dropping-particle":"","parse-names":false,"suffix":""},{"dropping-particle":"","family":"Martines","given":"J. C.","non-dropping-particle":"","parse-names":false,"suffix":""},{"dropping-particle":"","family":"Richter","given":"L.","non-dropping-particle":"","parse-names":false,"suffix":""}],"container-title":"The Lancet","id":"ITEM-1","issue":"10017","issued":{"date-parts":[["2016"]]},"page":"475-490","publisher":"Elsevier Ltd","title":"Breastfeeding in the 21st century: Epidemiology, mechanisms, and lifelong effect","type":"article-journal","volume":"387"},"uris":["http://www.mendeley.com/documents/?uuid=71564dd9-e02d-4d6b-8402-fb202a9ac27f"]},{"id":"ITEM-2","itemData":{"DOI":"10.1111/jmwh.12085","ISSN":"15422011","PMID":"25066743","abstract":"Introduction: The aim of this meta-analysis was to assess the association between breastfeeding and risk of ovarian cancer. Methods: Relevant observational studies were identified by a search of the MEDLINE and EMBASE databases through December 2012. Summary odds ratios (ORs) for ovarian cancer, comparing women who had breastfed with women who had not, were calculated using a random-effects model. A dose-response meta-analysis assessed the risk of ovarian cancer by breastfeeding duration. Results: A total of 19 studies were included in the meta-analysis. Compared with women who had not breastfed, women who had breastfed had a significantly decreased risk of ovarian cancer, with an OR of 0.66 (95% CI, 0.57-0.76; P &lt; .001). We observed an inverse linear relationship with breastfeeding duration: for every one-month increase in breastfeeding, the OR was 0.98 (95% CI, 0.97-0.99; P &lt; .001). A nonlinear association was also apparent, with a sharp decrease in the OR when breastfeeding duration was 8 to 10 months. There was evidence of heterogeneity (I2 = 83.9%). No publication bias was found (Begg test, P = 0.89; Egger test, P = 0.89). Discussion: Breastfeeding reduces the risk of ovarian cancer proportional to duration. Breastfeeding for 8 to 10 months may be most effective for reducing the risk of ovarian cancer. © 2014 by the American College of Nurse-Midwives.","author":[{"dropping-particle":"","family":"Feng","given":"Li Ping","non-dropping-particle":"","parse-names":false,"suffix":""},{"dropping-particle":"","family":"Chen","given":"Hong Lin","non-dropping-particle":"","parse-names":false,"suffix":""},{"dropping-particle":"","family":"Shen","given":"Mei Yun","non-dropping-particle":"","parse-names":false,"suffix":""}],"container-title":"Journal of Midwifery and Women's Health","id":"ITEM-2","issue":"4","issued":{"date-parts":[["2014"]]},"page":"428-437","title":"Breastfeeding and the Risk of Ovarian Cancer: A Meta-Analysis","type":"article-journal","volume":"59"},"uris":["http://www.mendeley.com/documents/?uuid=e998e747-5c3a-4a35-a8ee-7566fbbc2526"]}],"mendeley":{"formattedCitation":"(Feng et al., 2014; Victora et al., 2016)","plainTextFormattedCitation":"(Feng et al., 2014; Victora et al., 2016)","previouslyFormattedCitation":"(Feng et al., 2014; Victora et al., 2016)"},"properties":{"noteIndex":0},"schema":"https://github.com/citation-style-language/schema/raw/master/csl-citation.json"}</w:instrText>
      </w:r>
      <w:r w:rsidR="00C16935" w:rsidRPr="00767BEB">
        <w:rPr>
          <w:lang w:val="en-GB"/>
        </w:rPr>
        <w:fldChar w:fldCharType="separate"/>
      </w:r>
      <w:r w:rsidR="00C16935" w:rsidRPr="00767BEB">
        <w:rPr>
          <w:noProof/>
          <w:lang w:val="en-GB"/>
        </w:rPr>
        <w:t>(Feng et al., 2014; Victora et al., 2016)</w:t>
      </w:r>
      <w:r w:rsidR="00C16935" w:rsidRPr="00767BEB">
        <w:rPr>
          <w:lang w:val="en-GB"/>
        </w:rPr>
        <w:fldChar w:fldCharType="end"/>
      </w:r>
      <w:r w:rsidR="00643F0F" w:rsidRPr="00767BEB">
        <w:rPr>
          <w:szCs w:val="24"/>
          <w:lang w:val="en-GB"/>
        </w:rPr>
        <w:t>, this is the first study considering breastfeeding behavio</w:t>
      </w:r>
      <w:r w:rsidR="00EB7D37" w:rsidRPr="00767BEB">
        <w:rPr>
          <w:szCs w:val="24"/>
          <w:lang w:val="en-GB"/>
        </w:rPr>
        <w:t>u</w:t>
      </w:r>
      <w:r w:rsidR="00643F0F" w:rsidRPr="00767BEB">
        <w:rPr>
          <w:szCs w:val="24"/>
          <w:lang w:val="en-GB"/>
        </w:rPr>
        <w:t>r up to 2 years of age</w:t>
      </w:r>
      <w:r w:rsidRPr="00767BEB">
        <w:rPr>
          <w:szCs w:val="24"/>
          <w:lang w:val="en-GB"/>
        </w:rPr>
        <w:t xml:space="preserve">. The study was also novel in assessing </w:t>
      </w:r>
      <w:r w:rsidR="009E5EFA" w:rsidRPr="00767BEB">
        <w:rPr>
          <w:szCs w:val="24"/>
          <w:lang w:val="en-GB"/>
        </w:rPr>
        <w:t>these relation</w:t>
      </w:r>
      <w:r w:rsidR="00EB7D37" w:rsidRPr="00767BEB">
        <w:rPr>
          <w:szCs w:val="24"/>
          <w:lang w:val="en-GB"/>
        </w:rPr>
        <w:t>s</w:t>
      </w:r>
      <w:r w:rsidR="009E5EFA" w:rsidRPr="00767BEB">
        <w:rPr>
          <w:szCs w:val="24"/>
          <w:lang w:val="en-GB"/>
        </w:rPr>
        <w:t xml:space="preserve"> considering both </w:t>
      </w:r>
      <w:r w:rsidRPr="00767BEB">
        <w:rPr>
          <w:szCs w:val="24"/>
          <w:lang w:val="en-GB"/>
        </w:rPr>
        <w:t xml:space="preserve">primiparous and multiparous </w:t>
      </w:r>
      <w:r w:rsidR="009E5EFA" w:rsidRPr="00767BEB">
        <w:rPr>
          <w:szCs w:val="24"/>
          <w:lang w:val="en-GB"/>
        </w:rPr>
        <w:t>women.</w:t>
      </w:r>
    </w:p>
    <w:p w14:paraId="7180E278" w14:textId="5FD50C67" w:rsidR="00DC6E5E" w:rsidRPr="00767BEB" w:rsidRDefault="005B412A" w:rsidP="00973CDA">
      <w:pPr>
        <w:spacing w:line="480" w:lineRule="auto"/>
        <w:ind w:firstLine="708"/>
        <w:rPr>
          <w:szCs w:val="24"/>
          <w:lang w:val="en-GB"/>
        </w:rPr>
      </w:pPr>
      <w:r w:rsidRPr="00767BEB">
        <w:rPr>
          <w:szCs w:val="24"/>
          <w:lang w:val="en-GB"/>
        </w:rPr>
        <w:t xml:space="preserve">In the current study, </w:t>
      </w:r>
      <w:r w:rsidR="009E5EFA" w:rsidRPr="00767BEB">
        <w:rPr>
          <w:szCs w:val="24"/>
          <w:lang w:val="en-GB"/>
        </w:rPr>
        <w:t xml:space="preserve">the </w:t>
      </w:r>
      <w:r w:rsidR="00DC6E5E" w:rsidRPr="00767BEB">
        <w:rPr>
          <w:szCs w:val="24"/>
          <w:lang w:val="en-GB"/>
        </w:rPr>
        <w:t>majority</w:t>
      </w:r>
      <w:r w:rsidR="009E5EFA" w:rsidRPr="00767BEB">
        <w:rPr>
          <w:szCs w:val="24"/>
          <w:lang w:val="en-GB"/>
        </w:rPr>
        <w:t xml:space="preserve"> </w:t>
      </w:r>
      <w:r w:rsidR="00F61AAB" w:rsidRPr="00767BEB">
        <w:rPr>
          <w:szCs w:val="24"/>
          <w:lang w:val="en-GB"/>
        </w:rPr>
        <w:t>of mothers initiate</w:t>
      </w:r>
      <w:r w:rsidR="00DC6E5E" w:rsidRPr="00767BEB">
        <w:rPr>
          <w:szCs w:val="24"/>
          <w:lang w:val="en-GB"/>
        </w:rPr>
        <w:t>d</w:t>
      </w:r>
      <w:r w:rsidR="00F61AAB" w:rsidRPr="00767BEB">
        <w:rPr>
          <w:szCs w:val="24"/>
          <w:lang w:val="en-GB"/>
        </w:rPr>
        <w:t xml:space="preserve"> breastfeeding, however</w:t>
      </w:r>
      <w:r w:rsidR="00EB7D37" w:rsidRPr="00767BEB">
        <w:rPr>
          <w:szCs w:val="24"/>
          <w:lang w:val="en-GB"/>
        </w:rPr>
        <w:t>,</w:t>
      </w:r>
      <w:r w:rsidR="00F61AAB" w:rsidRPr="00767BEB">
        <w:rPr>
          <w:szCs w:val="24"/>
          <w:lang w:val="en-GB"/>
        </w:rPr>
        <w:t xml:space="preserve"> </w:t>
      </w:r>
      <w:r w:rsidR="00DC6E5E" w:rsidRPr="00767BEB">
        <w:rPr>
          <w:szCs w:val="24"/>
          <w:lang w:val="en-GB"/>
        </w:rPr>
        <w:t xml:space="preserve">only </w:t>
      </w:r>
      <w:r w:rsidR="005507D7">
        <w:rPr>
          <w:szCs w:val="24"/>
          <w:lang w:val="en-GB"/>
        </w:rPr>
        <w:t>a minority</w:t>
      </w:r>
      <w:r w:rsidR="005507D7" w:rsidRPr="00767BEB">
        <w:rPr>
          <w:szCs w:val="24"/>
          <w:lang w:val="en-GB"/>
        </w:rPr>
        <w:t xml:space="preserve"> </w:t>
      </w:r>
      <w:r w:rsidR="009E5EFA" w:rsidRPr="00767BEB">
        <w:rPr>
          <w:szCs w:val="24"/>
          <w:lang w:val="en-GB"/>
        </w:rPr>
        <w:t>of them (</w:t>
      </w:r>
      <w:r w:rsidRPr="0080208C">
        <w:rPr>
          <w:color w:val="FF0000"/>
          <w:szCs w:val="24"/>
          <w:lang w:val="en-GB"/>
        </w:rPr>
        <w:t>1</w:t>
      </w:r>
      <w:r w:rsidR="0080208C" w:rsidRPr="0080208C">
        <w:rPr>
          <w:color w:val="FF0000"/>
          <w:szCs w:val="24"/>
          <w:lang w:val="en-GB"/>
        </w:rPr>
        <w:t>0</w:t>
      </w:r>
      <w:r w:rsidRPr="0080208C">
        <w:rPr>
          <w:color w:val="FF0000"/>
          <w:szCs w:val="24"/>
          <w:lang w:val="en-GB"/>
        </w:rPr>
        <w:t>.9</w:t>
      </w:r>
      <w:r w:rsidR="0080208C" w:rsidRPr="0080208C">
        <w:rPr>
          <w:color w:val="FF0000"/>
          <w:szCs w:val="24"/>
          <w:lang w:val="en-GB"/>
        </w:rPr>
        <w:t>8</w:t>
      </w:r>
      <w:r w:rsidR="0075198C" w:rsidRPr="00767BEB">
        <w:rPr>
          <w:szCs w:val="24"/>
          <w:lang w:val="en-GB"/>
        </w:rPr>
        <w:t>%</w:t>
      </w:r>
      <w:r w:rsidR="009E5EFA" w:rsidRPr="00767BEB">
        <w:rPr>
          <w:szCs w:val="24"/>
          <w:lang w:val="en-GB"/>
        </w:rPr>
        <w:t>)</w:t>
      </w:r>
      <w:r w:rsidRPr="00767BEB">
        <w:rPr>
          <w:szCs w:val="24"/>
          <w:lang w:val="en-GB"/>
        </w:rPr>
        <w:t xml:space="preserve"> were still breastfeeding at 2</w:t>
      </w:r>
      <w:r w:rsidR="00D95D13" w:rsidRPr="00767BEB">
        <w:rPr>
          <w:szCs w:val="24"/>
          <w:lang w:val="en-GB"/>
        </w:rPr>
        <w:t>-</w:t>
      </w:r>
      <w:r w:rsidRPr="00767BEB">
        <w:rPr>
          <w:szCs w:val="24"/>
          <w:lang w:val="en-GB"/>
        </w:rPr>
        <w:t>years</w:t>
      </w:r>
      <w:r w:rsidR="009E5EFA" w:rsidRPr="00767BEB">
        <w:rPr>
          <w:szCs w:val="24"/>
          <w:lang w:val="en-GB"/>
        </w:rPr>
        <w:t xml:space="preserve">. </w:t>
      </w:r>
      <w:r w:rsidR="00F61AAB" w:rsidRPr="00767BEB">
        <w:rPr>
          <w:szCs w:val="24"/>
          <w:lang w:val="en-GB"/>
        </w:rPr>
        <w:t>These prevalence rates w</w:t>
      </w:r>
      <w:r w:rsidR="00D95D13" w:rsidRPr="00767BEB">
        <w:rPr>
          <w:szCs w:val="24"/>
          <w:lang w:val="en-GB"/>
        </w:rPr>
        <w:t>ere</w:t>
      </w:r>
      <w:r w:rsidR="00F61AAB" w:rsidRPr="00767BEB">
        <w:rPr>
          <w:szCs w:val="24"/>
          <w:lang w:val="en-GB"/>
        </w:rPr>
        <w:t xml:space="preserve"> similar </w:t>
      </w:r>
      <w:r w:rsidR="00F61AAB" w:rsidRPr="00767BEB">
        <w:rPr>
          <w:szCs w:val="24"/>
          <w:lang w:val="en-GB"/>
        </w:rPr>
        <w:lastRenderedPageBreak/>
        <w:t>to the</w:t>
      </w:r>
      <w:r w:rsidR="009E5EFA" w:rsidRPr="00767BEB">
        <w:rPr>
          <w:szCs w:val="24"/>
          <w:lang w:val="en-GB"/>
        </w:rPr>
        <w:t xml:space="preserve"> 12% reported in the only available study conducted </w:t>
      </w:r>
      <w:r w:rsidR="00F61AAB" w:rsidRPr="00767BEB">
        <w:rPr>
          <w:szCs w:val="24"/>
          <w:lang w:val="en-GB"/>
        </w:rPr>
        <w:t>among women in northern Italy</w:t>
      </w:r>
      <w:r w:rsidR="009F54D0" w:rsidRPr="00767BEB">
        <w:rPr>
          <w:szCs w:val="24"/>
          <w:lang w:val="en-GB"/>
        </w:rPr>
        <w:t xml:space="preserve"> </w:t>
      </w:r>
      <w:r w:rsidR="00F61AAB" w:rsidRPr="00767BEB">
        <w:rPr>
          <w:szCs w:val="24"/>
          <w:lang w:val="en-GB"/>
        </w:rPr>
        <w:fldChar w:fldCharType="begin" w:fldLock="1"/>
      </w:r>
      <w:r w:rsidR="008D76C3" w:rsidRPr="00767BEB">
        <w:rPr>
          <w:szCs w:val="24"/>
          <w:lang w:val="en-GB"/>
        </w:rPr>
        <w:instrText>ADDIN CSL_CITATION {"citationItems":[{"id":"ITEM-1","itemData":{"DOI":"10.1089/bfm.2011.0019","ISSN":"15568253","PMID":"21770733","abstract":"Aim: This study assessed the prevalence and duration of breastfeeding up to 24 months and the associated socioeconomic determinants in a birth cohort of children. Methods: Four hundred infants born in a hospital in the north east of Italy were enrolled at birth and followed up for 36 months. Data on infant feeding were gathered through a feeding diary compiled at fixed intervals. Data were also gathered on type of delivery and weight, length, and health status at birth, as well as on selected socioeconomic indicators of the mothers. A multivariate logistic regression analysis was used to determine any association that exclusivity and duration of breastfeeding may have with selected socioeconomic variables and with health conditions of the infants at birth. Results: Ninety-eight percent of mothers initiated breastfeeding, 69% of them exclusively. This rate, however, had declined to 6% by 6 months. There was a remarkable endurance of breastfeeding at 24 months (12%). The variables significantly associated with exclusive breastfeeding at 3 months and any form of breastfeeding at 12 months are mother's age (p=0.007 at 3 months, p=0.026 at 12 months) and postdischarge hospital admiss=on (p=0.029 at 3 months). Conclusions: In this population, breastfeeding rates are higher than previously reported, but lower than recommended, especially as far as exclusivity is concerned. Full implementation of the World Health Organization-UNICEF Baby Friendly Initiatives in hospitals and communities is needed to improve them further. Monitoring systems should include the collection of data on breastfeeding beyond 12 months of age. © 2011 Mary Ann Liebert, Inc.","author":[{"dropping-particle":"","family":"Carletti","given":"Claudia","non-dropping-particle":"","parse-names":false,"suffix":""},{"dropping-particle":"","family":"Pani","given":"Paola","non-dropping-particle":"","parse-names":false,"suffix":""},{"dropping-particle":"","family":"Knowles","given":"Alessandra","non-dropping-particle":"","parse-names":false,"suffix":""},{"dropping-particle":"","family":"Monasta","given":"Lorenzo","non-dropping-particle":"","parse-names":false,"suffix":""},{"dropping-particle":"","family":"Montico","given":"Marcella","non-dropping-particle":"","parse-names":false,"suffix":""},{"dropping-particle":"","family":"Cattaneo","given":"Adriano","non-dropping-particle":"","parse-names":false,"suffix":""}],"container-title":"Breastfeeding Medicine","id":"ITEM-1","issue":"4","issued":{"date-parts":[["2011"]]},"page":"177-182","title":"Breastfeeding to 24 months of age in the northeast of italy: A cohort study","type":"article-journal","volume":"6"},"uris":["http://www.mendeley.com/documents/?uuid=97ba9aa6-4636-4a0e-8c63-1f8114feed86"]}],"mendeley":{"formattedCitation":"(Carletti et al., 2011)","plainTextFormattedCitation":"(Carletti et al., 2011)","previouslyFormattedCitation":"(Carletti et al., 2011)"},"properties":{"noteIndex":0},"schema":"https://github.com/citation-style-language/schema/raw/master/csl-citation.json"}</w:instrText>
      </w:r>
      <w:r w:rsidR="00F61AAB" w:rsidRPr="00767BEB">
        <w:rPr>
          <w:szCs w:val="24"/>
          <w:lang w:val="en-GB"/>
        </w:rPr>
        <w:fldChar w:fldCharType="separate"/>
      </w:r>
      <w:r w:rsidR="00220AC6" w:rsidRPr="00767BEB">
        <w:rPr>
          <w:noProof/>
          <w:szCs w:val="24"/>
          <w:lang w:val="en-GB"/>
        </w:rPr>
        <w:t>(Carletti et al., 2011)</w:t>
      </w:r>
      <w:r w:rsidR="00F61AAB" w:rsidRPr="00767BEB">
        <w:rPr>
          <w:szCs w:val="24"/>
          <w:lang w:val="en-GB"/>
        </w:rPr>
        <w:fldChar w:fldCharType="end"/>
      </w:r>
      <w:r w:rsidR="00F61AAB" w:rsidRPr="00767BEB">
        <w:rPr>
          <w:szCs w:val="24"/>
          <w:lang w:val="en-GB"/>
        </w:rPr>
        <w:t xml:space="preserve">, </w:t>
      </w:r>
      <w:r w:rsidR="00DC6E5E" w:rsidRPr="00767BEB">
        <w:rPr>
          <w:szCs w:val="24"/>
          <w:lang w:val="en-GB"/>
        </w:rPr>
        <w:t>and</w:t>
      </w:r>
      <w:r w:rsidR="00F61AAB" w:rsidRPr="00767BEB">
        <w:rPr>
          <w:szCs w:val="24"/>
          <w:lang w:val="en-GB"/>
        </w:rPr>
        <w:t xml:space="preserve"> </w:t>
      </w:r>
      <w:r w:rsidR="00161848">
        <w:rPr>
          <w:szCs w:val="24"/>
          <w:lang w:val="en-GB"/>
        </w:rPr>
        <w:t xml:space="preserve">slightly </w:t>
      </w:r>
      <w:r w:rsidR="00F61AAB" w:rsidRPr="00767BEB">
        <w:rPr>
          <w:szCs w:val="24"/>
          <w:lang w:val="en-GB"/>
        </w:rPr>
        <w:t>higher than those reported in other countries</w:t>
      </w:r>
      <w:r w:rsidR="00D95D13" w:rsidRPr="00767BEB">
        <w:rPr>
          <w:szCs w:val="24"/>
          <w:lang w:val="en-GB"/>
        </w:rPr>
        <w:t xml:space="preserve"> </w:t>
      </w:r>
      <w:r w:rsidR="00D95D13" w:rsidRPr="00767BEB">
        <w:rPr>
          <w:szCs w:val="24"/>
          <w:lang w:val="en-GB"/>
        </w:rPr>
        <w:fldChar w:fldCharType="begin" w:fldLock="1"/>
      </w:r>
      <w:r w:rsidR="00D71A10" w:rsidRPr="00767BEB">
        <w:rPr>
          <w:szCs w:val="24"/>
          <w:lang w:val="en-GB"/>
        </w:rPr>
        <w:instrText>ADDIN CSL_CITATION {"citationItems":[{"id":"ITEM-1","itemData":{"DOI":"10.3390/ijerph16203980","ISSN":"16604601","PMID":"31635280","abstract":"Breastfeeding to 12 months and beyond offers considerable health benefits to both infants and mothers. Despite these recognized benefits, relatively few women in high income countries breastfeed for 12 months, and rarely breastfeed to 24 months. The aim of this study was to identify the prevalence and determinants of continued breastfeeding to 12 and 24 months amongst a cohort of Australian women participating in the Adelaide-based Study of Mothers’ and Infants’ Life Events affecting oral health (SMILE). Duration of breastfeeding was known for 1450 participants and was derived from feeding related data collected at birth, 3, 6, 12 and 24 months. Multivariable logistic regression analysis was used to investigate the relationship between explanatory variables and continued breastfeeding to 12 and 24 months. In total, 31.8% of women breastfed to 12 months and 7.5% to 24 months. Women who were multiparous, university educated, had not returned to work by 12 months and whose partners preferred breastfeeding over bottle feeding were more likely to be breastfeeding at 12 months. While women who had introduced complementary foods before 17 weeks and formula at any age were less likely to be breastfeeding at 12 months. Mothers who were born in Asian countries other than India and China, had not returned to work by 12 months and had not introduced formula were more likely to be breastfeeding at 24 months. The majority of the determinants of continued breastfeeding are either modifiable or could be used to identify women who would benefit from additional breastfeeding support and encouragement.","author":[{"dropping-particle":"","family":"Scott","given":"Jane","non-dropping-particle":"","parse-names":false,"suffix":""},{"dropping-particle":"","family":"Ahwong","given":"Ellen","non-dropping-particle":"","parse-names":false,"suffix":""},{"dropping-particle":"","family":"Devenish","given":"Gemma","non-dropping-particle":"","parse-names":false,"suffix":""},{"dropping-particle":"","family":"Ha","given":"Diep","non-dropping-particle":"","parse-names":false,"suffix":""},{"dropping-particle":"","family":"Do","given":"Loc","non-dropping-particle":"","parse-names":false,"suffix":""}],"container-title":"International Journal of Environmental Research and Public Health","id":"ITEM-1","issue":"20","issued":{"date-parts":[["2019"]]},"title":"Determinants of continued breastfeeding at 12 and 24 months: Results of an Australian cohort study","type":"article-journal","volume":"16"},"uris":["http://www.mendeley.com/documents/?uuid=ffff083a-57cb-4131-ac6f-04d531270a38"]},{"id":"ITEM-2","itemData":{"DOI":"10.1093/ajcn/nqy124","ISSN":"19383207","PMID":"30101330","abstract":"Background: Little is known about nutrition outcomes in preschoolers associated with breastfeeding duration beyond 12 mo of age. Objective: The aim was to examine the association between total breastfeeding duration and nutrition outcomes at 3 to 5 y of age. Design: A cross-sectional study in healthy children, ages 3.5 y, recruited from 9 primary care practices in Toronto was conducted through the TARGet Kids! (The Applied Research Group for Kids) research network. Parents completed standardized surveys, including the Nutrition Screening for Every Preschooler (NutriSTEP) used to assess nutrition risk. Results: A total of 2987 children were included. Ninety-two percent of children were breastfed, and the mean ± SD breastfeeding duration was 11.4 ± 8.4 mo. The prevalence of nutrition risk (score &gt;20) was 17.0%. We examined breastfeeding duration as a continuous variable.With the use of restricted cubic spline modeling, we confirmed a nonlinear relation between breastfeeding duration and NutriSTEP score, dietary intake and eating behavior subscores, and sugar-sweetened beverage and sweet-savory snack consumption. Segmented linear regression was used to examine this nonlinear relation in a piecewise approach. We found a decreasing trend in NutriSTEP score for children who were breastfed for 0.6 mo (β = -0.14; 95% CI: -0.29, 0.004), a significant decrease in NutriSTEP score for children breastfed for 6.12 mo (β = -0.20; 95% CI: -0.33, -0.07), and no significant change after 12 mo (β = 0.09; 95% CI: .0.07, 0.24) and beyond. The mean ± SD NutriSTEP scores were 17.1 ± 7.4 for no breastfeeding, 15.9 ± 6.5 for breastfeeding &gt;0.6 mo, 13.9 ± 6.2 for &gt;6.12 mo, 13.7 ± 6.3 for &gt;12-18 mo, 14.6 ± 6.7 for &gt;18-24 mo, and 14.3 ± 6.8 for &gt;24-36 mo. Conclusions: Breastfeeding for .12 mo was associated with decreased nutrition risk and healthier eating behaviors and dietary intake at 3.5 y of age. We found insufficient evidence of additional benefit for breastfeeding beyond 12 mo of age. The TARGet Kids! practice-based research network is registered at www.clinicaltrials.gov as NCT01869530.","author":[{"dropping-particle":"","family":"Borkhoff","given":"Cornelia M.","non-dropping-particle":"","parse-names":false,"suffix":""},{"dropping-particle":"","family":"Dai","given":"David W.H.","non-dropping-particle":"","parse-names":false,"suffix":""},{"dropping-particle":"","family":"Jairam","given":"Jennifer A.","non-dropping-particle":"","parse-names":false,"suffix":""},{"dropping-particle":"","family":"Wong","given":"Peter D.","non-dropping-particle":"","parse-names":false,"suffix":""},{"dropping-particle":"","family":"Cox","given":"Kelly Anne","non-dropping-particle":"","parse-names":false,"suffix":""},{"dropping-particle":"","family":"Maguire","given":"Jonathon L.","non-dropping-particle":"","parse-names":false,"suffix":""},{"dropping-particle":"","family":"Birken","given":"Catherine S.","non-dropping-particle":"","parse-names":false,"suffix":""},{"dropping-particle":"","family":"Macarthur","given":"Colin","non-dropping-particle":"","parse-names":false,"suffix":""},{"dropping-particle":"","family":"Parkin","given":"Patricia C.","non-dropping-particle":"","parse-names":false,"suffix":""}],"container-title":"American Journal of Clinical Nutrition","id":"ITEM-2","issue":"2","issued":{"date-parts":[["2018"]]},"page":"354-362","title":"Breastfeeding to 12 mo and beyond: Nutrition outcomes at 3 to 5 y of age","type":"article-journal","volume":"108"},"uris":["http://www.mendeley.com/documents/?uuid=f2e73e3f-a3c5-4efd-a467-8fc4d0dbb815"]},{"id":"ITEM-3","itemData":{"author":[{"dropping-particle":"","family":"Lennox","given":"A.","non-dropping-particle":"","parse-names":false,"suffix":""},{"dropping-particle":"","family":"Sommerville","given":"J.","non-dropping-particle":"","parse-names":false,"suffix":""},{"dropping-particle":"","family":"Ong","given":"K.K.","non-dropping-particle":"","parse-names":false,"suffix":""},{"dropping-particle":"","family":"Henderson","given":"H.","non-dropping-particle":"","parse-names":false,"suffix":""},{"dropping-particle":"","family":"Allen","given":"R. D.","non-dropping-particle":"","parse-names":false,"suffix":""}],"id":"ITEM-3","issued":{"date-parts":[["2011"]]},"title":"Diet and Nutrition Survey of Infants and Young Children","type":"report"},"uris":["http://www.mendeley.com/documents/?uuid=924e83b0-a499-4420-af8e-604d9d40b594"]}],"mendeley":{"formattedCitation":"(Borkhoff et al., 2018; Lennox et al., 2011; Scott et al., 2019)","plainTextFormattedCitation":"(Borkhoff et al., 2018; Lennox et al., 2011; Scott et al., 2019)","previouslyFormattedCitation":"(Borkhoff et al., 2018; Lennox et al., 2011; Scott et al., 2019)"},"properties":{"noteIndex":0},"schema":"https://github.com/citation-style-language/schema/raw/master/csl-citation.json"}</w:instrText>
      </w:r>
      <w:r w:rsidR="00D95D13" w:rsidRPr="00767BEB">
        <w:rPr>
          <w:szCs w:val="24"/>
          <w:lang w:val="en-GB"/>
        </w:rPr>
        <w:fldChar w:fldCharType="separate"/>
      </w:r>
      <w:r w:rsidR="00D95D13" w:rsidRPr="00767BEB">
        <w:rPr>
          <w:noProof/>
          <w:szCs w:val="24"/>
          <w:lang w:val="en-GB"/>
        </w:rPr>
        <w:t>(Borkhoff et al., 2018; Lennox et al., 2011; Scott et al., 2019)</w:t>
      </w:r>
      <w:r w:rsidR="00D95D13" w:rsidRPr="00767BEB">
        <w:rPr>
          <w:szCs w:val="24"/>
          <w:lang w:val="en-GB"/>
        </w:rPr>
        <w:fldChar w:fldCharType="end"/>
      </w:r>
      <w:r w:rsidR="003C0043" w:rsidRPr="00767BEB">
        <w:rPr>
          <w:szCs w:val="24"/>
          <w:lang w:val="en-GB"/>
        </w:rPr>
        <w:t xml:space="preserve"> confirming </w:t>
      </w:r>
      <w:r w:rsidR="00DC6E5E" w:rsidRPr="00767BEB">
        <w:rPr>
          <w:szCs w:val="24"/>
          <w:lang w:val="en-GB"/>
        </w:rPr>
        <w:t xml:space="preserve">that only a small number of mothers follow the </w:t>
      </w:r>
      <w:r w:rsidR="009F54D0" w:rsidRPr="00767BEB">
        <w:rPr>
          <w:szCs w:val="24"/>
          <w:lang w:val="en-GB"/>
        </w:rPr>
        <w:t xml:space="preserve">WHO </w:t>
      </w:r>
      <w:r w:rsidR="00DC6E5E" w:rsidRPr="00767BEB">
        <w:rPr>
          <w:szCs w:val="24"/>
          <w:lang w:val="en-GB"/>
        </w:rPr>
        <w:t>recommendations to breastfeed up to 2 years.</w:t>
      </w:r>
    </w:p>
    <w:p w14:paraId="602C06FE" w14:textId="22091620" w:rsidR="007C51EF" w:rsidRPr="00767BEB" w:rsidRDefault="00DC6E5E" w:rsidP="00973CDA">
      <w:pPr>
        <w:spacing w:line="480" w:lineRule="auto"/>
        <w:ind w:firstLine="708"/>
        <w:rPr>
          <w:szCs w:val="24"/>
          <w:lang w:val="en-GB"/>
        </w:rPr>
      </w:pPr>
      <w:r w:rsidRPr="00767BEB">
        <w:rPr>
          <w:szCs w:val="24"/>
          <w:lang w:val="en-GB"/>
        </w:rPr>
        <w:t>Considering the contribution of the TPB constructs in predicting</w:t>
      </w:r>
      <w:r w:rsidR="00F00A83" w:rsidRPr="00767BEB">
        <w:rPr>
          <w:szCs w:val="24"/>
          <w:lang w:val="en-GB"/>
        </w:rPr>
        <w:t xml:space="preserve"> intention to breastfeed </w:t>
      </w:r>
      <w:r w:rsidR="009F54D0" w:rsidRPr="00767BEB">
        <w:rPr>
          <w:szCs w:val="24"/>
          <w:lang w:val="en-GB"/>
        </w:rPr>
        <w:t>up to</w:t>
      </w:r>
      <w:r w:rsidR="00F00A83" w:rsidRPr="00767BEB">
        <w:rPr>
          <w:szCs w:val="24"/>
          <w:lang w:val="en-GB"/>
        </w:rPr>
        <w:t xml:space="preserve"> 2 years</w:t>
      </w:r>
      <w:r w:rsidR="00802C59" w:rsidRPr="00767BEB">
        <w:rPr>
          <w:szCs w:val="24"/>
          <w:lang w:val="en-GB"/>
        </w:rPr>
        <w:t xml:space="preserve">, the findings of the present study evidenced the strong impact of </w:t>
      </w:r>
      <w:r w:rsidR="00F00A83" w:rsidRPr="00767BEB">
        <w:rPr>
          <w:szCs w:val="24"/>
          <w:lang w:val="en-GB"/>
        </w:rPr>
        <w:t>positive attitudes,</w:t>
      </w:r>
      <w:r w:rsidR="00802C59" w:rsidRPr="00767BEB">
        <w:rPr>
          <w:szCs w:val="24"/>
          <w:lang w:val="en-GB"/>
        </w:rPr>
        <w:t xml:space="preserve"> followed by </w:t>
      </w:r>
      <w:r w:rsidR="00DE44C2" w:rsidRPr="00767BEB">
        <w:rPr>
          <w:szCs w:val="24"/>
          <w:lang w:val="en-GB"/>
        </w:rPr>
        <w:t>PBC</w:t>
      </w:r>
      <w:r w:rsidR="00F4265F">
        <w:rPr>
          <w:szCs w:val="24"/>
          <w:lang w:val="en-GB"/>
        </w:rPr>
        <w:t xml:space="preserve"> and descriptive norms</w:t>
      </w:r>
      <w:r w:rsidR="00F00A83" w:rsidRPr="00767BEB">
        <w:rPr>
          <w:szCs w:val="24"/>
          <w:lang w:val="en-GB"/>
        </w:rPr>
        <w:t xml:space="preserve">. Together these variables explained </w:t>
      </w:r>
      <w:r w:rsidR="00F1071A">
        <w:rPr>
          <w:szCs w:val="24"/>
          <w:lang w:val="en-GB"/>
        </w:rPr>
        <w:t>58%</w:t>
      </w:r>
      <w:r w:rsidR="00F00A83" w:rsidRPr="00767BEB">
        <w:rPr>
          <w:szCs w:val="24"/>
          <w:lang w:val="en-GB"/>
        </w:rPr>
        <w:t xml:space="preserve"> of the variance in intention to breastfeed</w:t>
      </w:r>
      <w:r w:rsidR="003C6BA2" w:rsidRPr="00767BEB">
        <w:rPr>
          <w:szCs w:val="24"/>
          <w:lang w:val="en-GB"/>
        </w:rPr>
        <w:t xml:space="preserve">, which is similar to </w:t>
      </w:r>
      <w:r w:rsidR="00F00A83" w:rsidRPr="00767BEB">
        <w:rPr>
          <w:szCs w:val="24"/>
          <w:lang w:val="en-GB"/>
        </w:rPr>
        <w:t>values reported in previous studies</w:t>
      </w:r>
      <w:r w:rsidR="003C0043" w:rsidRPr="00767BEB">
        <w:rPr>
          <w:szCs w:val="24"/>
          <w:lang w:val="en-GB"/>
        </w:rPr>
        <w:t xml:space="preserve"> </w:t>
      </w:r>
      <w:r w:rsidR="003C0043" w:rsidRPr="00767BEB">
        <w:rPr>
          <w:szCs w:val="24"/>
          <w:lang w:val="en-GB"/>
        </w:rPr>
        <w:fldChar w:fldCharType="begin" w:fldLock="1"/>
      </w:r>
      <w:r w:rsidR="009C51B7">
        <w:rPr>
          <w:szCs w:val="24"/>
          <w:lang w:val="en-GB"/>
        </w:rPr>
        <w:instrText>ADDIN CSL_CITATION {"citationItems":[{"id":"ITEM-1","itemData":{"DOI":"10.1348/135910708X336112","ISSN":"1359107X","abstract":"OBJECTIVES: The theory of planned behaviour (TPB) was employed to investigate infant feeding intentions and subsequent behaviour in women from selected areas of economic hardship in the UK. Underlying beliefs were examined in order to inform future interventions aimed at increasing breastfeeding uptake among women living in such areas, which is associated with low rates of breastfeeding. DESIGN: Midwives recruited women from areas meeting study criteria. TPB measures were obtained from 303 primiparas via postal questionnaires completed during pregnancy, and feeding method was subsequently obtained from 286 of these women. RESULTS: A model containing age, education, deprivation, attitude, subjective norm (SN), and perceived behavioural control (PBC) predicted intention to breastfeed (R(2)=.44) and intention to formula feed (R(2)=.45). A model controlling for age, education and deprivation predicted ever having breastfed (86.1% correctly classified) and ever having formula fed (77.1% correctly classified). MANCOVAs differentiated those who intended to breastfeed and subsequently did (inclined actors), those who intended to breastfeed but did not (inclined abstainers), and those who did not intend to breastfeed and did not (disinclined abstainers). Differentiating outcome beliefs, normative beliefs, and control beliefs are presented. CONCLUSIONS: The TPB provided a useful framework with which to examine the factors underlying breastfeeding intentions and behaviour amongst primiparas. A grouping system based on the congruence between intentions and subsequent behaviour revealed important differences between beliefs of the three groups. Further research might usefully test the effectiveness of interventions targeting the beliefs identified here in increasing breastfeeding uptake and duration.","author":[{"dropping-particle":"","family":"McMillan","given":"Brian","non-dropping-particle":"","parse-names":false,"suffix":""},{"dropping-particle":"","family":"Conner","given":"Mark","non-dropping-particle":"","parse-names":false,"suffix":""},{"dropping-particle":"","family":"Green","given":"Josephine","non-dropping-particle":"","parse-names":false,"suffix":""},{"dropping-particle":"","family":"Dyson","given":"Lisa","non-dropping-particle":"","parse-names":false,"suffix":""},{"dropping-particle":"","family":"Renfrew","given":"Mary","non-dropping-particle":"","parse-names":false,"suffix":""},{"dropping-particle":"","family":"Woolridge","given":"Mike","non-dropping-particle":"","parse-names":false,"suffix":""}],"container-title":"British Journal of Health Psychology","id":"ITEM-1","issue":"2","issued":{"date-parts":[["2009"]]},"page":"379-403","title":"Using an extended theory of planned behaviour to inform interventions aimed at increasing breastfeeding uptake in primiparas experiencing material deprivation","type":"article-journal","volume":"14"},"uris":["http://www.mendeley.com/documents/?uuid=cd98d566-91c0-4e29-8922-4665426a976c"]},{"id":"ITEM-2","itemData":{"DOI":"10.1080/08870440701615260","ISSN":"08870446","abstract":"This study employed the theory of planned behaviour (TPB) and additional variables (descriptive norm, moral norm, self-identity) to investigate the factors underlying breastfeeding intention and subsequent breastfeeding at four time points (during hospital stay, at hospital discharge, 10 days postpartum and 6 weeks postpartum) in a sample of women selected from defined areas of economic hardship (N = 248). A model containing the TPB, additional variables and demographic factors provided a good prediction of both intention (R-2 = 0.72; attitude, perceived behavioural control, moral norm and self-identity significant predictors) and behaviour - breastfeeding at birth (88.6% correctly classified; household deprivation, intention, attitude significant), at discharge from hospital (87.3% correctly classified; intention, attitude significant), 10 days after discharge (83.1% correctly classified; education, intention, attitude, descriptive norm significant) and 6 weeks after discharge (78.0% correctly classified; age, household deprivation, ethnicity, moral norm significant). Implications for interventions are discussed, such as the potential usefulness of targeting descriptive norms, moral norms and perceived behavioural control (PBC) when attempting to increase breastfeeding uptake.","author":[{"dropping-particle":"","family":"McMillan","given":"Brian","non-dropping-particle":"","parse-names":false,"suffix":""},{"dropping-particle":"","family":"Conner","given":"Mark","non-dropping-particle":"","parse-names":false,"suffix":""},{"dropping-particle":"","family":"Woolridge","given":"Mike","non-dropping-particle":"","parse-names":false,"suffix":""},{"dropping-particle":"","family":"Dyson","given":"Lisa","non-dropping-particle":"","parse-names":false,"suffix":""},{"dropping-particle":"","family":"Green","given":"Josephine","non-dropping-particle":"","parse-names":false,"suffix":""},{"dropping-particle":"","family":"Renfrew","given":"Mary","non-dropping-particle":"","parse-names":false,"suffix":""},{"dropping-particle":"","family":"Bharj","given":"Kuldip","non-dropping-particle":"","parse-names":false,"suffix":""},{"dropping-particle":"","family":"Clarke","given":"Graham","non-dropping-particle":"","parse-names":false,"suffix":""}],"container-title":"Psychology and Health","id":"ITEM-2","issue":"7","issued":{"date-parts":[["2008"]]},"page":"767-788","title":"Predicting breastfeeding in women living in areas of economic hardship: Explanatory role of the theory of planned behaviour","type":"article-journal","volume":"23"},"uris":["http://www.mendeley.com/documents/?uuid=6c6303c8-fc9c-4161-af3a-319270b76a60"]},{"id":"ITEM-3","itemData":{"DOI":"10.1111/j.2044-8287.2012.02083.x","ISSN":"1359107X","abstract":"BACKGROUND: Despite reported differences in breastfeeding rates amongst women of different ethnic groups, little research has investigated whether the thoughts and feelings (social cognitions) of women from these different groups during pregnancy influence their later breastfeeding behaviour.\\n\\nOBJECTIVE: This study investigates the extent to which social cognitions (based on the Theory of Planned Behaviour; TPB) predict differences in breastfeeding intentions, initiation, and maintenance between White British (WB) and South Asian (SA) women.\\n\\nDESIGN AND METHODS: Two hundred and fifty women (predominantly WB or SA) in the last trimester of pregnancy completed a questionnaire based on the TPB. The women were followed up 6 months later and their breastfeeding during the previous 6 months was recorded.\\n\\nRESULTS: The TPB predicted significant variance in breastfeeding across the sample and was able to account for differences between SA and WB women. Affective attitudes (emotional reactions to breastfeeding) and moral norms (reactions about whether breastfeeding is right or wrong) were the strongest predictors of intentions. Intentions and affective attitudes were predictive of breastfeeding initiation, whilst only affective attitudes were predictive of breastfeeding maintenance.\\n\\nCONCLUSION: Stronger intentions to breastfeed led to higher rates of breastfeeding amongst SA women. In turn, intentions were predicted by emotional and moral beliefs about breastfeeding, beliefs that were less positive amongst a WB sample. This suggests that those tasked with encouraging breastfeeding may need to have a different conversation with women about breastfeeding that goes beyond a focus on costs and benefits.","author":[{"dropping-particle":"","family":"Lawton","given":"Rebecca","non-dropping-particle":"","parse-names":false,"suffix":""},{"dropping-particle":"","family":"Ashley","given":"Laura","non-dropping-particle":"","parse-names":false,"suffix":""},{"dropping-particle":"","family":"Dawson","given":"Shoba","non-dropping-particle":"","parse-names":false,"suffix":""},{"dropping-particle":"","family":"Waiblinger","given":"Dagmar","non-dropping-particle":"","parse-names":false,"suffix":""},{"dropping-particle":"","family":"Conner","given":"Mark","non-dropping-particle":"","parse-names":false,"suffix":""}],"container-title":"British Journal of Health Psychology","id":"ITEM-3","issue":"4","issued":{"date-parts":[["2012"]]},"page":"854-871","title":"Employing an extended Theory of Planned Behaviour to predict breastfeeding intention, initiation, and maintenance in White British and South-Asian mothers living in Bradford","type":"article-journal","volume":"17"},"uris":["http://www.mendeley.com/documents/?uuid=900becfe-e236-4c87-8718-3250c5ce5fe4"]},{"id":"ITEM-4","itemData":{"DOI":"10.15171/hpp.2017.07","ISBN":"9828133458","ISSN":"2228-6497","abstract":"Background: Exclusive breastfeeding (EBF) contributes to the health and survival of the newborns. Many factors influence the EBF behavior. This study aimed to identify the determinant factors in order to improve the practice of EBF among Iranian mothers. Methods: A longitudinal study was carried out in 1445 mothers with newborns in Qazvin city, Iran (September 2015-March 2016). Demographic variables as well as the constructs of theory of planned behavior (TBP) were measured by questionnaires. Bivariate analysis using Pearson and Spearman correlation tests with analysis of variance were used to investigate the associations among the variables. Both hierarchal multiple regression and logistic regression were applied to identify potential determinative factors for the EBF. Results: Nearly, 80% (CI: 77.97-82.63%) of the participants had the intention of EBF. All TPB constructs, moral norms, and self-identity were significantly correlated with each other (r: 0.09- 0.40, P &lt; 0.01). Some demographic variables such as age, income, employment and primiparity were also correlated with the EBF (r: 0.11-0.15, P &lt; 0.05). The constructs of the TPB were able to predict the EBF behavior, which account for 49% of the variance in the predicting factors (df = 8, F = 7.70). The self-identity and moral norms accounted for an additional 15% of the variance (df = 10, F = 3.16). Younger mothers with lower socio-economic status were at higher risk of EBF cessation. The intention has a greater impact on the initiation of EBF than perceived behavioral control (P</w:instrText>
      </w:r>
      <w:r w:rsidR="009C51B7" w:rsidRPr="009C51B7">
        <w:rPr>
          <w:szCs w:val="24"/>
          <w:lang w:val="fr-FR"/>
        </w:rPr>
        <w:instrText>BC) but not for the maintenance of EBF (OR, 2.88 [CI: 2.38-3.48] &amp; 1.13 [CI:1.03- 1.23] vs. OR, 1.27 [CI:1.15-1.39] &amp; 2.66 [CI: 2.02-3.49]). Conclusion: The interventions to promote knowledge, attitude and behavioral control towards the EBF should be considered especially in the young mothers with low socio-economic status.","author":[{"dropping-particle":"","family":"Saffari","given":"Mohsen","non-dropping-particle":"","parse-names":false,"suffix":""},{"dropping-particle":"","family":"Pakpour","given":"Amir H.","non-dropping-particle":"","parse-names":false,"suffix":""},{"dropping-particle":"","family":"Chen","given":"Hui","non-dropping-particle":"","parse-names":false,"suffix":""}],"container-title":"Health Promotion Perspectives","id":"ITEM-4","issue":"1","issued":{"date-parts":[["2016"]]},"page":"34-41","title":"Factors influencing exclusive breastfeeding among Iranian mothers: A longitudinal population-based study","type":"article-journal","volume":"7"},"uris":["http://www.mendeley.com/documents/?uuid=7dd88b12-e3b0-4219-ae46-e4e906386a8d"]}],"mendeley":{"formattedCitation":"(Lawton et al., 2012; McMillan et al., 2008, 2009; Saffari et al., 2016)","plainTextFormattedCitation":"(Lawton et al., 2012; McMillan et al., 2008, 2009; Saffari et al., 2016)","previouslyFormattedCitation":"(Lawton et al., 2012; McMillan et al., 2008, 2009; Saffari et al., 2016)"},"properties":{"noteIndex":0},"schema":"https://github.com/citation-style-language/schema/raw/master/csl-citation.json"}</w:instrText>
      </w:r>
      <w:r w:rsidR="003C0043" w:rsidRPr="00767BEB">
        <w:rPr>
          <w:szCs w:val="24"/>
          <w:lang w:val="en-GB"/>
        </w:rPr>
        <w:fldChar w:fldCharType="separate"/>
      </w:r>
      <w:r w:rsidR="00653130" w:rsidRPr="00653130">
        <w:rPr>
          <w:noProof/>
          <w:szCs w:val="24"/>
          <w:lang w:val="fr-FR"/>
        </w:rPr>
        <w:t>(Lawton et al., 2012; McMillan et al., 2008, 2009; Saffari et al., 2016)</w:t>
      </w:r>
      <w:r w:rsidR="003C0043" w:rsidRPr="00767BEB">
        <w:rPr>
          <w:szCs w:val="24"/>
          <w:lang w:val="en-GB"/>
        </w:rPr>
        <w:fldChar w:fldCharType="end"/>
      </w:r>
      <w:r w:rsidR="003C0043" w:rsidRPr="006C2BED">
        <w:rPr>
          <w:szCs w:val="24"/>
          <w:lang w:val="fr-FR"/>
        </w:rPr>
        <w:t xml:space="preserve"> and </w:t>
      </w:r>
      <w:r w:rsidR="005507D7" w:rsidRPr="006C2BED">
        <w:rPr>
          <w:szCs w:val="24"/>
          <w:lang w:val="fr-FR"/>
        </w:rPr>
        <w:t xml:space="preserve">a </w:t>
      </w:r>
      <w:proofErr w:type="spellStart"/>
      <w:r w:rsidR="003C0043" w:rsidRPr="006C2BED">
        <w:rPr>
          <w:szCs w:val="24"/>
          <w:lang w:val="fr-FR"/>
        </w:rPr>
        <w:t>recent</w:t>
      </w:r>
      <w:proofErr w:type="spellEnd"/>
      <w:r w:rsidR="003C0043" w:rsidRPr="006C2BED">
        <w:rPr>
          <w:szCs w:val="24"/>
          <w:lang w:val="fr-FR"/>
        </w:rPr>
        <w:t xml:space="preserve"> </w:t>
      </w:r>
      <w:proofErr w:type="spellStart"/>
      <w:r w:rsidR="003C0043" w:rsidRPr="006C2BED">
        <w:rPr>
          <w:szCs w:val="24"/>
          <w:lang w:val="fr-FR"/>
        </w:rPr>
        <w:t>meta-analysis</w:t>
      </w:r>
      <w:proofErr w:type="spellEnd"/>
      <w:r w:rsidR="003C0043" w:rsidRPr="006C2BED">
        <w:rPr>
          <w:szCs w:val="24"/>
          <w:lang w:val="fr-FR"/>
        </w:rPr>
        <w:t xml:space="preserve"> </w:t>
      </w:r>
      <w:r w:rsidR="003C0043" w:rsidRPr="00767BEB">
        <w:rPr>
          <w:szCs w:val="24"/>
          <w:lang w:val="en-GB"/>
        </w:rPr>
        <w:fldChar w:fldCharType="begin" w:fldLock="1"/>
      </w:r>
      <w:r w:rsidR="003C0043" w:rsidRPr="00405936">
        <w:rPr>
          <w:szCs w:val="24"/>
          <w:lang w:val="fr-FR"/>
        </w:rPr>
        <w:instrText>ADDIN CSL_CITATION {"citationItems":[{"id":"ITEM-1","itemData":{"DOI":"10.1016/j.apnr.2015.03.016","ISSN":"08971897","PMID":"26856486","abstract":"Purpose: This study assessed the applicability and efficacy of the theory of planned behavior (TPB) in predicting breastfeeding. Background: The TPB assumes a rational approach for engaging in various behaviors, and has been used extensively for explaining health behavior. However, most studies have tested the effectiveness of TPB constructs in predicting how people perform actions for their own benefit rather than performing behaviors that are beneficial to others, such as breastfeeding infants. A meta-analysis approach could help clarify the breastfeeding practice to promote breastfeeding. Methods: This study used meta-analytic procedures. We searched for studies to include in our analysis, examining those published between January 1, 1990 and December 31, 2013 in PubMed, Medline, CINAHL, ProQuest, and Mosby's Index. We also reviewed journals with a history of publishing breastfeeding studies and searched reference lists for potential articles to include. Results: Ten studies comprising a total of 2694 participants were selected for analysis. These studies yielded 10 effect sizes from the TPB, which ranged from 0.20 to 0.59. Structural equation model analysis using the pooled correlation matrix enabled us to determine the relativ</w:instrText>
      </w:r>
      <w:r w:rsidR="003C0043" w:rsidRPr="00767BEB">
        <w:rPr>
          <w:szCs w:val="24"/>
          <w:lang w:val="en-GB"/>
        </w:rPr>
        <w:instrText>e coefficients among TPB constructs. Attitude, subjective norms, and perceived behavioral control were all significant predictors of breastfeeding intention, whereas intention was a strong predictor of breastfeeding behavior. Perceived behavioral control reached a borderline level of significance to breastfeeding behavior. Theoretical and empirical implications are discussed from the perspective of evidence-based practice.","author":[{"dropping-particle":"","family":"Guo","given":"J.L. L.","non-dropping-particle":"","parse-names":false,"suffix":""},{"dropping-particle":"","family":"Wang","given":"T.F. F.","non-dropping-particle":"","parse-names":false,"suffix":""},{"dropping-particle":"","family":"Liao","given":"J.Y. Y.","non-dropping-particle":"","parse-names":false,"suffix":""},{"dropping-particle":"","family":"Huang","given":"C.M. M.","non-dropping-particle":"","parse-names":false,"suffix":""}],"container-title":"Applied Nursing Research","id":"ITEM-1","issued":{"date-parts":[["2016","2"]]},"page":"37-42","publisher":"Elsevier Inc.","title":"Efficacy of the theory of planned behavior in predicting breastfeeding: Meta-analysis and structural equation modeling","type":"article-journal","volume":"29"},"uris":["http://www.mendeley.com/documents/?uuid=1585cab4-b147-474d-be7e-4a4a0996aff9"]}],"mendeley":{"formattedCitation":"(Guo et al., 2016)","plainTextFormattedCitation":"(Guo et al., 2016)","previouslyFormattedCitation":"(Guo et al., 2016)"},"properties":{"noteIndex":0},"schema":"https://github.com/citation-style-language/schema/raw/master/csl-citation.json"}</w:instrText>
      </w:r>
      <w:r w:rsidR="003C0043" w:rsidRPr="00767BEB">
        <w:rPr>
          <w:szCs w:val="24"/>
          <w:lang w:val="en-GB"/>
        </w:rPr>
        <w:fldChar w:fldCharType="separate"/>
      </w:r>
      <w:r w:rsidR="003C0043" w:rsidRPr="00767BEB">
        <w:rPr>
          <w:noProof/>
          <w:szCs w:val="24"/>
          <w:lang w:val="en-GB"/>
        </w:rPr>
        <w:t>(Guo et al., 2016)</w:t>
      </w:r>
      <w:r w:rsidR="003C0043" w:rsidRPr="00767BEB">
        <w:rPr>
          <w:szCs w:val="24"/>
          <w:lang w:val="en-GB"/>
        </w:rPr>
        <w:fldChar w:fldCharType="end"/>
      </w:r>
      <w:r w:rsidR="00F00A83" w:rsidRPr="00767BEB">
        <w:rPr>
          <w:szCs w:val="24"/>
          <w:lang w:val="en-GB"/>
        </w:rPr>
        <w:t xml:space="preserve"> </w:t>
      </w:r>
      <w:r w:rsidR="003C0043" w:rsidRPr="00767BEB">
        <w:rPr>
          <w:szCs w:val="24"/>
          <w:lang w:val="en-GB"/>
        </w:rPr>
        <w:t>conducted within the TPB framework but</w:t>
      </w:r>
      <w:r w:rsidR="009F54D0" w:rsidRPr="00767BEB">
        <w:rPr>
          <w:szCs w:val="24"/>
          <w:lang w:val="en-GB"/>
        </w:rPr>
        <w:t xml:space="preserve"> </w:t>
      </w:r>
      <w:r w:rsidR="00802C59" w:rsidRPr="00767BEB">
        <w:rPr>
          <w:szCs w:val="24"/>
          <w:lang w:val="en-GB"/>
        </w:rPr>
        <w:t>consider</w:t>
      </w:r>
      <w:r w:rsidR="003C0043" w:rsidRPr="00767BEB">
        <w:rPr>
          <w:szCs w:val="24"/>
          <w:lang w:val="en-GB"/>
        </w:rPr>
        <w:t xml:space="preserve">ing </w:t>
      </w:r>
      <w:r w:rsidR="00802C59" w:rsidRPr="00767BEB">
        <w:rPr>
          <w:szCs w:val="24"/>
          <w:lang w:val="en-GB"/>
        </w:rPr>
        <w:t>lower breastfeeding periods</w:t>
      </w:r>
      <w:r w:rsidR="00E90A46" w:rsidRPr="00767BEB">
        <w:rPr>
          <w:szCs w:val="24"/>
          <w:lang w:val="en-GB"/>
        </w:rPr>
        <w:t xml:space="preserve">. </w:t>
      </w:r>
    </w:p>
    <w:p w14:paraId="4D0FD0D2" w14:textId="458F09CE" w:rsidR="007339C7" w:rsidRPr="00AD35ED" w:rsidRDefault="00594205" w:rsidP="008D0530">
      <w:pPr>
        <w:spacing w:line="480" w:lineRule="auto"/>
        <w:ind w:firstLine="708"/>
        <w:rPr>
          <w:b/>
          <w:bCs/>
          <w:color w:val="FF0000"/>
          <w:shd w:val="clear" w:color="auto" w:fill="FFFFFF"/>
          <w:lang w:val="en-US"/>
        </w:rPr>
      </w:pPr>
      <w:r w:rsidRPr="00767BEB">
        <w:rPr>
          <w:rFonts w:eastAsiaTheme="minorHAnsi"/>
          <w:szCs w:val="24"/>
          <w:lang w:val="en-GB"/>
        </w:rPr>
        <w:t xml:space="preserve">Regarding the role of parity, </w:t>
      </w:r>
      <w:r w:rsidRPr="00767BEB">
        <w:rPr>
          <w:szCs w:val="24"/>
          <w:lang w:val="en-GB"/>
        </w:rPr>
        <w:t>few studies have considered both primiparous and multiparous women using the TPB model</w:t>
      </w:r>
      <w:r w:rsidR="005F687F" w:rsidRPr="00767BEB">
        <w:rPr>
          <w:szCs w:val="24"/>
          <w:lang w:val="en-GB"/>
        </w:rPr>
        <w:t xml:space="preserve"> </w:t>
      </w:r>
      <w:r w:rsidR="006C2BED">
        <w:rPr>
          <w:lang w:val="en-GB"/>
        </w:rPr>
        <w:fldChar w:fldCharType="begin" w:fldLock="1"/>
      </w:r>
      <w:r w:rsidR="009C51B7">
        <w:rPr>
          <w:lang w:val="en-GB"/>
        </w:rPr>
        <w:instrText>ADDIN CSL_CITATION {"citationItems":[{"id":"ITEM-1","itemData":{"DOI":"10.1037/0022-3514.44.4.657","ISSN":"00223514","PMID":"6842361","abstract":"Examined the applicability of M. Fishbein and I. Ajzen's (1980) theory of reasoned action to the prediction and understanding of how primiparous and multiparous mothers intended to feed their infants and how they actually fed them during the 6 wks following delivery. 123 primiparous and 127 multiparous mothers aged 16-40 yrs served as Ss. Measures of attitudes to behavior, subjective norms, and behavioral intentions were taken during the last trimester of pregnancy. Behavior was assessed by self-report 6 wks postpartum. In most respects, findings support the theory. However, attitudes to behavior made an independent and significant contribution to the prediction of infant-feeding behavior, and the previous behavior of multiparous Ss explained a significant proportion of variation in their intentions. The relative importance of the attitudinal and normative components of the model tended to vary according to whether the Ss had direct experience of the criterion behavior. Further analysis revealed that Ss who breast-fed during the 6 wks postpartum differed from those who bottle-fed on a number of behavioral beliefs, outcome evaluations, and normative beliefs and on 1 measure of motivation to comply. (22 ref) (PsycINFO Database Record (c) 2006 APA, all rights reserved). © 1983 American Psychological Association.","author":[{"dropping-particle":"","family":"Manstead","given":"A. S.","non-dropping-particle":"","parse-names":false,"suffix":""},{"dropping-particle":"","family":"Proffitt","given":"Christine","non-dropping-particle":"","parse-names":false,"suffix":""},{"dropping-particle":"","family":"Smart","given":"J. L.","non-dropping-particle":"","parse-names":false,"suffix":""}],"container-title":"Journal of Personality and Social Psychology","id":"ITEM-1","issue":"4","issued":{"date-parts":[["1983"]]},"page":"657-671","title":"Predicting and understanding mothers' infant-feeding intentions and behavior: Testing the theory of reasoned action","type":"article-journal","volume":"44"},"uris":["http://www.mendeley.com/documents/?uuid=e03de9ee-2ed5-4343-87cc-a466ef3627c7"]},{"id":"ITEM-2","itemData":{"author":[{"dropping-particle":"","family":"Kloeben-Tarver","given":"A S","non-dropping-particle":"","parse-names":false,"suffix":""},{"dropping-particle":"","family":"Thompson","given":"N J","non-dropping-particle":"","parse-names":false,"suffix":""},{"dropping-particle":"","family":"Miner","given":"K R","non-dropping-particle":"","parse-names":false,"suffix":""}],"container-title":"American J ournal of Health Behavior","id":"ITEM-2","issue":"3","issued":{"date-parts":[["2002"]]},"page":"182-187","title":"Intent to Breast-Feed: The Impact of Attitudes, Norms, Parity and Experience","type":"article-journal","volume":"26"},"uris":["http://www.mendeley.com/documents/?uuid=af75a14f-47df-4490-83e5-d438372b1538"]},{"id":"ITEM-3","itemData":{"DOI":"10.1111/j.1365-2648.2005.03390.x","ISSN":"0309-2402","PMID":"15811106","abstract":"Aims. This paper reports a study investigating new mothers' subjective norms in relation to both breast- and bottle-feeding. The influence of norms on women's infant feeding decisions and the relative influence of social referents at varying degrees of social distance were assessed. Background. Increasing breastfeeding initiation and continuation rates is a key challenge for health educators. The perceived influence of other people's views (subjective norms), including the views of women's partners and health care professionals, is an important predictor of infant feeding behaviour. Methods. Semi-structured questionnaires were administered to 203 new mothers in central and northern Scotland and followed-up by postal questionnaire at 6 weeks. Infant feeding intentions, feeding behaviour at birth and follow-up, behavioural beliefs and subjective norms for both breastfeeding and bottle-feeding were assessed. The data were collected in 1998-1999. Results. Subjective norms were important determinants of initiation and continuation of breastfeeding for breast- and bottlefeeders. Breastfeeders rated close social referents as more in favour of bottle-feeding and more against breastfeeding at follow-up, whereas bottlefeeders' ratings did not change. Partner's and nurses'/midwives' views were an important influence at baseline and follow-up. Breastfeeding 'continuers' perceived their partners as more pro-breastfeeding at 6 weeks. Discontinuers perceived more overall social pressure to bottle-feed. However, sampling limitations may have led to over-representation of the views of breastfeeders at baseline and follow-up. Conclusions. Nurses and midwives have a crucial role in communicating positive views on breastfeeding to new mothers at different time points. Future interventions to promote breastfeeding could adopt a broad social approach, encouraging positive norms for existing and potential mothers and fathers, families and people in general. © 2005 Blackwell Publishing Ltd.","author":[{"dropping-particle":"","family":"Swanson","given":"Vivien","non-dropping-particle":"","parse-names":false,"suffix":""},{"dropping-particle":"","family":"Power","given":"Kevin G.","non-dropping-particle":"","parse-names":false,"suffix":""}],"container-title":"Journal of Advanced Nursing","id":"ITEM-3","issue":"3","issued":{"date-parts":[["2005","5"]]},"page":"272-282","title":"Initiation and continuation of breastfeeding: theory of planned behaviour","type":"article-journal","volume":"50"},"uris":["http://www.mendeley.com/documents/?uuid=fa08aaaa-14b5-4949-83e5-75a16b79e8e7"]},{"id":"ITEM-4","itemData":{"DOI":"10.1111/bjhp.12254","ISSN":"20448287","abstract":"© 2017 The Authors. British Journal of Health Psychology published by John Wiley  &amp;  Sons Ltd on behalf of British Psychological Society Objectives: Breastfeeding confers important health benefits to both infants and their mothers, but rates are low in the United Kingdom and other developed countries despite widespread promotion. This study examined the relationships between personal and vicarious experience of infant feeding, self-efficacy, the theory of planned behaviour variables of attitudes and subjective norm, and the likelihood of breastfeeding at 6–8 weeks post-natally. Design: A prospective questionnaire study of both first-time mothers (n = 77) and experienced breastfeeders (n = 72) recruited at an antenatal clinic in South East England. Methods: Participants completed a questionnaire at 32 weeks pregnant assessing personal and vicarious experience of infant feeding (breastfeeding, formula-feeding, and maternal grandmother’s experience of breastfeeding), perceived control, self-efficacy, intentions, attitudes (to breastfeeding and formula-feeding), and subjective norm. Infant feeding behaviour was recorded at 6–8 weeks post-natally. Multiple linear regression modelled the influence of vicarious experience on attitudes, subjective norm, and self-efficacy (but not perceived control) and modelled the influence of attitude, subjective norm, self-efficacy, and past experience on intentions to breastfeed. Logistic regression modelled the likelihood of breastfeeding at 6–8 weeks. Results: Previous experience (particularly personal experience of breastfeeding) explained a significant amount of variance in attitudes, subjective norm, and self-efficacy. Intentions to breastfeed were predicted by subjective norm and attitude to formula-feeding and, in experienced mothers, self-efficacy. Breastfeeding at 6 weeks was predicted by intentions and vicarious experience of formula-feeding. Conclusion: Vicarious experience, particularly of formula-feeding, has been shown to influence the behaviour of first-time and experienced mothers both directly and indirectly via attitudes and subjective norm. Interventions that reduce exposure to formula-feeding (perhaps by limiting advertising) or cushion mothers from its effects may enable more mothers to meet their breastfeeding goals. Statement of contribution What is already known on this subject? Rates of breastfeeding in the United Kingdom are low and resistant to change. Self-efficacy may be an important and modifia…","author":[{"dropping-particle":"","family":"Bartle","given":"Naomi C.","non-dropping-particle":"","parse-names":false,"suffix":""},{"dropping-particle":"","family":"Harvey","given":"Kate","non-dropping-particle":"","parse-names":false,"suffix":""}],"container-title":"British Journal of Health Psychology","id":"ITEM-4","issue":"4","issued":{"date-parts":[["2017"]]},"page":"763-785","title":"Explaining infant feeding: The role of previous personal and vicarious experience on attitudes, subjective norms, self-efficacy, and breastfeeding outcomes","type":"article-journal","volume":"22"},"uris":["http://www.mendeley.com/documents/?uuid=65f70bc5-09ea-4d2b-be4f-a41c274d31a9"]}],"mendeley":{"formattedCitation":"(Bartle &amp; Harvey, 2017; Kloeben-Tarver et al., 2002; Manstead et al., 1983; Swanson &amp; Power, 2005)","manualFormatting":"(Bartle &amp; Harvey, 2017; Kloeben-Tarver et al., 2002; Manstead et al., 1983; Swanson &amp; Power, 2005)","plainTextFormattedCitation":"(Bartle &amp; Harvey, 2017; Kloeben-Tarver et al., 2002; Manstead et al., 1983; Swanson &amp; Power, 2005)","previouslyFormattedCitation":"(Bartle &amp; Harvey, 2017; Kloeben-Tarver et al., 2002; Manstead et al., 1983; Swanson &amp; Power, 2005)"},"properties":{"noteIndex":0},"schema":"https://github.com/citation-style-language/schema/raw/master/csl-citation.json"}</w:instrText>
      </w:r>
      <w:r w:rsidR="006C2BED">
        <w:rPr>
          <w:lang w:val="en-GB"/>
        </w:rPr>
        <w:fldChar w:fldCharType="separate"/>
      </w:r>
      <w:r w:rsidR="006C2BED" w:rsidRPr="006C2BED">
        <w:rPr>
          <w:noProof/>
          <w:lang w:val="en-GB"/>
        </w:rPr>
        <w:t xml:space="preserve">(Bartle </w:t>
      </w:r>
      <w:r w:rsidR="002E5FE5">
        <w:rPr>
          <w:noProof/>
          <w:lang w:val="en-GB"/>
        </w:rPr>
        <w:t>&amp;</w:t>
      </w:r>
      <w:r w:rsidR="006C2BED" w:rsidRPr="006C2BED">
        <w:rPr>
          <w:noProof/>
          <w:lang w:val="en-GB"/>
        </w:rPr>
        <w:t xml:space="preserve"> Harvey, 2017; Kloeben-Tarver et al., 2002; Manstead et al., 1983; Swanson </w:t>
      </w:r>
      <w:r w:rsidR="002E5FE5">
        <w:rPr>
          <w:noProof/>
          <w:lang w:val="en-GB"/>
        </w:rPr>
        <w:t>&amp;</w:t>
      </w:r>
      <w:r w:rsidR="006C2BED" w:rsidRPr="006C2BED">
        <w:rPr>
          <w:noProof/>
          <w:lang w:val="en-GB"/>
        </w:rPr>
        <w:t xml:space="preserve"> Power, 2005)</w:t>
      </w:r>
      <w:r w:rsidR="006C2BED">
        <w:rPr>
          <w:lang w:val="en-GB"/>
        </w:rPr>
        <w:fldChar w:fldCharType="end"/>
      </w:r>
      <w:r w:rsidR="005F687F" w:rsidRPr="00767BEB">
        <w:rPr>
          <w:szCs w:val="24"/>
          <w:lang w:val="en-GB"/>
        </w:rPr>
        <w:t xml:space="preserve">, and </w:t>
      </w:r>
      <w:r w:rsidR="005F687F" w:rsidRPr="00767BEB">
        <w:rPr>
          <w:noProof/>
          <w:szCs w:val="24"/>
          <w:lang w:val="en-GB"/>
        </w:rPr>
        <w:t>Kloeben-Tarver</w:t>
      </w:r>
      <w:r w:rsidR="005F687F" w:rsidRPr="00767BEB">
        <w:rPr>
          <w:szCs w:val="24"/>
          <w:shd w:val="clear" w:color="auto" w:fill="FFFFFF"/>
          <w:lang w:val="en-GB"/>
        </w:rPr>
        <w:t xml:space="preserve"> and colleagues</w:t>
      </w:r>
      <w:r w:rsidR="00437B9D">
        <w:rPr>
          <w:szCs w:val="24"/>
          <w:shd w:val="clear" w:color="auto" w:fill="FFFFFF"/>
          <w:lang w:val="en-GB"/>
        </w:rPr>
        <w:t xml:space="preserve"> </w:t>
      </w:r>
      <w:r w:rsidR="00437B9D">
        <w:rPr>
          <w:szCs w:val="24"/>
          <w:shd w:val="clear" w:color="auto" w:fill="FFFFFF"/>
          <w:lang w:val="en-GB"/>
        </w:rPr>
        <w:fldChar w:fldCharType="begin" w:fldLock="1"/>
      </w:r>
      <w:r w:rsidR="006C2BED">
        <w:rPr>
          <w:szCs w:val="24"/>
          <w:shd w:val="clear" w:color="auto" w:fill="FFFFFF"/>
          <w:lang w:val="en-GB"/>
        </w:rPr>
        <w:instrText>ADDIN CSL_CITATION {"citationItems":[{"id":"ITEM-1","itemData":{"author":[{"dropping-particle":"","family":"Kloeben-Tarver","given":"A S","non-dropping-particle":"","parse-names":false,"suffix":""},{"dropping-particle":"","family":"Thompson","given":"N J","non-dropping-particle":"","parse-names":false,"suffix":""},{"dropping-particle":"","family":"Miner","given":"K R","non-dropping-particle":"","parse-names":false,"suffix":""}],"container-title":"American J ournal of Health Behavior","id":"ITEM-1","issue":"3","issued":{"date-parts":[["2002"]]},"page":"182-187","title":"Intent to Breast-Feed: The Impact of Attitudes, Norms, Parity and Experience","type":"article-journal","volume":"26"},"uris":["http://www.mendeley.com/documents/?uuid=af75a14f-47df-4490-83e5-d438372b1538"]}],"mendeley":{"formattedCitation":"(Kloeben-Tarver et al., 2002)","manualFormatting":"(2002)","plainTextFormattedCitation":"(Kloeben-Tarver et al., 2002)","previouslyFormattedCitation":"(Kloeben-Tarver et al., 2002)"},"properties":{"noteIndex":0},"schema":"https://github.com/citation-style-language/schema/raw/master/csl-citation.json"}</w:instrText>
      </w:r>
      <w:r w:rsidR="00437B9D">
        <w:rPr>
          <w:szCs w:val="24"/>
          <w:shd w:val="clear" w:color="auto" w:fill="FFFFFF"/>
          <w:lang w:val="en-GB"/>
        </w:rPr>
        <w:fldChar w:fldCharType="separate"/>
      </w:r>
      <w:r w:rsidR="00437B9D" w:rsidRPr="00437B9D">
        <w:rPr>
          <w:noProof/>
          <w:szCs w:val="24"/>
          <w:shd w:val="clear" w:color="auto" w:fill="FFFFFF"/>
          <w:lang w:val="en-GB"/>
        </w:rPr>
        <w:t>(2002)</w:t>
      </w:r>
      <w:r w:rsidR="00437B9D">
        <w:rPr>
          <w:szCs w:val="24"/>
          <w:shd w:val="clear" w:color="auto" w:fill="FFFFFF"/>
          <w:lang w:val="en-GB"/>
        </w:rPr>
        <w:fldChar w:fldCharType="end"/>
      </w:r>
      <w:r w:rsidR="005F687F" w:rsidRPr="00767BEB">
        <w:rPr>
          <w:szCs w:val="24"/>
          <w:shd w:val="clear" w:color="auto" w:fill="FFFFFF"/>
          <w:lang w:val="en-GB"/>
        </w:rPr>
        <w:t xml:space="preserve"> reported that the amount of previous breastfeeding experience was an influential factor of infant-feeding decision among multiparous women.</w:t>
      </w:r>
      <w:r w:rsidR="00DA4BE1" w:rsidRPr="00767BEB">
        <w:rPr>
          <w:szCs w:val="24"/>
          <w:lang w:val="en-GB"/>
        </w:rPr>
        <w:t xml:space="preserve"> </w:t>
      </w:r>
      <w:bookmarkStart w:id="25" w:name="_Hlk79441699"/>
      <w:r w:rsidR="005F687F" w:rsidRPr="00767BEB">
        <w:rPr>
          <w:szCs w:val="24"/>
          <w:lang w:val="en-GB"/>
        </w:rPr>
        <w:t xml:space="preserve">The present study extends previous literature </w:t>
      </w:r>
      <w:r w:rsidR="007D4C4D" w:rsidRPr="00767BEB">
        <w:rPr>
          <w:szCs w:val="24"/>
          <w:shd w:val="clear" w:color="auto" w:fill="FFFFFF"/>
          <w:lang w:val="en-GB"/>
        </w:rPr>
        <w:t>allow</w:t>
      </w:r>
      <w:r w:rsidR="005F687F" w:rsidRPr="00767BEB">
        <w:rPr>
          <w:szCs w:val="24"/>
          <w:shd w:val="clear" w:color="auto" w:fill="FFFFFF"/>
          <w:lang w:val="en-GB"/>
        </w:rPr>
        <w:t>ing</w:t>
      </w:r>
      <w:r w:rsidR="007D4C4D" w:rsidRPr="00767BEB">
        <w:rPr>
          <w:szCs w:val="24"/>
          <w:shd w:val="clear" w:color="auto" w:fill="FFFFFF"/>
          <w:lang w:val="en-GB"/>
        </w:rPr>
        <w:t xml:space="preserve"> </w:t>
      </w:r>
      <w:r w:rsidR="005507D7">
        <w:rPr>
          <w:szCs w:val="24"/>
          <w:shd w:val="clear" w:color="auto" w:fill="FFFFFF"/>
          <w:lang w:val="en-GB"/>
        </w:rPr>
        <w:t xml:space="preserve">us </w:t>
      </w:r>
      <w:r w:rsidR="007D4C4D" w:rsidRPr="00767BEB">
        <w:rPr>
          <w:szCs w:val="24"/>
          <w:shd w:val="clear" w:color="auto" w:fill="FFFFFF"/>
          <w:lang w:val="en-GB"/>
        </w:rPr>
        <w:t xml:space="preserve">to disentangle the </w:t>
      </w:r>
      <w:r w:rsidR="00DA4BE1" w:rsidRPr="00767BEB">
        <w:rPr>
          <w:szCs w:val="24"/>
          <w:shd w:val="clear" w:color="auto" w:fill="FFFFFF"/>
          <w:lang w:val="en-GB"/>
        </w:rPr>
        <w:t>influence</w:t>
      </w:r>
      <w:r w:rsidR="007D4C4D" w:rsidRPr="00767BEB">
        <w:rPr>
          <w:szCs w:val="24"/>
          <w:shd w:val="clear" w:color="auto" w:fill="FFFFFF"/>
          <w:lang w:val="en-GB"/>
        </w:rPr>
        <w:t xml:space="preserve"> of parity from the </w:t>
      </w:r>
      <w:r w:rsidR="00DA4BE1" w:rsidRPr="00767BEB">
        <w:rPr>
          <w:szCs w:val="24"/>
          <w:shd w:val="clear" w:color="auto" w:fill="FFFFFF"/>
          <w:lang w:val="en-GB"/>
        </w:rPr>
        <w:t>effect</w:t>
      </w:r>
      <w:r w:rsidR="007D4C4D" w:rsidRPr="00767BEB">
        <w:rPr>
          <w:szCs w:val="24"/>
          <w:shd w:val="clear" w:color="auto" w:fill="FFFFFF"/>
          <w:lang w:val="en-GB"/>
        </w:rPr>
        <w:t xml:space="preserve"> of perceived </w:t>
      </w:r>
      <w:r w:rsidR="00AE187E" w:rsidRPr="00767BEB">
        <w:rPr>
          <w:szCs w:val="24"/>
          <w:shd w:val="clear" w:color="auto" w:fill="FFFFFF"/>
          <w:lang w:val="en-GB"/>
        </w:rPr>
        <w:t xml:space="preserve">behavioural </w:t>
      </w:r>
      <w:r w:rsidR="007D4C4D" w:rsidRPr="00767BEB">
        <w:rPr>
          <w:szCs w:val="24"/>
          <w:shd w:val="clear" w:color="auto" w:fill="FFFFFF"/>
          <w:lang w:val="en-GB"/>
        </w:rPr>
        <w:t xml:space="preserve">control over the </w:t>
      </w:r>
      <w:r w:rsidR="00F64C72" w:rsidRPr="007C2C44">
        <w:rPr>
          <w:color w:val="FF0000"/>
          <w:szCs w:val="24"/>
          <w:shd w:val="clear" w:color="auto" w:fill="FFFFFF"/>
          <w:lang w:val="en-GB"/>
        </w:rPr>
        <w:t>intention</w:t>
      </w:r>
      <w:bookmarkEnd w:id="25"/>
      <w:r w:rsidR="007D4C4D" w:rsidRPr="00767BEB">
        <w:rPr>
          <w:szCs w:val="24"/>
          <w:shd w:val="clear" w:color="auto" w:fill="FFFFFF"/>
          <w:lang w:val="en-GB"/>
        </w:rPr>
        <w:t xml:space="preserve">. </w:t>
      </w:r>
      <w:bookmarkStart w:id="26" w:name="_Hlk79476748"/>
      <w:r w:rsidR="004B2D27" w:rsidRPr="00767BEB">
        <w:rPr>
          <w:szCs w:val="24"/>
          <w:shd w:val="clear" w:color="auto" w:fill="FFFFFF"/>
          <w:lang w:val="en-GB"/>
        </w:rPr>
        <w:t>O</w:t>
      </w:r>
      <w:r w:rsidR="007D4C4D" w:rsidRPr="00767BEB">
        <w:rPr>
          <w:szCs w:val="24"/>
          <w:shd w:val="clear" w:color="auto" w:fill="FFFFFF"/>
          <w:lang w:val="en-GB"/>
        </w:rPr>
        <w:t>ur findings showed</w:t>
      </w:r>
      <w:r w:rsidR="005F687F" w:rsidRPr="00767BEB">
        <w:rPr>
          <w:szCs w:val="24"/>
          <w:shd w:val="clear" w:color="auto" w:fill="FFFFFF"/>
          <w:lang w:val="en-GB"/>
        </w:rPr>
        <w:t>, in fact,</w:t>
      </w:r>
      <w:r w:rsidR="007D4C4D" w:rsidRPr="00767BEB">
        <w:rPr>
          <w:szCs w:val="24"/>
          <w:shd w:val="clear" w:color="auto" w:fill="FFFFFF"/>
          <w:lang w:val="en-GB"/>
        </w:rPr>
        <w:t xml:space="preserve"> an interaction between parity </w:t>
      </w:r>
      <w:r w:rsidR="00AE187E" w:rsidRPr="00767BEB">
        <w:rPr>
          <w:szCs w:val="24"/>
          <w:shd w:val="clear" w:color="auto" w:fill="FFFFFF"/>
          <w:lang w:val="en-GB"/>
        </w:rPr>
        <w:t>and</w:t>
      </w:r>
      <w:r w:rsidR="007D4C4D" w:rsidRPr="00767BEB">
        <w:rPr>
          <w:szCs w:val="24"/>
          <w:shd w:val="clear" w:color="auto" w:fill="FFFFFF"/>
          <w:lang w:val="en-GB"/>
        </w:rPr>
        <w:t xml:space="preserve"> PBC</w:t>
      </w:r>
      <w:r w:rsidR="00AE187E" w:rsidRPr="00767BEB">
        <w:rPr>
          <w:szCs w:val="24"/>
          <w:shd w:val="clear" w:color="auto" w:fill="FFFFFF"/>
          <w:lang w:val="en-GB"/>
        </w:rPr>
        <w:t>,</w:t>
      </w:r>
      <w:r w:rsidR="007D4C4D" w:rsidRPr="00767BEB">
        <w:rPr>
          <w:szCs w:val="24"/>
          <w:shd w:val="clear" w:color="auto" w:fill="FFFFFF"/>
          <w:lang w:val="en-GB"/>
        </w:rPr>
        <w:t xml:space="preserve"> indicating </w:t>
      </w:r>
      <w:r w:rsidR="00AE187E" w:rsidRPr="00767BEB">
        <w:rPr>
          <w:szCs w:val="24"/>
          <w:shd w:val="clear" w:color="auto" w:fill="FFFFFF"/>
          <w:lang w:val="en-GB"/>
        </w:rPr>
        <w:t xml:space="preserve">that multiparous women with higher perceived behavioural control have </w:t>
      </w:r>
      <w:r w:rsidR="00672405">
        <w:rPr>
          <w:szCs w:val="24"/>
          <w:shd w:val="clear" w:color="auto" w:fill="FFFFFF"/>
          <w:lang w:val="en-GB"/>
        </w:rPr>
        <w:t xml:space="preserve">a </w:t>
      </w:r>
      <w:r w:rsidR="00AE187E" w:rsidRPr="00767BEB">
        <w:rPr>
          <w:szCs w:val="24"/>
          <w:shd w:val="clear" w:color="auto" w:fill="FFFFFF"/>
          <w:lang w:val="en-GB"/>
        </w:rPr>
        <w:t>stronger intention to breastfeed at 2-years</w:t>
      </w:r>
      <w:bookmarkStart w:id="27" w:name="_Hlk84355502"/>
      <w:r w:rsidR="003213F2">
        <w:rPr>
          <w:szCs w:val="24"/>
          <w:shd w:val="clear" w:color="auto" w:fill="FFFFFF"/>
          <w:lang w:val="en-GB"/>
        </w:rPr>
        <w:t>.</w:t>
      </w:r>
      <w:r w:rsidR="00AE187E" w:rsidRPr="00767BEB">
        <w:rPr>
          <w:szCs w:val="24"/>
          <w:shd w:val="clear" w:color="auto" w:fill="FFFFFF"/>
          <w:lang w:val="en-GB"/>
        </w:rPr>
        <w:t xml:space="preserve"> </w:t>
      </w:r>
      <w:bookmarkEnd w:id="26"/>
      <w:r w:rsidR="00357077">
        <w:rPr>
          <w:szCs w:val="24"/>
          <w:shd w:val="clear" w:color="auto" w:fill="FFFFFF"/>
          <w:lang w:val="en-GB"/>
        </w:rPr>
        <w:t xml:space="preserve">It seems that in relation to forming intentions, </w:t>
      </w:r>
      <w:r w:rsidR="00D57417">
        <w:rPr>
          <w:szCs w:val="24"/>
          <w:shd w:val="clear" w:color="auto" w:fill="FFFFFF"/>
          <w:lang w:val="en-GB"/>
        </w:rPr>
        <w:t xml:space="preserve">PBC </w:t>
      </w:r>
      <w:r w:rsidR="003213F2">
        <w:rPr>
          <w:szCs w:val="24"/>
          <w:shd w:val="clear" w:color="auto" w:fill="FFFFFF"/>
          <w:lang w:val="en-GB"/>
        </w:rPr>
        <w:t>is</w:t>
      </w:r>
      <w:r w:rsidR="00D57417">
        <w:rPr>
          <w:szCs w:val="24"/>
          <w:shd w:val="clear" w:color="auto" w:fill="FFFFFF"/>
          <w:lang w:val="en-GB"/>
        </w:rPr>
        <w:t xml:space="preserve"> important only in multiparous women</w:t>
      </w:r>
      <w:bookmarkStart w:id="28" w:name="_Hlk84407513"/>
      <w:r w:rsidR="00357077" w:rsidRPr="00AD35ED">
        <w:rPr>
          <w:color w:val="FF0000"/>
          <w:szCs w:val="24"/>
          <w:shd w:val="clear" w:color="auto" w:fill="FFFFFF"/>
          <w:lang w:val="en-GB"/>
        </w:rPr>
        <w:t>.</w:t>
      </w:r>
      <w:bookmarkStart w:id="29" w:name="_Hlk84003742"/>
      <w:r w:rsidR="009877BA" w:rsidRPr="00AD35ED">
        <w:rPr>
          <w:color w:val="FF0000"/>
          <w:szCs w:val="24"/>
          <w:shd w:val="clear" w:color="auto" w:fill="FFFFFF"/>
          <w:lang w:val="en-GB"/>
        </w:rPr>
        <w:t xml:space="preserve"> </w:t>
      </w:r>
      <w:bookmarkStart w:id="30" w:name="_Hlk84346179"/>
      <w:r w:rsidR="004D1BDC" w:rsidRPr="00AD35ED">
        <w:rPr>
          <w:color w:val="FF0000"/>
          <w:szCs w:val="24"/>
          <w:shd w:val="clear" w:color="auto" w:fill="FFFFFF"/>
          <w:lang w:val="en-GB"/>
        </w:rPr>
        <w:t xml:space="preserve">It may be suggested </w:t>
      </w:r>
      <w:r w:rsidR="0048542F" w:rsidRPr="00AD35ED">
        <w:rPr>
          <w:color w:val="FF0000"/>
          <w:szCs w:val="24"/>
          <w:shd w:val="clear" w:color="auto" w:fill="FFFFFF"/>
          <w:lang w:val="en-GB"/>
        </w:rPr>
        <w:t xml:space="preserve">that </w:t>
      </w:r>
      <w:r w:rsidR="009A0347" w:rsidRPr="00AD35ED">
        <w:rPr>
          <w:color w:val="FF0000"/>
          <w:szCs w:val="24"/>
          <w:shd w:val="clear" w:color="auto" w:fill="FFFFFF"/>
          <w:lang w:val="en-GB"/>
        </w:rPr>
        <w:t xml:space="preserve">it </w:t>
      </w:r>
      <w:r w:rsidR="0048542F" w:rsidRPr="00AD35ED">
        <w:rPr>
          <w:color w:val="FF0000"/>
          <w:szCs w:val="24"/>
          <w:shd w:val="clear" w:color="auto" w:fill="FFFFFF"/>
          <w:lang w:val="en-GB"/>
        </w:rPr>
        <w:t xml:space="preserve">is not only the past experience with breastfeeding which may be important in determining higher </w:t>
      </w:r>
      <w:r w:rsidR="00E95CD5" w:rsidRPr="00AD35ED">
        <w:rPr>
          <w:color w:val="FF0000"/>
          <w:szCs w:val="24"/>
          <w:shd w:val="clear" w:color="auto" w:fill="FFFFFF"/>
          <w:lang w:val="en-GB"/>
        </w:rPr>
        <w:t>intentions but</w:t>
      </w:r>
      <w:r w:rsidR="0048542F" w:rsidRPr="00AD35ED">
        <w:rPr>
          <w:color w:val="FF0000"/>
          <w:szCs w:val="24"/>
          <w:shd w:val="clear" w:color="auto" w:fill="FFFFFF"/>
          <w:lang w:val="en-GB"/>
        </w:rPr>
        <w:t xml:space="preserve"> developing controllability over factors which in part </w:t>
      </w:r>
      <w:r w:rsidR="004D1BDC" w:rsidRPr="00AD35ED">
        <w:rPr>
          <w:color w:val="FF0000"/>
          <w:szCs w:val="24"/>
          <w:shd w:val="clear" w:color="auto" w:fill="FFFFFF"/>
          <w:lang w:val="en-GB"/>
        </w:rPr>
        <w:t xml:space="preserve">are determined by </w:t>
      </w:r>
      <w:r w:rsidR="0048542F" w:rsidRPr="00AD35ED">
        <w:rPr>
          <w:color w:val="FF0000"/>
          <w:szCs w:val="24"/>
          <w:shd w:val="clear" w:color="auto" w:fill="FFFFFF"/>
          <w:lang w:val="en-GB"/>
        </w:rPr>
        <w:t xml:space="preserve">external factors like the </w:t>
      </w:r>
      <w:r w:rsidR="0048542F" w:rsidRPr="00AD35ED">
        <w:rPr>
          <w:color w:val="FF0000"/>
          <w:shd w:val="clear" w:color="auto" w:fill="FFFFFF"/>
          <w:lang w:val="en-US"/>
        </w:rPr>
        <w:t xml:space="preserve">baby's response to breastfeeding, family and partner </w:t>
      </w:r>
      <w:r w:rsidR="008D4F1D" w:rsidRPr="00AD35ED">
        <w:rPr>
          <w:color w:val="FF0000"/>
          <w:shd w:val="clear" w:color="auto" w:fill="FFFFFF"/>
          <w:lang w:val="en-US"/>
        </w:rPr>
        <w:t>influence</w:t>
      </w:r>
      <w:r w:rsidR="0048542F" w:rsidRPr="00AD35ED">
        <w:rPr>
          <w:color w:val="FF0000"/>
          <w:shd w:val="clear" w:color="auto" w:fill="FFFFFF"/>
          <w:lang w:val="en-US"/>
        </w:rPr>
        <w:t xml:space="preserve"> or external demands including work </w:t>
      </w:r>
      <w:r w:rsidR="004D1BDC" w:rsidRPr="00AD35ED">
        <w:rPr>
          <w:color w:val="FF0000"/>
          <w:shd w:val="clear" w:color="auto" w:fill="FFFFFF"/>
          <w:lang w:val="en-US"/>
        </w:rPr>
        <w:t>accomplishments</w:t>
      </w:r>
      <w:r w:rsidR="0048542F" w:rsidRPr="00AD35ED">
        <w:rPr>
          <w:b/>
          <w:bCs/>
          <w:color w:val="FF0000"/>
          <w:shd w:val="clear" w:color="auto" w:fill="FFFFFF"/>
          <w:lang w:val="en-US"/>
        </w:rPr>
        <w:t xml:space="preserve">. </w:t>
      </w:r>
      <w:bookmarkEnd w:id="29"/>
      <w:bookmarkEnd w:id="30"/>
    </w:p>
    <w:bookmarkEnd w:id="27"/>
    <w:bookmarkEnd w:id="28"/>
    <w:p w14:paraId="7E4E190D" w14:textId="4A522986" w:rsidR="005B31F9" w:rsidRPr="007C2C44" w:rsidRDefault="001814F8" w:rsidP="008D0530">
      <w:pPr>
        <w:spacing w:line="480" w:lineRule="auto"/>
        <w:ind w:firstLine="708"/>
        <w:rPr>
          <w:strike/>
          <w:szCs w:val="24"/>
          <w:highlight w:val="red"/>
          <w:shd w:val="clear" w:color="auto" w:fill="FFFFFF"/>
          <w:lang w:val="en-GB"/>
        </w:rPr>
      </w:pPr>
      <w:r w:rsidRPr="00767BEB">
        <w:rPr>
          <w:szCs w:val="24"/>
          <w:lang w:val="en-GB"/>
        </w:rPr>
        <w:t>Considering behavio</w:t>
      </w:r>
      <w:r w:rsidR="00EF6389" w:rsidRPr="00767BEB">
        <w:rPr>
          <w:szCs w:val="24"/>
          <w:lang w:val="en-GB"/>
        </w:rPr>
        <w:t>u</w:t>
      </w:r>
      <w:r w:rsidRPr="00767BEB">
        <w:rPr>
          <w:szCs w:val="24"/>
          <w:lang w:val="en-GB"/>
        </w:rPr>
        <w:t>r</w:t>
      </w:r>
      <w:r w:rsidR="00EF6389" w:rsidRPr="00767BEB">
        <w:rPr>
          <w:szCs w:val="24"/>
          <w:lang w:val="en-GB"/>
        </w:rPr>
        <w:t>,</w:t>
      </w:r>
      <w:r w:rsidRPr="00767BEB">
        <w:rPr>
          <w:szCs w:val="24"/>
          <w:lang w:val="en-GB"/>
        </w:rPr>
        <w:t xml:space="preserve"> the present study </w:t>
      </w:r>
      <w:r w:rsidR="004B630D" w:rsidRPr="00767BEB">
        <w:rPr>
          <w:szCs w:val="24"/>
          <w:lang w:val="en-GB"/>
        </w:rPr>
        <w:t xml:space="preserve">findings </w:t>
      </w:r>
      <w:r w:rsidRPr="00767BEB">
        <w:rPr>
          <w:szCs w:val="24"/>
          <w:lang w:val="en-GB"/>
        </w:rPr>
        <w:t>show</w:t>
      </w:r>
      <w:r w:rsidR="00964F32" w:rsidRPr="00767BEB">
        <w:rPr>
          <w:szCs w:val="24"/>
          <w:lang w:val="en-GB"/>
        </w:rPr>
        <w:t>ed</w:t>
      </w:r>
      <w:r w:rsidRPr="00767BEB">
        <w:rPr>
          <w:szCs w:val="24"/>
          <w:lang w:val="en-GB"/>
        </w:rPr>
        <w:t xml:space="preserve"> </w:t>
      </w:r>
      <w:r w:rsidR="005A7752" w:rsidRPr="00767BEB">
        <w:rPr>
          <w:szCs w:val="24"/>
          <w:lang w:val="en-GB"/>
        </w:rPr>
        <w:t>that intention</w:t>
      </w:r>
      <w:r w:rsidRPr="00767BEB">
        <w:rPr>
          <w:szCs w:val="24"/>
          <w:lang w:val="en-GB"/>
        </w:rPr>
        <w:t>s</w:t>
      </w:r>
      <w:r w:rsidR="005A7752" w:rsidRPr="00767BEB">
        <w:rPr>
          <w:szCs w:val="24"/>
          <w:lang w:val="en-GB"/>
        </w:rPr>
        <w:t xml:space="preserve"> </w:t>
      </w:r>
      <w:r w:rsidRPr="00767BEB">
        <w:rPr>
          <w:szCs w:val="24"/>
          <w:lang w:val="en-GB"/>
        </w:rPr>
        <w:t>were</w:t>
      </w:r>
      <w:r w:rsidR="005A7752" w:rsidRPr="00767BEB">
        <w:rPr>
          <w:szCs w:val="24"/>
          <w:lang w:val="en-GB"/>
        </w:rPr>
        <w:t xml:space="preserve"> </w:t>
      </w:r>
      <w:r w:rsidR="00583293" w:rsidRPr="00767BEB">
        <w:rPr>
          <w:szCs w:val="24"/>
          <w:lang w:val="en-GB"/>
        </w:rPr>
        <w:t>the only</w:t>
      </w:r>
      <w:r w:rsidR="005A7752" w:rsidRPr="00767BEB">
        <w:rPr>
          <w:szCs w:val="24"/>
          <w:lang w:val="en-GB"/>
        </w:rPr>
        <w:t xml:space="preserve"> significant predictor of breastfeed</w:t>
      </w:r>
      <w:r w:rsidR="00620E5D" w:rsidRPr="00767BEB">
        <w:rPr>
          <w:szCs w:val="24"/>
          <w:lang w:val="en-GB"/>
        </w:rPr>
        <w:t>ing</w:t>
      </w:r>
      <w:r w:rsidR="005A7752" w:rsidRPr="00767BEB">
        <w:rPr>
          <w:szCs w:val="24"/>
          <w:lang w:val="en-GB"/>
        </w:rPr>
        <w:t xml:space="preserve"> behaviour at 2-years</w:t>
      </w:r>
      <w:r w:rsidRPr="00767BEB">
        <w:rPr>
          <w:szCs w:val="24"/>
          <w:lang w:val="en-GB"/>
        </w:rPr>
        <w:t>,</w:t>
      </w:r>
      <w:r w:rsidR="00802C59" w:rsidRPr="00767BEB">
        <w:rPr>
          <w:szCs w:val="24"/>
          <w:lang w:val="en-GB"/>
        </w:rPr>
        <w:t xml:space="preserve"> explaining </w:t>
      </w:r>
      <w:r w:rsidR="00242B4D" w:rsidRPr="00767BEB">
        <w:rPr>
          <w:szCs w:val="24"/>
          <w:lang w:val="en-GB"/>
        </w:rPr>
        <w:t>around</w:t>
      </w:r>
      <w:r w:rsidR="00802C59" w:rsidRPr="00767BEB">
        <w:rPr>
          <w:szCs w:val="24"/>
          <w:lang w:val="en-GB"/>
        </w:rPr>
        <w:t xml:space="preserve"> </w:t>
      </w:r>
      <w:r w:rsidR="00492187">
        <w:rPr>
          <w:szCs w:val="24"/>
          <w:lang w:val="en-GB"/>
        </w:rPr>
        <w:t>2</w:t>
      </w:r>
      <w:r w:rsidR="00802C59" w:rsidRPr="00767BEB">
        <w:rPr>
          <w:szCs w:val="24"/>
          <w:lang w:val="en-GB"/>
        </w:rPr>
        <w:t xml:space="preserve">0% of the </w:t>
      </w:r>
      <w:r w:rsidRPr="00767BEB">
        <w:rPr>
          <w:szCs w:val="24"/>
          <w:lang w:val="en-GB"/>
        </w:rPr>
        <w:t xml:space="preserve">variance, </w:t>
      </w:r>
      <w:r w:rsidR="005B31F9" w:rsidRPr="00767BEB">
        <w:rPr>
          <w:szCs w:val="24"/>
          <w:lang w:val="en-GB"/>
        </w:rPr>
        <w:t>similarly</w:t>
      </w:r>
      <w:r w:rsidR="005A7752" w:rsidRPr="00767BEB">
        <w:rPr>
          <w:szCs w:val="24"/>
          <w:lang w:val="en-GB"/>
        </w:rPr>
        <w:t xml:space="preserve"> </w:t>
      </w:r>
      <w:r w:rsidR="001C48B5" w:rsidRPr="00767BEB">
        <w:rPr>
          <w:rFonts w:eastAsiaTheme="minorHAnsi"/>
          <w:lang w:val="en-GB"/>
        </w:rPr>
        <w:t>to previous studies on breastfeeding</w:t>
      </w:r>
      <w:r w:rsidR="00FE3B69" w:rsidRPr="00767BEB">
        <w:rPr>
          <w:rFonts w:eastAsiaTheme="minorHAnsi"/>
          <w:lang w:val="en-GB"/>
        </w:rPr>
        <w:t xml:space="preserve"> and a recent systematic review</w:t>
      </w:r>
      <w:r w:rsidR="00D71A10" w:rsidRPr="00767BEB">
        <w:rPr>
          <w:rFonts w:eastAsiaTheme="minorHAnsi"/>
          <w:lang w:val="en-GB"/>
        </w:rPr>
        <w:t xml:space="preserve"> </w:t>
      </w:r>
      <w:r w:rsidR="00D71A10" w:rsidRPr="00767BEB">
        <w:rPr>
          <w:rFonts w:eastAsiaTheme="minorHAnsi"/>
          <w:lang w:val="en-GB"/>
        </w:rPr>
        <w:fldChar w:fldCharType="begin" w:fldLock="1"/>
      </w:r>
      <w:r w:rsidR="002F4985" w:rsidRPr="00767BEB">
        <w:rPr>
          <w:rFonts w:eastAsiaTheme="minorHAnsi"/>
          <w:lang w:val="en-GB"/>
        </w:rPr>
        <w:instrText>ADDIN CSL_CITATION {"citationItems":[{"id":"ITEM-1","itemData":{"DOI":"10.1007/s10995-018-2453-x","ISBN":"0123456789","ISSN":"15736628","abstract":"© 2018, Springer Science+Business Media, LLC, part of Springer Nature. Introduction Numerous studies have shown that the constructs of the Theory of Reasoned Action (TRA), Theory of Planned Behavior (TPB) and Breastfeeding Self-Efficacy (BSE) Framework can effectively identify relationships between maternal psychosocial factors and breastfeeding initiation. However, the ability of these theories to predict breastfeeding duration has not been adequately analyzed. The aim of the review was to examine the utility of the constructs of TRA/TPB and BSE to predict breastfeeding duration. Methods We conducted a literature search using Pubmed (1980-May 2015), Medline (1966-May 2015), CINAHL (1980-May 2015), EMBASE (1980-May 2015) and PsycINFO (1980-May 2015). We selected studies that were observational studies without randomization or blinding, using TRA, TPB or BSE as the framework for analysis. Only studies reporting on breastfeeding duration were included. Results Thirty studies were selected, which include four using TRA, 10 using TPB, 15 using BSE and one using a combination of TPB and BSE. Maternal intention and breastfeeding self-efficacy were found to be important predictors of breastfeeding duration. Inconsistent findings were found in assessing the relationship between maternal attitudes, subjective norms, perceived behavior control and breastfeeding duration. Discussion The inadequacy of these constructs in explaining breastfeeding duration indicates a need to further explore the role of maternal self-determination in breastfeeding behavior.","author":[{"dropping-particle":"","family":"Lau","given":"Christine Y.K.","non-dropping-particle":"","parse-names":false,"suffix":""},{"dropping-particle":"","family":"Lok","given":"Kris Y.W.","non-dropping-particle":"","parse-names":false,"suffix":""},{"dropping-particle":"","family":"Tarrant","given":"Marie","non-dropping-particle":"","parse-names":false,"suffix":""}],"container-title":"Maternal and Child Health Journal","id":"ITEM-1","issue":"3","issued":{"date-parts":[["2018"]]},"page":"327-342","title":"Breastfeeding Duration and the Theory of Planned Behavior and Breastfeeding Self-Efficacy Framework: A Systematic Review of Observational Studies","type":"article-journal","volume":"22"},"uris":["http://www.mendeley.com/documents/?uuid=48f86039-f427-4489-98e9-b6e519daedde"]}],"mendeley":{"formattedCitation":"(Lau et al., 2018)","plainTextFormattedCitation":"(Lau et al., 2018)","previouslyFormattedCitation":"(Lau et al., 2018)"},"properties":{"noteIndex":0},"schema":"https://github.com/citation-style-language/schema/raw/master/csl-citation.json"}</w:instrText>
      </w:r>
      <w:r w:rsidR="00D71A10" w:rsidRPr="00767BEB">
        <w:rPr>
          <w:rFonts w:eastAsiaTheme="minorHAnsi"/>
          <w:lang w:val="en-GB"/>
        </w:rPr>
        <w:fldChar w:fldCharType="separate"/>
      </w:r>
      <w:r w:rsidR="00D71A10" w:rsidRPr="00767BEB">
        <w:rPr>
          <w:rFonts w:eastAsiaTheme="minorHAnsi"/>
          <w:noProof/>
          <w:lang w:val="en-GB"/>
        </w:rPr>
        <w:t>(Lau et al., 2018)</w:t>
      </w:r>
      <w:r w:rsidR="00D71A10" w:rsidRPr="00767BEB">
        <w:rPr>
          <w:rFonts w:eastAsiaTheme="minorHAnsi"/>
          <w:lang w:val="en-GB"/>
        </w:rPr>
        <w:fldChar w:fldCharType="end"/>
      </w:r>
      <w:r w:rsidR="0065715C" w:rsidRPr="00767BEB">
        <w:rPr>
          <w:rFonts w:eastAsiaTheme="minorHAnsi"/>
          <w:lang w:val="en-GB"/>
        </w:rPr>
        <w:t xml:space="preserve">. Although </w:t>
      </w:r>
      <w:r w:rsidR="00220AC6" w:rsidRPr="00767BEB">
        <w:rPr>
          <w:rFonts w:eastAsiaTheme="minorHAnsi"/>
          <w:lang w:val="en-GB"/>
        </w:rPr>
        <w:t xml:space="preserve">previous studies </w:t>
      </w:r>
      <w:r w:rsidR="00220AC6" w:rsidRPr="00767BEB">
        <w:rPr>
          <w:szCs w:val="24"/>
          <w:lang w:val="en-GB"/>
        </w:rPr>
        <w:t xml:space="preserve">have </w:t>
      </w:r>
      <w:r w:rsidR="0065715C" w:rsidRPr="00767BEB">
        <w:rPr>
          <w:lang w:val="en-GB"/>
        </w:rPr>
        <w:t xml:space="preserve">found that among women </w:t>
      </w:r>
      <w:r w:rsidRPr="00767BEB">
        <w:rPr>
          <w:lang w:val="en-GB"/>
        </w:rPr>
        <w:t>with</w:t>
      </w:r>
      <w:r w:rsidR="0065715C" w:rsidRPr="00767BEB">
        <w:rPr>
          <w:lang w:val="en-GB"/>
        </w:rPr>
        <w:t xml:space="preserve"> breastf</w:t>
      </w:r>
      <w:r w:rsidR="008040D0" w:rsidRPr="00767BEB">
        <w:rPr>
          <w:lang w:val="en-GB"/>
        </w:rPr>
        <w:t>eeding</w:t>
      </w:r>
      <w:r w:rsidR="0065715C" w:rsidRPr="00767BEB">
        <w:rPr>
          <w:lang w:val="en-GB"/>
        </w:rPr>
        <w:t xml:space="preserve"> experience</w:t>
      </w:r>
      <w:r w:rsidRPr="00767BEB">
        <w:rPr>
          <w:lang w:val="en-GB"/>
        </w:rPr>
        <w:t>,</w:t>
      </w:r>
      <w:r w:rsidR="0065715C" w:rsidRPr="00767BEB">
        <w:rPr>
          <w:lang w:val="en-GB"/>
        </w:rPr>
        <w:t xml:space="preserve"> the </w:t>
      </w:r>
      <w:r w:rsidR="0065715C" w:rsidRPr="00767BEB">
        <w:rPr>
          <w:lang w:val="en-GB"/>
        </w:rPr>
        <w:lastRenderedPageBreak/>
        <w:t xml:space="preserve">relation between intentions and breastfeeding at 6 weeks </w:t>
      </w:r>
      <w:r w:rsidR="00220AC6" w:rsidRPr="00767BEB">
        <w:rPr>
          <w:szCs w:val="24"/>
          <w:lang w:val="en-GB"/>
        </w:rPr>
        <w:fldChar w:fldCharType="begin" w:fldLock="1"/>
      </w:r>
      <w:r w:rsidR="009C51B7">
        <w:rPr>
          <w:szCs w:val="24"/>
          <w:lang w:val="en-GB"/>
        </w:rPr>
        <w:instrText>ADDIN CSL_CITATION {"citationItems":[{"id":"ITEM-1","itemData":{"DOI":"10.1111/bjhp.12254","ISSN":"20448287","abstract":"© 2017 The Authors. British Journal of Health Psychology published by John Wiley  &amp;  Sons Ltd on behalf of British Psychological Society Objectives: Breastfeeding confers important health benefits to both infants and their mothers, but rates are low in the United Kingdom and other developed countries despite widespread promotion. This study examined the relationships between personal and vicarious experience of infant feeding, self-efficacy, the theory of planned behaviour variables of attitudes and subjective norm, and the likelihood of breastfeeding at 6–8 weeks post-natally. Design: A prospective questionnaire study of both first-time mothers (n = 77) and experienced breastfeeders (n = 72) recruited at an antenatal clinic in South East England. Methods: Participants completed a questionnaire at 32 weeks pregnant assessing personal and vicarious experience of infant feeding (breastfeeding, formula-feeding, and maternal grandmother’s experience of breastfeeding), perceived control, self-efficacy, intentions, attitudes (to breastfeeding and formula-feeding), and subjective norm. Infant feeding behaviour was recorded at 6–8 weeks post-natally. Multiple linear regression modelled the influence of vicarious experience on attitudes, subjective norm, and self-efficacy (but not perceived control) and modelled the influence of attitude, subjective norm, self-efficacy, and past experience on intentions to breastfeed. Logistic regression modelled the likelihood of breastfeeding at 6–8 weeks. Results: Previous experience (particularly personal experience of breastfeeding) explained a significant amount of variance in attitudes, subjective norm, and self-efficacy. Intentions to breastfeed were predicted by subjective norm and attitude to formula-feeding and, in experienced mothers, self-efficacy. Breastfeeding at 6 weeks was predicted by intentions and vicarious experience of formula-feeding. Conclusion: Vicarious experience, particularly of formula-feeding, has been shown to influence the behaviour of first-time and experienced mothers both directly and indirectly via attitudes and subjective norm. Interventions that reduce exposure to formula-feeding (perhaps by limiting advertising) or cushion mothers from its effects may enable more mothers to meet their breastfeeding goals. Statement of contribution What is already known on this subject? Rates of breastfeeding in the United Kingdom are low and resistant to change. Self-efficacy may be an important and modifia…","author":[{"dropping-particle":"","family":"Bartle","given":"Naomi C.","non-dropping-particle":"","parse-names":false,"suffix":""},{"dropping-particle":"","family":"Harvey","given":"Kate","non-dropping-particle":"","parse-names":false,"suffix":""}],"container-title":"British Journal of Health Psychology","id":"ITEM-1","issue":"4","issued":{"date-parts":[["2017"]]},"page":"763-785","title":"Explaining infant feeding: The role of previous personal and vicarious experience on attitudes, subjective norms, self-efficacy, and breastfeeding outcomes","type":"article-journal","volume":"22"},"uris":["http://www.mendeley.com/documents/?uuid=65f70bc5-09ea-4d2b-be4f-a41c274d31a9"]}],"mendeley":{"formattedCitation":"(Bartle &amp; Harvey, 2017)","plainTextFormattedCitation":"(Bartle &amp; Harvey, 2017)","previouslyFormattedCitation":"(Bartle &amp; Harvey, 2017)"},"properties":{"noteIndex":0},"schema":"https://github.com/citation-style-language/schema/raw/master/csl-citation.json"}</w:instrText>
      </w:r>
      <w:r w:rsidR="00220AC6" w:rsidRPr="00767BEB">
        <w:rPr>
          <w:szCs w:val="24"/>
          <w:lang w:val="en-GB"/>
        </w:rPr>
        <w:fldChar w:fldCharType="separate"/>
      </w:r>
      <w:r w:rsidR="00653130" w:rsidRPr="00653130">
        <w:rPr>
          <w:noProof/>
          <w:szCs w:val="24"/>
          <w:lang w:val="en-GB"/>
        </w:rPr>
        <w:t>(Bartle &amp; Harvey, 2017)</w:t>
      </w:r>
      <w:r w:rsidR="00220AC6" w:rsidRPr="00767BEB">
        <w:rPr>
          <w:szCs w:val="24"/>
          <w:lang w:val="en-GB"/>
        </w:rPr>
        <w:fldChar w:fldCharType="end"/>
      </w:r>
      <w:r w:rsidR="00220AC6" w:rsidRPr="00767BEB">
        <w:rPr>
          <w:szCs w:val="24"/>
          <w:lang w:val="en-GB"/>
        </w:rPr>
        <w:t xml:space="preserve"> </w:t>
      </w:r>
      <w:r w:rsidR="00220AC6" w:rsidRPr="00767BEB">
        <w:rPr>
          <w:lang w:val="en-GB"/>
        </w:rPr>
        <w:t xml:space="preserve">and 12 months </w:t>
      </w:r>
      <w:r w:rsidR="0065715C" w:rsidRPr="00767BEB">
        <w:rPr>
          <w:lang w:val="en-GB"/>
        </w:rPr>
        <w:t>w</w:t>
      </w:r>
      <w:r w:rsidR="00B92A25" w:rsidRPr="00767BEB">
        <w:rPr>
          <w:lang w:val="en-GB"/>
        </w:rPr>
        <w:t>as</w:t>
      </w:r>
      <w:r w:rsidR="0065715C" w:rsidRPr="00767BEB">
        <w:rPr>
          <w:lang w:val="en-GB"/>
        </w:rPr>
        <w:t xml:space="preserve"> stronger than for first-time mothers</w:t>
      </w:r>
      <w:r w:rsidR="00220AC6" w:rsidRPr="00767BEB">
        <w:rPr>
          <w:shd w:val="clear" w:color="auto" w:fill="FFFFFF"/>
          <w:lang w:val="en-GB"/>
        </w:rPr>
        <w:t xml:space="preserve"> </w:t>
      </w:r>
      <w:r w:rsidR="00220AC6" w:rsidRPr="00767BEB">
        <w:rPr>
          <w:shd w:val="clear" w:color="auto" w:fill="FFFFFF"/>
          <w:lang w:val="en-GB"/>
        </w:rPr>
        <w:fldChar w:fldCharType="begin" w:fldLock="1"/>
      </w:r>
      <w:r w:rsidR="006C2BED">
        <w:rPr>
          <w:shd w:val="clear" w:color="auto" w:fill="FFFFFF"/>
          <w:lang w:val="en-GB"/>
        </w:rPr>
        <w:instrText>ADDIN CSL_CITATION {"citationItems":[{"id":"ITEM-1","itemData":{"DOI":"10.1089/bfm.2014.0119","ISSN":"1556-8253","abstract":"© Copyright 2015, Mary Ann Liebert, Inc. 2015. Objective: Anecdotally, breastfeeding experiences differ between those who have previously nursed an infant and those who are primiparous. This analysis contrasted breastfeeding outcomes between primiparous women and those with previous experience spanning from maternity stay through 6 months postpartum. Study Design: A secondary analysis was conducted of data collected in a randomized, controlled trial with mothers and \"well\" newborns ≥34 weeks of gestation comparing two post-hospital discharge care models. Mothers completed an in-person interview during the postpartum stay and phone surveys at 2 weeks, 2 months, and 6 months where questionnaires related to breastfeeding were completed. All participants intended to breastfeed. Chi-squared and Wilcoxon rank sum tests were used to test for differences between parity groups. Breastfeeding duration by parity group was compared using a Kaplan-Meier plot and a logrank test. A Cox proportional hazards model was used to evaluate the relationship between breastfeeding duration and parity after adjusting for covariates. Results: Among 1,099 mothers available for analysis, 542 (49%) were primiparous. Multiparous mothers had a longer intended breastfeeding duration (median, 9 vs. 6 months; p&lt;0.001). Following delivery, primiparous mothers had a longer median time to first breastfeeding attempt (119 vs. 96 minutes; p&lt;0.001) and were more likely to have eight or fewer feeding attempts in the first 24 hours (33% vs. 44%; p&lt;0.001)). More primiparous women reported early breastfeeding problems (35% vs. 20%; p&lt;0.001) and mixed feeding at hospital discharge (39% vs. 23%; p&lt;0.001) despite reporting less breastfeeding-associated pain during the first week (p=0.04). Multiparous women were more likely to breastfeed through 6 months (p&lt;0.001). In a multivariable Cox model for breastfeeding duration, an interaction existed between intended breastfeeding duration and parity (p=0.006); among those intending to breastfeed for 12 months, multiparous mothers had a significantly lower hazard of stopping breastfeeding (hazard ratio=0.66; p=0.03) than primiparous mothers. Conclusions: Women who have breastfed previously have significantly different breastfeeding experiences than primiparous women. Pre- and postdelivery breastfeeding support should differentially target primiparous women to improve breastfeeding outcomes.","author":[{"dropping-particle":"","family":"Hackman","given":"Nicole M.","non-dropping-particle":"","parse-names":false,"suffix":""},{"dropping-particle":"","family":"Schaefer","given":"Eric W.","non-dropping-particle":"","parse-names":false,"suffix":""},{"dropping-particle":"","family":"Beiler","given":"Jessica S.","non-dropping-particle":"","parse-names":false,"suffix":""},{"dropping-particle":"","family":"Rose","given":"Chelsea M.","non-dropping-particle":"","parse-names":false,"suffix":""},{"dropping-particle":"","family":"Paul","given":"Ian M.","non-dropping-particle":"","parse-names":false,"suffix":""}],"container-title":"Breastfeeding Medicine","id":"ITEM-1","issue":"3","issued":{"date-parts":[["2014"]]},"page":"156-162","title":"Breastfeeding Outcome Comparison by Parity","type":"article-journal","volume":"10"},"uris":["http://www.mendeley.com/documents/?uuid=2a8016b1-0a4a-4608-abe7-e8330185491d"]}],"mendeley":{"formattedCitation":"(Hackman et al., 2014)","plainTextFormattedCitation":"(Hackman et al., 2014)","previouslyFormattedCitation":"(Hackman et al., 2014)"},"properties":{"noteIndex":0},"schema":"https://github.com/citation-style-language/schema/raw/master/csl-citation.json"}</w:instrText>
      </w:r>
      <w:r w:rsidR="00220AC6" w:rsidRPr="00767BEB">
        <w:rPr>
          <w:shd w:val="clear" w:color="auto" w:fill="FFFFFF"/>
          <w:lang w:val="en-GB"/>
        </w:rPr>
        <w:fldChar w:fldCharType="separate"/>
      </w:r>
      <w:r w:rsidR="006C2BED" w:rsidRPr="006C2BED">
        <w:rPr>
          <w:noProof/>
          <w:shd w:val="clear" w:color="auto" w:fill="FFFFFF"/>
          <w:lang w:val="en-GB"/>
        </w:rPr>
        <w:t>(Hackman et al., 2014)</w:t>
      </w:r>
      <w:r w:rsidR="00220AC6" w:rsidRPr="00767BEB">
        <w:rPr>
          <w:shd w:val="clear" w:color="auto" w:fill="FFFFFF"/>
          <w:lang w:val="en-GB"/>
        </w:rPr>
        <w:fldChar w:fldCharType="end"/>
      </w:r>
      <w:r w:rsidR="0065715C" w:rsidRPr="00767BEB">
        <w:rPr>
          <w:lang w:val="en-GB"/>
        </w:rPr>
        <w:t xml:space="preserve">, </w:t>
      </w:r>
      <w:bookmarkStart w:id="31" w:name="_Hlk79476788"/>
      <w:r w:rsidR="0065715C" w:rsidRPr="00767BEB">
        <w:rPr>
          <w:rFonts w:eastAsiaTheme="minorHAnsi"/>
          <w:lang w:val="en-GB"/>
        </w:rPr>
        <w:t>t</w:t>
      </w:r>
      <w:r w:rsidR="00812567" w:rsidRPr="00767BEB">
        <w:rPr>
          <w:shd w:val="clear" w:color="auto" w:fill="FFFFFF"/>
          <w:lang w:val="en-GB"/>
        </w:rPr>
        <w:t>he findings of the present study did not show a contribution of parity in predicting behaviour</w:t>
      </w:r>
      <w:r w:rsidR="00357077">
        <w:rPr>
          <w:shd w:val="clear" w:color="auto" w:fill="FFFFFF"/>
          <w:lang w:val="en-GB"/>
        </w:rPr>
        <w:t xml:space="preserve">, </w:t>
      </w:r>
      <w:r w:rsidR="00725217">
        <w:rPr>
          <w:shd w:val="clear" w:color="auto" w:fill="FFFFFF"/>
          <w:lang w:val="en-GB"/>
        </w:rPr>
        <w:t xml:space="preserve">and parity did not moderate </w:t>
      </w:r>
      <w:r w:rsidR="006C2BED">
        <w:rPr>
          <w:shd w:val="clear" w:color="auto" w:fill="FFFFFF"/>
          <w:lang w:val="en-GB"/>
        </w:rPr>
        <w:t>intention-behaviour and PBC-behaviour relation</w:t>
      </w:r>
      <w:r w:rsidR="00812567" w:rsidRPr="00767BEB">
        <w:rPr>
          <w:shd w:val="clear" w:color="auto" w:fill="FFFFFF"/>
          <w:lang w:val="en-GB"/>
        </w:rPr>
        <w:t xml:space="preserve">, but </w:t>
      </w:r>
      <w:r w:rsidR="00725217">
        <w:rPr>
          <w:shd w:val="clear" w:color="auto" w:fill="FFFFFF"/>
          <w:lang w:val="en-GB"/>
        </w:rPr>
        <w:t xml:space="preserve">findings showed </w:t>
      </w:r>
      <w:r w:rsidR="00812567" w:rsidRPr="00767BEB">
        <w:rPr>
          <w:shd w:val="clear" w:color="auto" w:fill="FFFFFF"/>
          <w:lang w:val="en-GB"/>
        </w:rPr>
        <w:t xml:space="preserve">only a strong contribution of intention on predicting breastfeeding </w:t>
      </w:r>
      <w:r w:rsidR="00812567" w:rsidRPr="00767BEB">
        <w:rPr>
          <w:szCs w:val="24"/>
          <w:shd w:val="clear" w:color="auto" w:fill="FFFFFF"/>
          <w:lang w:val="en-GB"/>
        </w:rPr>
        <w:t>behaviour at 2 years.</w:t>
      </w:r>
    </w:p>
    <w:bookmarkEnd w:id="31"/>
    <w:p w14:paraId="5A8B4BFF" w14:textId="6084BE17" w:rsidR="00D95D13" w:rsidRDefault="001675A4" w:rsidP="00973CDA">
      <w:pPr>
        <w:spacing w:line="480" w:lineRule="auto"/>
        <w:ind w:firstLine="708"/>
        <w:rPr>
          <w:szCs w:val="24"/>
          <w:lang w:val="en-GB"/>
        </w:rPr>
      </w:pPr>
      <w:r w:rsidRPr="00767BEB">
        <w:rPr>
          <w:szCs w:val="24"/>
          <w:lang w:val="en-GB"/>
        </w:rPr>
        <w:t>Some practical implications can be drawn based on the present findings</w:t>
      </w:r>
      <w:r w:rsidR="00725217">
        <w:rPr>
          <w:szCs w:val="24"/>
          <w:lang w:val="en-GB"/>
        </w:rPr>
        <w:t>. T</w:t>
      </w:r>
      <w:r w:rsidR="008D4A25" w:rsidRPr="00767BEB">
        <w:rPr>
          <w:szCs w:val="24"/>
          <w:lang w:val="en-GB"/>
        </w:rPr>
        <w:t xml:space="preserve">he development and the implementation of strategies that assist women in developing positive breastfeeding attitudes should be addressed, such as providing consistent evidence-based information in antenatal education settings </w:t>
      </w:r>
      <w:r w:rsidR="00E36567" w:rsidRPr="00767BEB">
        <w:rPr>
          <w:szCs w:val="24"/>
          <w:lang w:val="en-GB"/>
        </w:rPr>
        <w:fldChar w:fldCharType="begin" w:fldLock="1"/>
      </w:r>
      <w:r w:rsidR="007C51EF" w:rsidRPr="00767BEB">
        <w:rPr>
          <w:szCs w:val="24"/>
          <w:lang w:val="en-GB"/>
        </w:rPr>
        <w:instrText>ADDIN CSL_CITATION {"citationItems":[{"id":"ITEM-1","itemData":{"DOI":"10.1080/08870440290013644a","ISSN":"0887-0446","abstract":"The present study explored the relationships between psychological and somatic factors in patients undergoing Coronary Artery Bypass Graft surgery (CABG). The data-analysis of previous work was extended by adding somatic factors, including feelings of disability, somatic complaints and fatigue. The focus was on their relationships with psychological factors, including anxiety, depression and neuroticism. Prior to surgery and six months postoperatively, 217 patients completed self-report questionnaires. Using the method of structural equation modeling (SEM), the structure of relationships between the somatic, psychological and background factors (i.e., gender, age and medical factors) was explored. A model was developed providing a good fit and accounting for a substantial amount of variance. The structure of relationships revealed that somatic factors lead to anxiety and depression in the preoperative period, whereas anxiety and depression lead to somatic factors in the postoperative period. The structure further strengthened the key position of neuroticism and its overall negative prognostic implications.","author":[{"dropping-particle":"","family":"Hardeman","given":"Wendy","non-dropping-particle":"","parse-names":false,"suffix":""},{"dropping-particle":"","family":"Johnston","given":"Marie","non-dropping-particle":"","parse-names":false,"suffix":""},{"dropping-particle":"","family":"Johnston","given":"Derek","non-dropping-particle":"","parse-names":false,"suffix":""},{"dropping-particle":"","family":"Bonetti","given":"Debbie","non-dropping-particle":"","parse-names":false,"suffix":""},{"dropping-particle":"","family":"Wareham","given":"Nicholas","non-dropping-particle":"","parse-names":false,"suffix":""},{"dropping-particle":"","family":"Kinmonth","given":"Ann Louise","non-dropping-particle":"","parse-names":false,"suffix":""}],"container-title":"Psychology &amp; Health","id":"ITEM-1","issue":"2","issued":{"date-parts":[["2002","1"]]},"page":"123-158","title":"Application of the Theory of Planned Behaviour in Behaviour Change Interventions: A Systematic Review","type":"article-journal","volume":"17"},"uris":["http://www.mendeley.com/documents/?uuid=cb804714-5432-4df1-9e07-475f500b8d73"]},{"id":"ITEM-2","itemData":{"DOI":"10.1111/jan.13104","ISSN":"13652648","PMID":"27533785","abstract":"Aim: The aim of this study was to determine the effectiveness of educational interventions focusing on women and their social network for the promotion of exclusive breastfeeding up to the age of 6 months. Background: Despite the advantages of breastfeeding and strategies available for its promotion, early weaning is common worldwide. Design: Systematic review and meta-analysis based on the Joanna Briggs Institute guidelines. Data sources: A search was performed in databases (LILACS, PubMed, Science Direct, Scopus, CINAHL, Web of Science and Cochrane Library), reference lists and grey literature. There was no limitation on the studies' year of publication. Review methods: JBI-MAStARI software were used. The meta-analysis was performed using Stata version 13·0. The effect was estimated by odds ratio with 95% confidence intervals. Results: Of 7201 identified studies, 11 made up the review's corpus. Educational interventions were about twice as effective compared with routine interventions used in the control groups. It was evident that educational interventions have focused only on the woman and have not covered all five types of support she needs to breastfeed. Conclusion: Educational interventions were about twice as effective in promoting exclusive breastfeeding at 6 months old. There is a need for further studies applying interventions that address women and their social network from the prenatal period, considering all types of support.","author":[{"dropping-particle":"","family":"Oliveira","given":"Isabella Beatriz Barbosa","non-dropping-particle":"","parse-names":false,"suffix":""},{"dropping-particle":"","family":"Leal","given":"Luciana Pedrosa","non-dropping-particle":"","parse-names":false,"suffix":""},{"dropping-particle":"","family":"Coriolano-Marinus","given":"Maria Wanderleya de Lavor","non-dropping-particle":"","parse-names":false,"suffix":""},{"dropping-particle":"","family":"Santos","given":"Alessandro Henrique da Silva","non-dropping-particle":"","parse-names":false,"suffix":""},{"dropping-particle":"","family":"Horta","given":"Bernardo Lessa","non-dropping-particle":"","parse-names":false,"suffix":""},{"dropping-particle":"","family":"Pontes","given":"Cleide Maria","non-dropping-particle":"","parse-names":false,"suffix":""}],"container-title":"Journal of Advanced Nursing","id":"ITEM-2","issue":"2","issued":{"date-parts":[["2017"]]},"page":"323-335","title":"Meta-analysis of the effectiveness of educational interventions for breastfeeding promotion directed to the woman and her social network","type":"article-journal","volume":"73"},"uris":["http://www.mendeley.com/documents/?uuid=513087d8-094d-4fe3-9b42-74d3b0634a98"]}],"mendeley":{"formattedCitation":"(Hardeman et al., 2002; Oliveira et al., 2017)","plainTextFormattedCitation":"(Hardeman et al., 2002; Oliveira et al., 2017)","previouslyFormattedCitation":"(Hardeman et al., 2002; Oliveira et al., 2017)"},"properties":{"noteIndex":0},"schema":"https://github.com/citation-style-language/schema/raw/master/csl-citation.json"}</w:instrText>
      </w:r>
      <w:r w:rsidR="00E36567" w:rsidRPr="00767BEB">
        <w:rPr>
          <w:szCs w:val="24"/>
          <w:lang w:val="en-GB"/>
        </w:rPr>
        <w:fldChar w:fldCharType="separate"/>
      </w:r>
      <w:r w:rsidR="00C5293C" w:rsidRPr="00767BEB">
        <w:rPr>
          <w:noProof/>
          <w:szCs w:val="24"/>
          <w:lang w:val="en-GB"/>
        </w:rPr>
        <w:t>(Hardeman et al., 2002; Oliveira et al., 2017)</w:t>
      </w:r>
      <w:r w:rsidR="00E36567" w:rsidRPr="00767BEB">
        <w:rPr>
          <w:szCs w:val="24"/>
          <w:lang w:val="en-GB"/>
        </w:rPr>
        <w:fldChar w:fldCharType="end"/>
      </w:r>
      <w:r w:rsidR="008D4A25" w:rsidRPr="00767BEB">
        <w:rPr>
          <w:szCs w:val="24"/>
          <w:lang w:val="en-GB"/>
        </w:rPr>
        <w:t>. For example, health practitioners can consider addressing during one-on-one consultations or group educational interventions what women believe that breastfeeding will do for the health of the infant, for the bond between infant and mother and how mothers might approach social situations while breastfeeding.</w:t>
      </w:r>
      <w:r w:rsidR="001A23D4" w:rsidRPr="00767BEB">
        <w:rPr>
          <w:szCs w:val="24"/>
          <w:lang w:val="en-GB"/>
        </w:rPr>
        <w:t xml:space="preserve"> </w:t>
      </w:r>
      <w:r w:rsidR="009828AB" w:rsidRPr="00767BEB">
        <w:rPr>
          <w:szCs w:val="24"/>
          <w:shd w:val="clear" w:color="auto" w:fill="FFFFFF"/>
          <w:lang w:val="en-GB"/>
        </w:rPr>
        <w:t xml:space="preserve">Based on the present study </w:t>
      </w:r>
      <w:r w:rsidR="00D12B7A" w:rsidRPr="00767BEB">
        <w:rPr>
          <w:szCs w:val="24"/>
          <w:shd w:val="clear" w:color="auto" w:fill="FFFFFF"/>
          <w:lang w:val="en-GB"/>
        </w:rPr>
        <w:t xml:space="preserve">also </w:t>
      </w:r>
      <w:r w:rsidR="009828AB" w:rsidRPr="00767BEB">
        <w:rPr>
          <w:szCs w:val="24"/>
          <w:shd w:val="clear" w:color="auto" w:fill="FFFFFF"/>
          <w:lang w:val="en-GB"/>
        </w:rPr>
        <w:t xml:space="preserve">working on </w:t>
      </w:r>
      <w:r w:rsidR="000347E1" w:rsidRPr="00767BEB">
        <w:rPr>
          <w:szCs w:val="24"/>
          <w:shd w:val="clear" w:color="auto" w:fill="FFFFFF"/>
          <w:lang w:val="en-GB"/>
        </w:rPr>
        <w:t>enhancing</w:t>
      </w:r>
      <w:r w:rsidR="009828AB" w:rsidRPr="00767BEB">
        <w:rPr>
          <w:szCs w:val="24"/>
          <w:shd w:val="clear" w:color="auto" w:fill="FFFFFF"/>
          <w:lang w:val="en-GB"/>
        </w:rPr>
        <w:t xml:space="preserve"> perceived </w:t>
      </w:r>
      <w:r w:rsidR="00093E99" w:rsidRPr="00767BEB">
        <w:rPr>
          <w:szCs w:val="24"/>
          <w:shd w:val="clear" w:color="auto" w:fill="FFFFFF"/>
          <w:lang w:val="en-GB"/>
        </w:rPr>
        <w:t>behavioural</w:t>
      </w:r>
      <w:r w:rsidR="009828AB" w:rsidRPr="00767BEB">
        <w:rPr>
          <w:szCs w:val="24"/>
          <w:shd w:val="clear" w:color="auto" w:fill="FFFFFF"/>
          <w:lang w:val="en-GB"/>
        </w:rPr>
        <w:t xml:space="preserve"> control may have </w:t>
      </w:r>
      <w:r w:rsidR="001A23D4" w:rsidRPr="00767BEB">
        <w:rPr>
          <w:szCs w:val="24"/>
          <w:shd w:val="clear" w:color="auto" w:fill="FFFFFF"/>
          <w:lang w:val="en-GB"/>
        </w:rPr>
        <w:t>a</w:t>
      </w:r>
      <w:r w:rsidR="009828AB" w:rsidRPr="00767BEB">
        <w:rPr>
          <w:szCs w:val="24"/>
          <w:shd w:val="clear" w:color="auto" w:fill="FFFFFF"/>
          <w:lang w:val="en-GB"/>
        </w:rPr>
        <w:t xml:space="preserve"> positive impact in increasing intentions to </w:t>
      </w:r>
      <w:r w:rsidR="00093E99" w:rsidRPr="00767BEB">
        <w:rPr>
          <w:szCs w:val="24"/>
          <w:shd w:val="clear" w:color="auto" w:fill="FFFFFF"/>
          <w:lang w:val="en-GB"/>
        </w:rPr>
        <w:t>breastfeed</w:t>
      </w:r>
      <w:r w:rsidR="009828AB" w:rsidRPr="00767BEB">
        <w:rPr>
          <w:szCs w:val="24"/>
          <w:shd w:val="clear" w:color="auto" w:fill="FFFFFF"/>
          <w:lang w:val="en-GB"/>
        </w:rPr>
        <w:t xml:space="preserve">. </w:t>
      </w:r>
      <w:bookmarkStart w:id="32" w:name="_Hlk84355590"/>
      <w:r w:rsidR="009828AB" w:rsidRPr="00767BEB">
        <w:rPr>
          <w:szCs w:val="24"/>
          <w:lang w:val="en-GB"/>
        </w:rPr>
        <w:t>It is important to note</w:t>
      </w:r>
      <w:r w:rsidR="001A23D4" w:rsidRPr="00767BEB">
        <w:rPr>
          <w:szCs w:val="24"/>
          <w:lang w:val="en-GB"/>
        </w:rPr>
        <w:t xml:space="preserve"> </w:t>
      </w:r>
      <w:r w:rsidR="009828AB" w:rsidRPr="00767BEB">
        <w:rPr>
          <w:szCs w:val="24"/>
          <w:lang w:val="en-GB"/>
        </w:rPr>
        <w:t xml:space="preserve">that it is not sufficient to have previous experience with </w:t>
      </w:r>
      <w:r w:rsidR="00632DAC">
        <w:rPr>
          <w:szCs w:val="24"/>
          <w:lang w:val="en-GB"/>
        </w:rPr>
        <w:t>breast</w:t>
      </w:r>
      <w:r w:rsidR="00B81CDD">
        <w:rPr>
          <w:szCs w:val="24"/>
          <w:lang w:val="en-GB"/>
        </w:rPr>
        <w:t>f</w:t>
      </w:r>
      <w:r w:rsidR="00632DAC">
        <w:rPr>
          <w:szCs w:val="24"/>
          <w:lang w:val="en-GB"/>
        </w:rPr>
        <w:t>eeding</w:t>
      </w:r>
      <w:r w:rsidR="009828AB" w:rsidRPr="00767BEB">
        <w:rPr>
          <w:szCs w:val="24"/>
          <w:lang w:val="en-GB"/>
        </w:rPr>
        <w:t xml:space="preserve">, but it is important that during previous experience women develop control over </w:t>
      </w:r>
      <w:r w:rsidR="00632DAC">
        <w:rPr>
          <w:szCs w:val="24"/>
          <w:lang w:val="en-GB"/>
        </w:rPr>
        <w:t xml:space="preserve">a </w:t>
      </w:r>
      <w:r w:rsidR="009828AB" w:rsidRPr="00767BEB">
        <w:rPr>
          <w:szCs w:val="24"/>
          <w:lang w:val="en-GB"/>
        </w:rPr>
        <w:t>behavio</w:t>
      </w:r>
      <w:r w:rsidR="004B630D" w:rsidRPr="00767BEB">
        <w:rPr>
          <w:szCs w:val="24"/>
          <w:lang w:val="en-GB"/>
        </w:rPr>
        <w:t>u</w:t>
      </w:r>
      <w:r w:rsidR="009828AB" w:rsidRPr="00767BEB">
        <w:rPr>
          <w:szCs w:val="24"/>
          <w:lang w:val="en-GB"/>
        </w:rPr>
        <w:t>r</w:t>
      </w:r>
      <w:r w:rsidR="00632DAC">
        <w:rPr>
          <w:szCs w:val="24"/>
          <w:lang w:val="en-GB"/>
        </w:rPr>
        <w:t xml:space="preserve"> </w:t>
      </w:r>
      <w:r w:rsidR="00632DAC">
        <w:rPr>
          <w:color w:val="FF0000"/>
          <w:szCs w:val="24"/>
          <w:shd w:val="clear" w:color="auto" w:fill="FFFFFF"/>
          <w:lang w:val="en-GB"/>
        </w:rPr>
        <w:t>which may be determined also by other contextual factors</w:t>
      </w:r>
      <w:r w:rsidR="009828AB" w:rsidRPr="00767BEB">
        <w:rPr>
          <w:szCs w:val="24"/>
          <w:lang w:val="en-GB"/>
        </w:rPr>
        <w:t xml:space="preserve">. </w:t>
      </w:r>
      <w:bookmarkEnd w:id="32"/>
      <w:r w:rsidR="00803C5D">
        <w:rPr>
          <w:szCs w:val="24"/>
          <w:shd w:val="clear" w:color="auto" w:fill="FFFFFF"/>
          <w:lang w:val="en-GB"/>
        </w:rPr>
        <w:t>Consistently,</w:t>
      </w:r>
      <w:r w:rsidR="00D12B7A" w:rsidRPr="00767BEB">
        <w:rPr>
          <w:szCs w:val="24"/>
          <w:shd w:val="clear" w:color="auto" w:fill="FFFFFF"/>
          <w:lang w:val="en-GB"/>
        </w:rPr>
        <w:t xml:space="preserve"> </w:t>
      </w:r>
      <w:r w:rsidR="00803C5D">
        <w:rPr>
          <w:szCs w:val="24"/>
          <w:shd w:val="clear" w:color="auto" w:fill="FFFFFF"/>
          <w:lang w:val="en-GB"/>
        </w:rPr>
        <w:t xml:space="preserve">also </w:t>
      </w:r>
      <w:r w:rsidR="00D12B7A" w:rsidRPr="00767BEB">
        <w:rPr>
          <w:szCs w:val="24"/>
          <w:shd w:val="clear" w:color="auto" w:fill="FFFFFF"/>
          <w:lang w:val="en-GB"/>
        </w:rPr>
        <w:t xml:space="preserve">other aspects of control over the behaviour as self-efficacy beliefs </w:t>
      </w:r>
      <w:r w:rsidR="00D12B7A" w:rsidRPr="00767BEB">
        <w:rPr>
          <w:szCs w:val="24"/>
          <w:lang w:val="en-GB"/>
        </w:rPr>
        <w:t xml:space="preserve">are crucial for continuing breastfeeding </w:t>
      </w:r>
      <w:r w:rsidR="00D12B7A" w:rsidRPr="00767BEB">
        <w:rPr>
          <w:szCs w:val="24"/>
          <w:lang w:val="en-GB"/>
        </w:rPr>
        <w:fldChar w:fldCharType="begin" w:fldLock="1"/>
      </w:r>
      <w:r w:rsidR="00D12B7A" w:rsidRPr="00767BEB">
        <w:rPr>
          <w:szCs w:val="24"/>
          <w:lang w:val="en-GB"/>
        </w:rPr>
        <w:instrText>ADDIN CSL_CITATION {"citationItems":[{"id":"ITEM-1","itemData":{"DOI":"10.1016/j.ijnurstu.2003.11.002","ISSN":"00207489","PMID":"15050853","abstract":"The purpose of this study was to evaluate the implementation of a change to the breastfeeding policy in seven hospitals in accordance with the 'Ten Steps to Successful Breastfeeding' issued by the World Health Organization and the United Nations Children's Fund and to assess the impact of hospital practices on breastfeeding. A 3-year quasi-experimental pre-post test design was conducted in 12 hospitals. The subjects were composed of 4614 lactating women in both experimental and control groups. The research instruments included the Baby-Friendly hospital Initiative training programs and questionnaires on breastfeeding duration, knowledge, attitude, and demographic data. Breastfeeding rates (including exclusive breastfeeding, mixed breastfeeding, and overall breastfeeding rates) of the experimental and control groups were measured and compared at four different times, during the hospital stay and at 2 weeks, 1 and 2 months postpartum. The results indicated that the exclusive and overall breastfeeding rates of the experimental group were higher than those of the control group (p&lt;0.001); moreover, the breastfeeding rates generally exhibited an increasing trend year by year (p&lt;0.001). The results also showed that the experimental group scored higher in breastfeeding knowledge than the control group as did positive attitudes toward breastfeeding (t&gt;1.96, p&lt;0.05) with scores increasing year by year. The results also showed that higher scores reflected better knowledge in breastfeeding, and, in turn, a longer duration of breastfeeding. © 2004 Elsevier Ltd. All rights reserved.","author":[{"dropping-particle":"","family":"Gau","given":"Meei Ling","non-dropping-particle":"","parse-names":false,"suffix":""}],"container-title":"International Journal of Nursing Studies","id":"ITEM-1","issue":"4","issued":{"date-parts":[["2004"]]},"page":"425-435","title":"Evaluation of a lactation intervention program to encourage breastfeeding: A longitudinal study","type":"article-journal","volume":"41"},"uris":["http://www.mendeley.com/documents/?uuid=cd972fb6-8581-4484-9954-8eb35990ce77"]}],"mendeley":{"formattedCitation":"(Gau, 2004)","plainTextFormattedCitation":"(Gau, 2004)","previouslyFormattedCitation":"(Gau, 2004)"},"properties":{"noteIndex":0},"schema":"https://github.com/citation-style-language/schema/raw/master/csl-citation.json"}</w:instrText>
      </w:r>
      <w:r w:rsidR="00D12B7A" w:rsidRPr="00767BEB">
        <w:rPr>
          <w:szCs w:val="24"/>
          <w:lang w:val="en-GB"/>
        </w:rPr>
        <w:fldChar w:fldCharType="separate"/>
      </w:r>
      <w:r w:rsidR="00D12B7A" w:rsidRPr="00767BEB">
        <w:rPr>
          <w:noProof/>
          <w:szCs w:val="24"/>
          <w:lang w:val="en-GB"/>
        </w:rPr>
        <w:t>(Gau, 2004)</w:t>
      </w:r>
      <w:r w:rsidR="00D12B7A" w:rsidRPr="00767BEB">
        <w:rPr>
          <w:szCs w:val="24"/>
          <w:lang w:val="en-GB"/>
        </w:rPr>
        <w:fldChar w:fldCharType="end"/>
      </w:r>
      <w:r w:rsidR="00D12B7A" w:rsidRPr="00767BEB">
        <w:rPr>
          <w:szCs w:val="24"/>
          <w:lang w:val="en-GB"/>
        </w:rPr>
        <w:t>. In</w:t>
      </w:r>
      <w:r w:rsidR="009828AB" w:rsidRPr="00767BEB">
        <w:rPr>
          <w:szCs w:val="24"/>
          <w:lang w:val="en-GB"/>
        </w:rPr>
        <w:t xml:space="preserve"> this </w:t>
      </w:r>
      <w:r w:rsidR="001A23D4" w:rsidRPr="00767BEB">
        <w:rPr>
          <w:szCs w:val="24"/>
          <w:lang w:val="en-GB"/>
        </w:rPr>
        <w:t>regard,</w:t>
      </w:r>
      <w:r w:rsidR="009828AB" w:rsidRPr="00767BEB">
        <w:rPr>
          <w:szCs w:val="24"/>
          <w:lang w:val="en-GB"/>
        </w:rPr>
        <w:t xml:space="preserve"> it may be useful that women </w:t>
      </w:r>
      <w:r w:rsidR="001A23D4" w:rsidRPr="00767BEB">
        <w:rPr>
          <w:szCs w:val="24"/>
          <w:lang w:val="en-GB"/>
        </w:rPr>
        <w:t>are</w:t>
      </w:r>
      <w:r w:rsidR="009828AB" w:rsidRPr="00767BEB">
        <w:rPr>
          <w:szCs w:val="24"/>
          <w:lang w:val="en-GB"/>
        </w:rPr>
        <w:t xml:space="preserve"> supported by paediatric nurse</w:t>
      </w:r>
      <w:r w:rsidR="00D12B7A" w:rsidRPr="00767BEB">
        <w:rPr>
          <w:szCs w:val="24"/>
          <w:lang w:val="en-GB"/>
        </w:rPr>
        <w:t xml:space="preserve">s, </w:t>
      </w:r>
      <w:r w:rsidR="003A22E0" w:rsidRPr="00767BEB">
        <w:rPr>
          <w:szCs w:val="24"/>
          <w:lang w:val="en-GB"/>
        </w:rPr>
        <w:t>midwives,</w:t>
      </w:r>
      <w:r w:rsidR="00D12B7A" w:rsidRPr="00767BEB">
        <w:rPr>
          <w:szCs w:val="24"/>
          <w:lang w:val="en-GB"/>
        </w:rPr>
        <w:t xml:space="preserve"> or other health care staff, </w:t>
      </w:r>
      <w:r w:rsidR="001A23D4" w:rsidRPr="00767BEB">
        <w:rPr>
          <w:szCs w:val="24"/>
          <w:lang w:val="en-GB"/>
        </w:rPr>
        <w:t>to</w:t>
      </w:r>
      <w:r w:rsidR="009828AB" w:rsidRPr="00767BEB">
        <w:rPr>
          <w:szCs w:val="24"/>
          <w:lang w:val="en-GB"/>
        </w:rPr>
        <w:t xml:space="preserve"> develop</w:t>
      </w:r>
      <w:r w:rsidR="001A23D4" w:rsidRPr="00767BEB">
        <w:rPr>
          <w:szCs w:val="24"/>
          <w:lang w:val="en-GB"/>
        </w:rPr>
        <w:t xml:space="preserve"> </w:t>
      </w:r>
      <w:r w:rsidR="009828AB" w:rsidRPr="00767BEB">
        <w:rPr>
          <w:szCs w:val="24"/>
          <w:lang w:val="en-GB"/>
        </w:rPr>
        <w:t>strong control over the behavio</w:t>
      </w:r>
      <w:r w:rsidR="004B630D" w:rsidRPr="00767BEB">
        <w:rPr>
          <w:szCs w:val="24"/>
          <w:lang w:val="en-GB"/>
        </w:rPr>
        <w:t>u</w:t>
      </w:r>
      <w:r w:rsidR="009828AB" w:rsidRPr="00767BEB">
        <w:rPr>
          <w:szCs w:val="24"/>
          <w:lang w:val="en-GB"/>
        </w:rPr>
        <w:t>r</w:t>
      </w:r>
      <w:r w:rsidR="001A23D4" w:rsidRPr="00767BEB">
        <w:rPr>
          <w:szCs w:val="24"/>
          <w:lang w:val="en-GB"/>
        </w:rPr>
        <w:t xml:space="preserve">. </w:t>
      </w:r>
      <w:bookmarkStart w:id="33" w:name="_Hlk84355636"/>
      <w:r w:rsidR="001A23D4" w:rsidRPr="00767BEB">
        <w:rPr>
          <w:szCs w:val="24"/>
          <w:lang w:val="en-GB"/>
        </w:rPr>
        <w:t xml:space="preserve">Discussion of actual and perceived barriers with mothers, </w:t>
      </w:r>
      <w:r w:rsidR="00632DAC" w:rsidRPr="00632DAC">
        <w:rPr>
          <w:color w:val="FF0000"/>
          <w:szCs w:val="24"/>
          <w:lang w:val="en-GB"/>
        </w:rPr>
        <w:t xml:space="preserve">learning ways to </w:t>
      </w:r>
      <w:r w:rsidR="008D4F1D">
        <w:rPr>
          <w:color w:val="FF0000"/>
          <w:szCs w:val="24"/>
          <w:lang w:val="en-GB"/>
        </w:rPr>
        <w:t>mitigate</w:t>
      </w:r>
      <w:r w:rsidR="00632DAC" w:rsidRPr="00632DAC">
        <w:rPr>
          <w:color w:val="FF0000"/>
          <w:szCs w:val="24"/>
          <w:lang w:val="en-GB"/>
        </w:rPr>
        <w:t xml:space="preserve"> the possible </w:t>
      </w:r>
      <w:r w:rsidR="008D4F1D">
        <w:rPr>
          <w:color w:val="FF0000"/>
          <w:szCs w:val="24"/>
          <w:lang w:val="en-GB"/>
        </w:rPr>
        <w:t>interference</w:t>
      </w:r>
      <w:r w:rsidR="00632DAC">
        <w:rPr>
          <w:color w:val="FF0000"/>
          <w:szCs w:val="24"/>
          <w:lang w:val="en-GB"/>
        </w:rPr>
        <w:t xml:space="preserve"> </w:t>
      </w:r>
      <w:r w:rsidR="008D4F1D">
        <w:rPr>
          <w:color w:val="FF0000"/>
          <w:szCs w:val="24"/>
          <w:lang w:val="en-GB"/>
        </w:rPr>
        <w:t xml:space="preserve">of work or significant others on intentions to continue breastfeeding, </w:t>
      </w:r>
      <w:r w:rsidR="001A23D4" w:rsidRPr="00767BEB">
        <w:rPr>
          <w:szCs w:val="24"/>
          <w:lang w:val="en-GB"/>
        </w:rPr>
        <w:t>role-play activities in education sessions</w:t>
      </w:r>
      <w:r w:rsidR="00D12B7A" w:rsidRPr="00767BEB">
        <w:rPr>
          <w:szCs w:val="24"/>
          <w:lang w:val="en-GB"/>
        </w:rPr>
        <w:t xml:space="preserve"> and observing other mothers breastfeeding</w:t>
      </w:r>
      <w:r w:rsidR="001A23D4" w:rsidRPr="00767BEB">
        <w:rPr>
          <w:szCs w:val="24"/>
          <w:lang w:val="en-GB"/>
        </w:rPr>
        <w:t xml:space="preserve"> may also be useful strategies to increase one’s perception of control over</w:t>
      </w:r>
      <w:r w:rsidR="00D12B7A" w:rsidRPr="00767BEB">
        <w:rPr>
          <w:szCs w:val="24"/>
          <w:lang w:val="en-GB"/>
        </w:rPr>
        <w:t xml:space="preserve"> the</w:t>
      </w:r>
      <w:r w:rsidR="001A23D4" w:rsidRPr="00767BEB">
        <w:rPr>
          <w:szCs w:val="24"/>
          <w:lang w:val="en-GB"/>
        </w:rPr>
        <w:t xml:space="preserve"> behaviour.</w:t>
      </w:r>
    </w:p>
    <w:bookmarkEnd w:id="33"/>
    <w:p w14:paraId="6954435E" w14:textId="0A730861" w:rsidR="00725217" w:rsidRPr="00767BEB" w:rsidRDefault="00725217" w:rsidP="00973CDA">
      <w:pPr>
        <w:spacing w:line="480" w:lineRule="auto"/>
        <w:ind w:firstLine="708"/>
        <w:rPr>
          <w:szCs w:val="24"/>
          <w:lang w:val="en-GB"/>
        </w:rPr>
      </w:pPr>
      <w:r>
        <w:rPr>
          <w:szCs w:val="24"/>
          <w:lang w:val="en-GB"/>
        </w:rPr>
        <w:t>Further</w:t>
      </w:r>
      <w:r w:rsidR="00F65E63">
        <w:rPr>
          <w:szCs w:val="24"/>
          <w:lang w:val="en-GB"/>
        </w:rPr>
        <w:t>more</w:t>
      </w:r>
      <w:r>
        <w:rPr>
          <w:szCs w:val="24"/>
          <w:lang w:val="en-GB"/>
        </w:rPr>
        <w:t>, c</w:t>
      </w:r>
      <w:r w:rsidRPr="00767BEB">
        <w:rPr>
          <w:szCs w:val="24"/>
          <w:lang w:val="en-GB"/>
        </w:rPr>
        <w:t>onsidering that breastfeeding intentions are the strongest predictor of breastfeeding duration, i</w:t>
      </w:r>
      <w:r w:rsidRPr="00767BEB">
        <w:rPr>
          <w:szCs w:val="24"/>
          <w:shd w:val="clear" w:color="auto" w:fill="FFFFFF"/>
          <w:lang w:val="en-GB"/>
        </w:rPr>
        <w:t xml:space="preserve">nterventions </w:t>
      </w:r>
      <w:r w:rsidRPr="00767BEB">
        <w:rPr>
          <w:szCs w:val="24"/>
          <w:lang w:val="en-GB"/>
        </w:rPr>
        <w:t xml:space="preserve">directed toward raising behavioural intentions </w:t>
      </w:r>
      <w:r w:rsidRPr="00767BEB">
        <w:rPr>
          <w:szCs w:val="24"/>
          <w:shd w:val="clear" w:color="auto" w:fill="FFFFFF"/>
          <w:lang w:val="en-GB"/>
        </w:rPr>
        <w:t xml:space="preserve">seems to be essential. </w:t>
      </w:r>
      <w:r w:rsidRPr="00767BEB">
        <w:rPr>
          <w:szCs w:val="24"/>
          <w:lang w:val="en-GB"/>
        </w:rPr>
        <w:t xml:space="preserve">Educational interventions and motivational interviews to decrease ambivalence and </w:t>
      </w:r>
      <w:r w:rsidRPr="00767BEB">
        <w:rPr>
          <w:szCs w:val="24"/>
          <w:lang w:val="en-GB"/>
        </w:rPr>
        <w:lastRenderedPageBreak/>
        <w:t xml:space="preserve">resistance toward sustained breastfeeding behaviour may be considered to improve breastfeeding intention and duration </w:t>
      </w:r>
      <w:r w:rsidRPr="00767BEB">
        <w:rPr>
          <w:szCs w:val="24"/>
          <w:lang w:val="en-GB"/>
        </w:rPr>
        <w:fldChar w:fldCharType="begin" w:fldLock="1"/>
      </w:r>
      <w:r>
        <w:rPr>
          <w:szCs w:val="24"/>
          <w:lang w:val="en-GB"/>
        </w:rPr>
        <w:instrText>ADDIN CSL_CITATION {"citationItems":[{"id":"ITEM-1","itemData":{"DOI":"10.1186/1471-2458-13-S3-S20","ISBN":"9783540733447","ISSN":"1471-2458","abstract":"Walking with someone or guiding them to a destination is a simple task that humans do everyday. However, while almost any mobile robot can navigate to a given point while a human walks behind it, these robots do not take into consideration whether the human is following along properly. Our research involves the use of a wireless sensor network for navigation of a guidance robot and a vision-based tracking system for human awareness. The network creates a virtual directional field that provides a directional imperative to the robot, and the vision system allows it to detect if a following human has strayed. We also present a demonstration of our system in a real world application. © Springer-Verlag Berlin Heidelberg 2007.","author":[{"dropping-particle":"","family":"Haroon","given":"Sarah","non-dropping-particle":"","parse-names":false,"suffix":""},{"dropping-particle":"","family":"Das","given":"Jai K","non-dropping-particle":"","parse-names":false,"suffix":""},{"dropping-particle":"","family":"Salam","given":"Rehana A","non-dropping-particle":"","parse-names":false,"suffix":""},{"dropping-particle":"","family":"Imdad","given":"Aamer","non-dropping-particle":"","parse-names":false,"suffix":""},{"dropping-particle":"","family":"Bhutta","given":"Zulfiqar A","non-dropping-particle":"","parse-names":false,"suffix":""}],"container-title":"BMC Public Health","id":"ITEM-1","issue":"Suppl 3","issued":{"date-parts":[["2013"]]},"page":"S20","title":"Breastfeeding promotion interventions and breastfeeding practices: a systematic review","type":"article-journal","volume":"13"},"uris":["http://www.mendeley.com/documents/?uuid=63d16844-4087-4b04-829a-2581aa50c1d6"]},{"id":"ITEM-2","itemData":{"DOI":"10.1111/j.1552-6909.2006.00046.x","ISSN":"15526909","PMID":"16700683","abstract":"Objective: To explore the feasibility of using motivational interviewing to promote sustained breastfeeding by increasing a mother's intent to breastfeed for 6 months and increasing her breastfeeding self-efficacy. Design: A longitudinal experimental two-group design with repeated measures was selected to explore the feasibility of using motivational interviewing to promote sustained breastfeeding in primiparous mothers. Setting: Three Western rural community hospital sites. Participants: Convenience sample of 73 primiparous breastfeeding mothers ranging between the ages of 19 and 38, M = 25 (SD = 4.5). Main Outcome Measure: Mothers reported the date of their last day of breastfeeding, defined as any breastfeeding during the previous 24-hour period. Breastfeeding behavior was confirmed at each visit by infant test weights. Results: The motivational interviewing group (M = 98.1 days, SD = 75.2) breastfed longer than the comparison group (M = 80.7 days, SD = 71.9); however, this difference was not significant, t(69) = 0.991, p = .325, Cohen's d = 0.24, related to the variability in the sample. Conclusions: Although not a statistically significant difference, the mean number of days that mothers in the intervention group breastfed was 98 days compared to the mean of 81 days by the comparison group; therefore, motivational interviewing may be useful as a strategy to test in a comprehensive intervention plan. © 2006, AWHONN, the Association of Women's Health, Obstetric and Neonatal Nurses.","author":[{"dropping-particle":"","family":"Wilhelm","given":"Susan L.","non-dropping-particle":"","parse-names":false,"suffix":""},{"dropping-particle":"","family":"Stepans","given":"Mary Beth Flanders","non-dropping-particle":"","parse-names":false,"suffix":""},{"dropping-particle":"","family":"Hertzog","given":"Melody","non-dropping-particle":"","parse-names":false,"suffix":""},{"dropping-particle":"","family":"Rodehorst","given":"T. Kim Callahan","non-dropping-particle":"","parse-names":false,"suffix":""},{"dropping-particle":"","family":"Gardner","given":"Patti","non-dropping-particle":"","parse-names":false,"suffix":""}],"container-title":"JOGNN - Journal of Obstetric, Gynecologic, and Neonatal Nursing","id":"ITEM-2","issue":"3","issued":{"date-parts":[["2006"]]},"page":"340-348","title":"Motivational interviewing to promote sustained breastfeeding","type":"article-journal","volume":"35"},"uris":["http://www.mendeley.com/documents/?uuid=d47a9013-1000-47d3-bce5-0961e88ebba3"]}],"mendeley":{"formattedCitation":"(Haroon et al., 2013; Wilhelm et al., 2006)","plainTextFormattedCitation":"(Haroon et al., 2013; Wilhelm et al., 2006)","previouslyFormattedCitation":"(Haroon et al., 2013; Wilhelm et al., 2006)"},"properties":{"noteIndex":0},"schema":"https://github.com/citation-style-language/schema/raw/master/csl-citation.json"}</w:instrText>
      </w:r>
      <w:r w:rsidRPr="00767BEB">
        <w:rPr>
          <w:szCs w:val="24"/>
          <w:lang w:val="en-GB"/>
        </w:rPr>
        <w:fldChar w:fldCharType="separate"/>
      </w:r>
      <w:r w:rsidRPr="00D529B0">
        <w:rPr>
          <w:noProof/>
          <w:szCs w:val="24"/>
          <w:lang w:val="en-GB"/>
        </w:rPr>
        <w:t>(Haroon et al., 2013; Wilhelm et al., 2006)</w:t>
      </w:r>
      <w:r w:rsidRPr="00767BEB">
        <w:rPr>
          <w:szCs w:val="24"/>
          <w:lang w:val="en-GB"/>
        </w:rPr>
        <w:fldChar w:fldCharType="end"/>
      </w:r>
      <w:r w:rsidRPr="00767BEB">
        <w:rPr>
          <w:szCs w:val="24"/>
          <w:lang w:val="en-GB"/>
        </w:rPr>
        <w:t>.</w:t>
      </w:r>
    </w:p>
    <w:p w14:paraId="0B785054" w14:textId="68DB7359" w:rsidR="004B2B82" w:rsidRPr="00E9741E" w:rsidRDefault="00D44E70" w:rsidP="00E9741E">
      <w:pPr>
        <w:widowControl w:val="0"/>
        <w:autoSpaceDE w:val="0"/>
        <w:autoSpaceDN w:val="0"/>
        <w:adjustRightInd w:val="0"/>
        <w:spacing w:line="480" w:lineRule="auto"/>
        <w:ind w:firstLine="708"/>
        <w:rPr>
          <w:color w:val="FF0000"/>
          <w:lang w:val="en-GB"/>
        </w:rPr>
      </w:pPr>
      <w:r w:rsidRPr="00767BEB">
        <w:rPr>
          <w:szCs w:val="24"/>
          <w:lang w:val="en-GB"/>
        </w:rPr>
        <w:t>The present study has some limitations that need to be acknowledged. First,</w:t>
      </w:r>
      <w:r w:rsidR="005835B9" w:rsidRPr="00767BEB">
        <w:rPr>
          <w:szCs w:val="24"/>
          <w:lang w:val="en-GB"/>
        </w:rPr>
        <w:t xml:space="preserve"> </w:t>
      </w:r>
      <w:r w:rsidR="001A23D4" w:rsidRPr="00767BEB">
        <w:rPr>
          <w:szCs w:val="24"/>
          <w:lang w:val="en-GB"/>
        </w:rPr>
        <w:t>the participants enrolled in the study were only expectant mothers who volunteered to be part of the study</w:t>
      </w:r>
      <w:bookmarkStart w:id="34" w:name="_Hlk79451925"/>
      <w:bookmarkStart w:id="35" w:name="_Hlk84168401"/>
      <w:r w:rsidR="00350BA4" w:rsidRPr="00767BEB">
        <w:rPr>
          <w:szCs w:val="24"/>
          <w:lang w:val="en-GB"/>
        </w:rPr>
        <w:t>.</w:t>
      </w:r>
      <w:r w:rsidR="001A23D4" w:rsidRPr="00767BEB">
        <w:rPr>
          <w:szCs w:val="24"/>
          <w:lang w:val="en-GB"/>
        </w:rPr>
        <w:t xml:space="preserve"> </w:t>
      </w:r>
      <w:bookmarkStart w:id="36" w:name="_Hlk84407312"/>
      <w:bookmarkEnd w:id="34"/>
      <w:r w:rsidR="0048542F">
        <w:rPr>
          <w:color w:val="FF0000"/>
          <w:shd w:val="clear" w:color="auto" w:fill="FFFFFF"/>
          <w:lang w:val="en-GB"/>
        </w:rPr>
        <w:t>In that, they may have</w:t>
      </w:r>
      <w:r w:rsidR="00205914" w:rsidRPr="00205914">
        <w:rPr>
          <w:color w:val="FF0000"/>
          <w:shd w:val="clear" w:color="auto" w:fill="FFFFFF"/>
          <w:lang w:val="en-GB"/>
        </w:rPr>
        <w:t xml:space="preserve"> different characteristics from mothers who were not available to participate and may not be representative of the </w:t>
      </w:r>
      <w:r w:rsidR="004B2B82">
        <w:rPr>
          <w:color w:val="FF0000"/>
          <w:shd w:val="clear" w:color="auto" w:fill="FFFFFF"/>
          <w:lang w:val="en-GB"/>
        </w:rPr>
        <w:t xml:space="preserve">entire </w:t>
      </w:r>
      <w:r w:rsidR="00205914" w:rsidRPr="00205914">
        <w:rPr>
          <w:color w:val="FF0000"/>
          <w:shd w:val="clear" w:color="auto" w:fill="FFFFFF"/>
          <w:lang w:val="en-GB"/>
        </w:rPr>
        <w:t xml:space="preserve">population </w:t>
      </w:r>
      <w:r w:rsidR="004B2B82">
        <w:rPr>
          <w:color w:val="FF0000"/>
          <w:shd w:val="clear" w:color="auto" w:fill="FFFFFF"/>
          <w:lang w:val="en-GB"/>
        </w:rPr>
        <w:t>of Italian pregnant women</w:t>
      </w:r>
      <w:r w:rsidR="00205914" w:rsidRPr="00205914">
        <w:rPr>
          <w:color w:val="FF0000"/>
          <w:shd w:val="clear" w:color="auto" w:fill="FFFFFF"/>
          <w:lang w:val="en-GB"/>
        </w:rPr>
        <w:t xml:space="preserve">. </w:t>
      </w:r>
      <w:bookmarkStart w:id="37" w:name="_Hlk84348002"/>
      <w:bookmarkEnd w:id="36"/>
      <w:r w:rsidR="00380A7B">
        <w:rPr>
          <w:color w:val="FF0000"/>
          <w:shd w:val="clear" w:color="auto" w:fill="FFFFFF"/>
          <w:lang w:val="en-GB"/>
        </w:rPr>
        <w:t>Furthermore,</w:t>
      </w:r>
      <w:r w:rsidR="00502D30">
        <w:rPr>
          <w:color w:val="FF0000"/>
          <w:shd w:val="clear" w:color="auto" w:fill="FFFFFF"/>
          <w:lang w:val="en-GB"/>
        </w:rPr>
        <w:t xml:space="preserve"> those who completed the study were more educated</w:t>
      </w:r>
      <w:r w:rsidR="009A0347">
        <w:rPr>
          <w:color w:val="FF0000"/>
          <w:shd w:val="clear" w:color="auto" w:fill="FFFFFF"/>
          <w:lang w:val="en-GB"/>
        </w:rPr>
        <w:t xml:space="preserve">. </w:t>
      </w:r>
      <w:r w:rsidR="00205914" w:rsidRPr="00205914">
        <w:rPr>
          <w:color w:val="FF0000"/>
          <w:shd w:val="clear" w:color="auto" w:fill="FFFFFF"/>
          <w:lang w:val="en-GB"/>
        </w:rPr>
        <w:t>Therefore, the generalization of these findings needs to be made with caution.</w:t>
      </w:r>
      <w:r w:rsidR="000347E1" w:rsidRPr="00205914">
        <w:rPr>
          <w:color w:val="FF0000"/>
          <w:szCs w:val="24"/>
          <w:lang w:val="en-GB"/>
        </w:rPr>
        <w:t xml:space="preserve"> </w:t>
      </w:r>
      <w:bookmarkEnd w:id="35"/>
      <w:bookmarkEnd w:id="37"/>
      <w:r w:rsidR="000347E1" w:rsidRPr="00767BEB">
        <w:rPr>
          <w:szCs w:val="24"/>
          <w:lang w:val="en-GB"/>
        </w:rPr>
        <w:t xml:space="preserve">Second, </w:t>
      </w:r>
      <w:r w:rsidR="009828AB" w:rsidRPr="00767BEB">
        <w:rPr>
          <w:szCs w:val="24"/>
          <w:lang w:val="en-GB"/>
        </w:rPr>
        <w:t>a</w:t>
      </w:r>
      <w:r w:rsidR="000F3BEE" w:rsidRPr="00767BEB">
        <w:rPr>
          <w:szCs w:val="24"/>
          <w:lang w:val="en-GB"/>
        </w:rPr>
        <w:t>lthough t</w:t>
      </w:r>
      <w:r w:rsidRPr="00767BEB">
        <w:rPr>
          <w:szCs w:val="24"/>
          <w:lang w:val="en-GB"/>
        </w:rPr>
        <w:t xml:space="preserve">he sample size was </w:t>
      </w:r>
      <w:r w:rsidR="000F3BEE" w:rsidRPr="00767BEB">
        <w:rPr>
          <w:szCs w:val="24"/>
          <w:lang w:val="en-GB"/>
        </w:rPr>
        <w:t>adequate</w:t>
      </w:r>
      <w:r w:rsidRPr="00767BEB">
        <w:rPr>
          <w:szCs w:val="24"/>
          <w:lang w:val="en-GB"/>
        </w:rPr>
        <w:t xml:space="preserve"> to perform </w:t>
      </w:r>
      <w:r w:rsidR="000F3BEE" w:rsidRPr="00767BEB">
        <w:rPr>
          <w:szCs w:val="24"/>
          <w:lang w:val="en-GB"/>
        </w:rPr>
        <w:t xml:space="preserve">the </w:t>
      </w:r>
      <w:r w:rsidRPr="00767BEB">
        <w:rPr>
          <w:szCs w:val="24"/>
          <w:lang w:val="en-GB"/>
        </w:rPr>
        <w:t>analyses</w:t>
      </w:r>
      <w:r w:rsidR="000F3BEE" w:rsidRPr="00767BEB">
        <w:rPr>
          <w:szCs w:val="24"/>
          <w:lang w:val="en-GB"/>
        </w:rPr>
        <w:t>, a</w:t>
      </w:r>
      <w:r w:rsidRPr="00767BEB">
        <w:rPr>
          <w:szCs w:val="24"/>
          <w:lang w:val="en-GB"/>
        </w:rPr>
        <w:t xml:space="preserve"> larger sample size</w:t>
      </w:r>
      <w:r w:rsidR="000F3BEE" w:rsidRPr="00767BEB">
        <w:rPr>
          <w:szCs w:val="24"/>
          <w:lang w:val="en-GB"/>
        </w:rPr>
        <w:t xml:space="preserve"> </w:t>
      </w:r>
      <w:r w:rsidR="000347E1" w:rsidRPr="00767BEB">
        <w:rPr>
          <w:szCs w:val="24"/>
          <w:lang w:val="en-GB"/>
        </w:rPr>
        <w:t>would have</w:t>
      </w:r>
      <w:r w:rsidRPr="00767BEB">
        <w:rPr>
          <w:szCs w:val="24"/>
          <w:lang w:val="en-GB"/>
        </w:rPr>
        <w:t xml:space="preserve"> </w:t>
      </w:r>
      <w:r w:rsidR="000347E1" w:rsidRPr="00767BEB">
        <w:rPr>
          <w:szCs w:val="24"/>
          <w:lang w:val="en-GB"/>
        </w:rPr>
        <w:t>enabled</w:t>
      </w:r>
      <w:r w:rsidRPr="00767BEB">
        <w:rPr>
          <w:szCs w:val="24"/>
          <w:lang w:val="en-GB"/>
        </w:rPr>
        <w:t xml:space="preserve"> additional subgroup </w:t>
      </w:r>
      <w:r w:rsidR="000F3BEE" w:rsidRPr="00767BEB">
        <w:rPr>
          <w:szCs w:val="24"/>
          <w:lang w:val="en-GB"/>
        </w:rPr>
        <w:t>comparisons (e.g.</w:t>
      </w:r>
      <w:r w:rsidRPr="00767BEB">
        <w:rPr>
          <w:szCs w:val="24"/>
          <w:lang w:val="en-GB"/>
        </w:rPr>
        <w:t>, working vs non</w:t>
      </w:r>
      <w:r w:rsidR="000F3BEE" w:rsidRPr="00767BEB">
        <w:rPr>
          <w:szCs w:val="24"/>
          <w:lang w:val="en-GB"/>
        </w:rPr>
        <w:t>-</w:t>
      </w:r>
      <w:r w:rsidRPr="00767BEB">
        <w:rPr>
          <w:szCs w:val="24"/>
          <w:lang w:val="en-GB"/>
        </w:rPr>
        <w:t>working</w:t>
      </w:r>
      <w:r w:rsidR="000347E1" w:rsidRPr="00767BEB">
        <w:rPr>
          <w:szCs w:val="24"/>
          <w:lang w:val="en-GB"/>
        </w:rPr>
        <w:t xml:space="preserve"> mothers</w:t>
      </w:r>
      <w:r w:rsidR="000F3BEE" w:rsidRPr="00767BEB">
        <w:rPr>
          <w:szCs w:val="24"/>
          <w:lang w:val="en-GB"/>
        </w:rPr>
        <w:t>)</w:t>
      </w:r>
      <w:r w:rsidRPr="00767BEB">
        <w:rPr>
          <w:szCs w:val="24"/>
          <w:lang w:val="en-GB"/>
        </w:rPr>
        <w:t xml:space="preserve">. </w:t>
      </w:r>
      <w:r w:rsidR="000347E1" w:rsidRPr="00767BEB">
        <w:rPr>
          <w:szCs w:val="24"/>
          <w:lang w:val="en-GB"/>
        </w:rPr>
        <w:t xml:space="preserve">Third, </w:t>
      </w:r>
      <w:r w:rsidR="005B412A" w:rsidRPr="00767BEB">
        <w:rPr>
          <w:szCs w:val="24"/>
          <w:lang w:val="en-GB"/>
        </w:rPr>
        <w:t>as with other longitudinal studies, we encountered nearly 30% of loss to follow-up, which decreased the statistical power. However, multiple imputation avoided further sample size reduction which would otherwise have resulted from exclusions due to missing data.</w:t>
      </w:r>
      <w:bookmarkStart w:id="38" w:name="_Hlk84004085"/>
      <w:r w:rsidR="00350C98">
        <w:rPr>
          <w:szCs w:val="24"/>
          <w:lang w:val="en-GB"/>
        </w:rPr>
        <w:t xml:space="preserve"> </w:t>
      </w:r>
      <w:r w:rsidR="00350C98" w:rsidRPr="00350C98">
        <w:rPr>
          <w:color w:val="FF0000"/>
          <w:lang w:val="en-GB"/>
        </w:rPr>
        <w:t>Fourth,</w:t>
      </w:r>
      <w:r w:rsidR="00E9741E">
        <w:rPr>
          <w:color w:val="FF0000"/>
          <w:lang w:val="en-GB"/>
        </w:rPr>
        <w:t xml:space="preserve"> a different wording of the items measuring the TPB constructs may have led to different results. For example, </w:t>
      </w:r>
      <w:r w:rsidR="00E9741E" w:rsidRPr="004B2B82">
        <w:rPr>
          <w:color w:val="FF0000"/>
          <w:szCs w:val="24"/>
          <w:lang w:val="en-GB"/>
        </w:rPr>
        <w:t>the social norm items were constructed</w:t>
      </w:r>
      <w:r w:rsidR="00E9741E">
        <w:rPr>
          <w:color w:val="FF0000"/>
          <w:szCs w:val="24"/>
          <w:lang w:val="en-GB"/>
        </w:rPr>
        <w:t xml:space="preserve"> </w:t>
      </w:r>
      <w:r w:rsidR="00E9741E" w:rsidRPr="004B2B82">
        <w:rPr>
          <w:color w:val="FF0000"/>
          <w:szCs w:val="24"/>
          <w:lang w:val="en-GB"/>
        </w:rPr>
        <w:t>to target significant others or mothers that participants knew</w:t>
      </w:r>
      <w:r w:rsidR="00E9741E">
        <w:rPr>
          <w:color w:val="FF0000"/>
          <w:szCs w:val="24"/>
          <w:lang w:val="en-GB"/>
        </w:rPr>
        <w:t>.</w:t>
      </w:r>
      <w:r w:rsidR="00E9741E" w:rsidRPr="004B2B82">
        <w:rPr>
          <w:color w:val="FF0000"/>
          <w:szCs w:val="24"/>
          <w:lang w:val="en-GB"/>
        </w:rPr>
        <w:t xml:space="preserve"> The use of more generic items (i.e</w:t>
      </w:r>
      <w:r w:rsidR="001D7A97">
        <w:rPr>
          <w:color w:val="FF0000"/>
          <w:szCs w:val="24"/>
          <w:lang w:val="en-GB"/>
        </w:rPr>
        <w:t>.,</w:t>
      </w:r>
      <w:r w:rsidR="00E9741E" w:rsidRPr="004B2B82">
        <w:rPr>
          <w:color w:val="FF0000"/>
          <w:szCs w:val="24"/>
          <w:lang w:val="en-GB"/>
        </w:rPr>
        <w:t xml:space="preserve"> Most people or most mothers) may have given a broader view on the women’s perceptions of societies breastfeeding.</w:t>
      </w:r>
      <w:r w:rsidR="00E9741E">
        <w:rPr>
          <w:color w:val="FF0000"/>
          <w:szCs w:val="24"/>
          <w:lang w:val="en-GB"/>
        </w:rPr>
        <w:t xml:space="preserve"> </w:t>
      </w:r>
      <w:bookmarkStart w:id="39" w:name="_Hlk84407282"/>
      <w:r w:rsidR="00E9741E" w:rsidRPr="00AD35ED">
        <w:rPr>
          <w:color w:val="FF0000"/>
          <w:szCs w:val="24"/>
          <w:lang w:val="en-GB"/>
        </w:rPr>
        <w:t xml:space="preserve">Also, </w:t>
      </w:r>
      <w:r w:rsidR="00350C98" w:rsidRPr="00AD35ED">
        <w:rPr>
          <w:color w:val="FF0000"/>
          <w:lang w:val="en-GB"/>
        </w:rPr>
        <w:t>breastfeeding</w:t>
      </w:r>
      <w:r w:rsidR="00E9741E" w:rsidRPr="00AD35ED">
        <w:rPr>
          <w:color w:val="FF0000"/>
          <w:lang w:val="en-GB"/>
        </w:rPr>
        <w:t xml:space="preserve"> </w:t>
      </w:r>
      <w:r w:rsidR="00E95CD5" w:rsidRPr="00AD35ED">
        <w:rPr>
          <w:color w:val="FF0000"/>
          <w:lang w:val="en-GB"/>
        </w:rPr>
        <w:t>behaviour</w:t>
      </w:r>
      <w:r w:rsidR="00350C98" w:rsidRPr="00AD35ED">
        <w:rPr>
          <w:color w:val="FF0000"/>
          <w:lang w:val="en-GB"/>
        </w:rPr>
        <w:t xml:space="preserve"> was evaluated in general.</w:t>
      </w:r>
      <w:r w:rsidR="00E9741E" w:rsidRPr="00AD35ED">
        <w:rPr>
          <w:color w:val="FF0000"/>
          <w:lang w:val="en-GB"/>
        </w:rPr>
        <w:t xml:space="preserve"> Future studies may consider how TPB variables differently influence various</w:t>
      </w:r>
      <w:r w:rsidR="00350C98" w:rsidRPr="00AD35ED">
        <w:rPr>
          <w:color w:val="FF0000"/>
          <w:lang w:val="en-GB"/>
        </w:rPr>
        <w:t xml:space="preserve"> breastfeeding </w:t>
      </w:r>
      <w:r w:rsidR="00E95CD5" w:rsidRPr="00AD35ED">
        <w:rPr>
          <w:color w:val="FF0000"/>
          <w:lang w:val="en-GB"/>
        </w:rPr>
        <w:t>behaviours</w:t>
      </w:r>
      <w:r w:rsidR="00E9741E" w:rsidRPr="00AD35ED">
        <w:rPr>
          <w:color w:val="FF0000"/>
          <w:lang w:val="en-GB"/>
        </w:rPr>
        <w:t xml:space="preserve"> (i.e</w:t>
      </w:r>
      <w:r w:rsidR="001D7A97">
        <w:rPr>
          <w:color w:val="FF0000"/>
          <w:lang w:val="en-GB"/>
        </w:rPr>
        <w:t>.,</w:t>
      </w:r>
      <w:r w:rsidR="00E9741E" w:rsidRPr="00AD35ED">
        <w:rPr>
          <w:color w:val="FF0000"/>
          <w:lang w:val="en-GB"/>
        </w:rPr>
        <w:t xml:space="preserve"> </w:t>
      </w:r>
      <w:r w:rsidR="00350C98" w:rsidRPr="00AD35ED">
        <w:rPr>
          <w:color w:val="FF0000"/>
          <w:lang w:val="en-GB"/>
        </w:rPr>
        <w:t>breastfeeding at night or expressing breastmilk after the maternity leave</w:t>
      </w:r>
      <w:bookmarkStart w:id="40" w:name="_Hlk84077158"/>
      <w:r w:rsidR="00E9741E" w:rsidRPr="00AD35ED">
        <w:rPr>
          <w:color w:val="FF0000"/>
          <w:lang w:val="en-GB"/>
        </w:rPr>
        <w:t xml:space="preserve">). </w:t>
      </w:r>
      <w:bookmarkStart w:id="41" w:name="_Hlk84407095"/>
      <w:bookmarkEnd w:id="39"/>
      <w:r w:rsidR="00E9741E" w:rsidRPr="00AD35ED">
        <w:rPr>
          <w:color w:val="FF0000"/>
          <w:szCs w:val="24"/>
          <w:lang w:val="en-GB"/>
        </w:rPr>
        <w:t>Fi</w:t>
      </w:r>
      <w:r w:rsidR="004B2B82" w:rsidRPr="00AD35ED">
        <w:rPr>
          <w:color w:val="FF0000"/>
          <w:szCs w:val="24"/>
          <w:lang w:val="en-GB"/>
        </w:rPr>
        <w:t xml:space="preserve">nally, </w:t>
      </w:r>
      <w:r w:rsidR="00502D30" w:rsidRPr="00AD35ED">
        <w:rPr>
          <w:color w:val="FF0000"/>
          <w:szCs w:val="24"/>
          <w:lang w:val="en-GB"/>
        </w:rPr>
        <w:t>the</w:t>
      </w:r>
      <w:r w:rsidR="004B2B82" w:rsidRPr="00AD35ED">
        <w:rPr>
          <w:color w:val="FF0000"/>
          <w:szCs w:val="24"/>
          <w:lang w:val="en-GB"/>
        </w:rPr>
        <w:t xml:space="preserve"> TPB model</w:t>
      </w:r>
      <w:r w:rsidR="00502D30" w:rsidRPr="00AD35ED">
        <w:rPr>
          <w:color w:val="FF0000"/>
          <w:szCs w:val="24"/>
          <w:lang w:val="en-GB"/>
        </w:rPr>
        <w:t xml:space="preserve"> </w:t>
      </w:r>
      <w:r w:rsidR="004B2B82" w:rsidRPr="00AD35ED">
        <w:rPr>
          <w:color w:val="FF0000"/>
          <w:szCs w:val="24"/>
          <w:lang w:val="en-GB"/>
        </w:rPr>
        <w:t xml:space="preserve">has some limitations as highlighted by previous literature </w:t>
      </w:r>
      <w:r w:rsidR="00FD79E3" w:rsidRPr="00AD35ED">
        <w:rPr>
          <w:color w:val="FF0000"/>
          <w:szCs w:val="24"/>
          <w:lang w:val="en-GB"/>
        </w:rPr>
        <w:fldChar w:fldCharType="begin" w:fldLock="1"/>
      </w:r>
      <w:r w:rsidR="00FD79E3" w:rsidRPr="00AD35ED">
        <w:rPr>
          <w:color w:val="FF0000"/>
          <w:szCs w:val="24"/>
          <w:lang w:val="en-GB"/>
        </w:rPr>
        <w:instrText>ADDIN CSL_CITATION {"citationItems":[{"id":"ITEM-1","itemData":{"DOI":"10.1080/17437199.2013.869710","ISSN":"17437199","PMID":"25053004","author":[{"dropping-particle":"","family":"Sniehotta","given":"Falko F.","non-dropping-particle":"","parse-names":false,"suffix":""},{"dropping-particle":"","family":"Presseau","given":"Justin","non-dropping-particle":"","parse-names":false,"suffix":""},{"dropping-particle":"","family":"Araújo-Soares","given":"Vera","non-dropping-particle":"","parse-names":false,"suffix":""}],"container-title":"Health Psychology Review","id":"ITEM-1","issue":"1","issued":{"date-parts":[["2014"]]},"page":"1-7","publisher":"Taylor &amp; Francis","title":"Time to retire the theory of planned behaviour","type":"article-journal","volume":"8"},"uris":["http://www.mendeley.com/documents/?uuid=9211d08e-553b-438f-aa7a-0c05718d0fcc"]}],"mendeley":{"formattedCitation":"(Sniehotta et al., 2014)","plainTextFormattedCitation":"(Sniehotta et al., 2014)","previouslyFormattedCitation":"(Sniehotta et al., 2014)"},"properties":{"noteIndex":0},"schema":"https://github.com/citation-style-language/schema/raw/master/csl-citation.json"}</w:instrText>
      </w:r>
      <w:r w:rsidR="00FD79E3" w:rsidRPr="00AD35ED">
        <w:rPr>
          <w:color w:val="FF0000"/>
          <w:szCs w:val="24"/>
          <w:lang w:val="en-GB"/>
        </w:rPr>
        <w:fldChar w:fldCharType="separate"/>
      </w:r>
      <w:r w:rsidR="00FD79E3" w:rsidRPr="00AD35ED">
        <w:rPr>
          <w:noProof/>
          <w:color w:val="FF0000"/>
          <w:szCs w:val="24"/>
          <w:lang w:val="en-GB"/>
        </w:rPr>
        <w:t>(Sniehotta et al., 2014)</w:t>
      </w:r>
      <w:r w:rsidR="00FD79E3" w:rsidRPr="00AD35ED">
        <w:rPr>
          <w:color w:val="FF0000"/>
          <w:szCs w:val="24"/>
          <w:lang w:val="en-GB"/>
        </w:rPr>
        <w:fldChar w:fldCharType="end"/>
      </w:r>
      <w:r w:rsidR="004B2B82" w:rsidRPr="00AD35ED">
        <w:rPr>
          <w:color w:val="FF0000"/>
          <w:szCs w:val="24"/>
          <w:lang w:val="en-GB"/>
        </w:rPr>
        <w:t xml:space="preserve">. </w:t>
      </w:r>
      <w:r w:rsidR="00502D30" w:rsidRPr="00AD35ED">
        <w:rPr>
          <w:color w:val="FF0000"/>
          <w:szCs w:val="24"/>
          <w:lang w:val="en-GB"/>
        </w:rPr>
        <w:t>It</w:t>
      </w:r>
      <w:r w:rsidR="004B2B82" w:rsidRPr="00AD35ED">
        <w:rPr>
          <w:color w:val="FF0000"/>
          <w:szCs w:val="24"/>
          <w:lang w:val="en-GB"/>
        </w:rPr>
        <w:t xml:space="preserve"> does not account for motivational constructs, </w:t>
      </w:r>
      <w:r w:rsidR="00502D30" w:rsidRPr="00AD35ED">
        <w:rPr>
          <w:color w:val="FF0000"/>
          <w:szCs w:val="24"/>
          <w:lang w:val="en-GB"/>
        </w:rPr>
        <w:t xml:space="preserve">for </w:t>
      </w:r>
      <w:r w:rsidR="004B2B82" w:rsidRPr="00AD35ED">
        <w:rPr>
          <w:color w:val="FF0000"/>
          <w:szCs w:val="24"/>
          <w:lang w:val="en-GB"/>
        </w:rPr>
        <w:t>reflective or impulsive determinants of behavior (Sheeran et al., 2013) and for the role of</w:t>
      </w:r>
      <w:r w:rsidR="004B2B82" w:rsidRPr="004B2B82">
        <w:rPr>
          <w:color w:val="FF0000"/>
          <w:szCs w:val="24"/>
          <w:lang w:val="en-GB"/>
        </w:rPr>
        <w:t xml:space="preserve"> emotions in determining the </w:t>
      </w:r>
      <w:r w:rsidR="00E95CD5" w:rsidRPr="004B2B82">
        <w:rPr>
          <w:color w:val="FF0000"/>
          <w:szCs w:val="24"/>
          <w:lang w:val="en-GB"/>
        </w:rPr>
        <w:t>behaviour</w:t>
      </w:r>
      <w:r w:rsidR="004B2B82" w:rsidRPr="004B2B82">
        <w:rPr>
          <w:color w:val="FF0000"/>
          <w:szCs w:val="24"/>
          <w:lang w:val="en-GB"/>
        </w:rPr>
        <w:t xml:space="preserve"> </w:t>
      </w:r>
      <w:bookmarkStart w:id="42" w:name="_Hlk84335736"/>
      <w:r w:rsidR="00FD79E3">
        <w:rPr>
          <w:color w:val="FF0000"/>
          <w:szCs w:val="24"/>
          <w:lang w:val="en-GB"/>
        </w:rPr>
        <w:fldChar w:fldCharType="begin" w:fldLock="1"/>
      </w:r>
      <w:r w:rsidR="00060B99">
        <w:rPr>
          <w:color w:val="FF0000"/>
          <w:szCs w:val="24"/>
          <w:lang w:val="en-GB"/>
        </w:rPr>
        <w:instrText>ADDIN CSL_CITATION {"citationItems":[{"id":"ITEM-1","itemData":{"DOI":"10.1080/17437199.2021.1893783","ISSN":"1743-7199","abstract":"ABSTRACT Breastfeeding has many known benefits, but rates vary globally. We propose two main reasons why psychological theory and interventions have not been successful to date in explaining breastfeeding behaviours. Specifically, prior research underestimates the importance of (1) specific emotions and (2) wider injunctive influences (i.e., societal and moral norms about what women feel they ought to be doing) in the breastfeeding experience. Therefore, we conducted a systematic review of quantitative, qualitative, and mixed-methods studies that explored whether injunctive norms and/ or specific emotions are associated with breastfeeding behaviours (i.e., intentions, initiation and duration). Seventy-two papers were included in this review; data were extracted and quality appraisals conducted for all included studies. A meta-analysis of effect sizes was performed with the quantitative data. A convergent qualitative synthesis of the data was conducted, resulting in the following line of argument: Breastfeeding is a social behaviour and not a personal/individual behaviour. From this line of argument, three themes with associated sub-themes were developed, highlighting the importance of both specific emotions and injunctive norms on breastfeeding behaviours. These influences are discussed in relation to both theoretical and practical implications, as well as future research. (PsycInfo Database Record (c) 2021 APA, all rights reserved)","author":[{"dropping-particle":"","family":"Russell","given":"Pascale Sophie","non-dropping-particle":"","parse-names":false,"suffix":""},{"dropping-particle":"","family":"Smith","given":"Debbie M.","non-dropping-particle":"","parse-names":false,"suffix":""},{"dropping-particle":"","family":"Birtel","given":"Michèle D.","non-dropping-particle":"","parse-names":false,"suffix":""},{"dropping-particle":"","family":"Hart","given":"Kathryn H.","non-dropping-particle":"","parse-names":false,"suffix":""},{"dropping-particle":"","family":"Golding","given":"Sarah E.","non-dropping-particle":"","parse-names":false,"suffix":""}],"container-title":"Health Psychology Review","id":"ITEM-1","issue":"0","issued":{"date-parts":[["2021"]]},"page":"1-23","publisher":"Taylor &amp; Francis","title":"The role of emotions and injunctive norms in breastfeeding: a systematic review and meta-analysis","type":"article-journal","volume":"0"},"uris":["http://www.mendeley.com/documents/?uuid=da5403af-4a30-424a-a29b-5c2f57122c33"]},{"id":"ITEM-2","itemData":{"DOI":"10.1016/j.psychsport.2010.09.007","ISSN":"14690292","abstract":"Objective: The present research examined whether anticipated negative emotions predicted one's physical activity intentions and behaviors after controlling for the theory of planned behavior (TPB) constructs. This research analyzed the moderating role of past behavior on the relationship between anticipated negative emotions and intentions. Method: University students completed a two-wave longitudinal survey. The first wave of the survey included the TPB questions, anticipated negative emotions, and previous physical activity behaviors. The second wave was conducted four weeks later and included adapted leisure-time exercise questions. Results: Anticipated negative emotions significantly predicted physical activity intentions, over and above the influence of the TPB variables. It was further observed that anticipated negative emotions were a stronger predictor of intentions for participants who did not regularly participate in physical activity in the past than for those who did. In addition, anticipated negative emotions did not directly predict the actual behavior. Conclusion: The findings suggest that the inclusion of past behavior can help better delineate the conditions under which anticipated emotions predict behavioral intentions. © 2010 Elsevier Ltd.","author":[{"dropping-particle":"","family":"Wang","given":"Xiao","non-dropping-particle":"","parse-names":false,"suffix":""}],"container-title":"Psychology of Sport and Exercise","id":"ITEM-2","issue":"3","issued":{"date-parts":[["2011"]]},"page":"300-305","publisher":"Elsevier Ltd","title":"The role of anticipated negative emotions and past behavior in individuals' physical activity intentions and behaviors","type":"article-journal","volume":"12"},"uris":["http://www.mendeley.com/documents/?uuid=53fb8327-9bd0-49a4-94f8-87f9ba858309"]}],"mendeley":{"formattedCitation":"(Russell et al., 2021; Wang, 2011)","plainTextFormattedCitation":"(Russell et al., 2021; Wang, 2011)","previouslyFormattedCitation":"(Russell et al., 2021; Wang, 2011)"},"properties":{"noteIndex":0},"schema":"https://github.com/citation-style-language/schema/raw/master/csl-citation.json"}</w:instrText>
      </w:r>
      <w:r w:rsidR="00FD79E3">
        <w:rPr>
          <w:color w:val="FF0000"/>
          <w:szCs w:val="24"/>
          <w:lang w:val="en-GB"/>
        </w:rPr>
        <w:fldChar w:fldCharType="separate"/>
      </w:r>
      <w:r w:rsidR="00FD79E3" w:rsidRPr="00FD79E3">
        <w:rPr>
          <w:noProof/>
          <w:color w:val="FF0000"/>
          <w:szCs w:val="24"/>
          <w:lang w:val="en-GB"/>
        </w:rPr>
        <w:t>(Russell et al., 2021; Wang, 2011)</w:t>
      </w:r>
      <w:r w:rsidR="00FD79E3">
        <w:rPr>
          <w:color w:val="FF0000"/>
          <w:szCs w:val="24"/>
          <w:lang w:val="en-GB"/>
        </w:rPr>
        <w:fldChar w:fldCharType="end"/>
      </w:r>
      <w:bookmarkEnd w:id="42"/>
      <w:r w:rsidR="004B2B82" w:rsidRPr="004B2B82">
        <w:rPr>
          <w:color w:val="FF0000"/>
          <w:szCs w:val="24"/>
          <w:lang w:val="en-GB"/>
        </w:rPr>
        <w:t>. At this regard</w:t>
      </w:r>
      <w:r w:rsidR="004B2B82">
        <w:rPr>
          <w:color w:val="FF0000"/>
          <w:szCs w:val="24"/>
          <w:lang w:val="en-GB"/>
        </w:rPr>
        <w:t>,</w:t>
      </w:r>
      <w:r w:rsidR="004B2B82" w:rsidRPr="004B2B82">
        <w:rPr>
          <w:color w:val="FF0000"/>
          <w:szCs w:val="24"/>
          <w:lang w:val="en-GB"/>
        </w:rPr>
        <w:t xml:space="preserve"> </w:t>
      </w:r>
      <w:r w:rsidR="00502D30">
        <w:rPr>
          <w:color w:val="FF0000"/>
          <w:szCs w:val="24"/>
          <w:lang w:val="en-GB"/>
        </w:rPr>
        <w:t xml:space="preserve">it is important to note that </w:t>
      </w:r>
      <w:r w:rsidR="004B2B82" w:rsidRPr="004B2B82">
        <w:rPr>
          <w:color w:val="FF0000"/>
          <w:szCs w:val="24"/>
          <w:lang w:val="en-GB"/>
        </w:rPr>
        <w:t>previous studies demonstrated that birth experiences</w:t>
      </w:r>
      <w:r w:rsidR="007339C7">
        <w:rPr>
          <w:color w:val="FF0000"/>
          <w:szCs w:val="24"/>
          <w:lang w:val="en-GB"/>
        </w:rPr>
        <w:t xml:space="preserve"> </w:t>
      </w:r>
      <w:r w:rsidR="007339C7" w:rsidRPr="004B2B82">
        <w:rPr>
          <w:color w:val="FF0000"/>
          <w:szCs w:val="24"/>
          <w:lang w:val="en-GB"/>
        </w:rPr>
        <w:t xml:space="preserve">(i.e. delivery type, </w:t>
      </w:r>
      <w:r w:rsidR="001D7A97" w:rsidRPr="004B2B82">
        <w:rPr>
          <w:color w:val="FF0000"/>
          <w:szCs w:val="24"/>
          <w:lang w:val="en-GB"/>
        </w:rPr>
        <w:t>labour</w:t>
      </w:r>
      <w:r w:rsidR="007339C7" w:rsidRPr="004B2B82">
        <w:rPr>
          <w:color w:val="FF0000"/>
          <w:szCs w:val="24"/>
          <w:lang w:val="en-GB"/>
        </w:rPr>
        <w:t xml:space="preserve"> complications, postpartum haemorrhage)</w:t>
      </w:r>
      <w:r w:rsidR="007339C7">
        <w:rPr>
          <w:color w:val="FF0000"/>
          <w:szCs w:val="24"/>
          <w:lang w:val="en-GB"/>
        </w:rPr>
        <w:t xml:space="preserve"> and associated feelings</w:t>
      </w:r>
      <w:r w:rsidR="004B2B82" w:rsidRPr="004B2B82">
        <w:rPr>
          <w:color w:val="FF0000"/>
          <w:szCs w:val="24"/>
          <w:lang w:val="en-GB"/>
        </w:rPr>
        <w:t xml:space="preserve"> may impact both breastfeeding initiation and duration</w:t>
      </w:r>
      <w:r w:rsidR="00FD79E3">
        <w:rPr>
          <w:color w:val="FF0000"/>
          <w:szCs w:val="24"/>
          <w:lang w:val="en-GB"/>
        </w:rPr>
        <w:t xml:space="preserve"> </w:t>
      </w:r>
      <w:r w:rsidR="00FD79E3">
        <w:rPr>
          <w:color w:val="FF0000"/>
          <w:szCs w:val="24"/>
          <w:lang w:val="en-GB"/>
        </w:rPr>
        <w:fldChar w:fldCharType="begin" w:fldLock="1"/>
      </w:r>
      <w:r w:rsidR="00FD79E3">
        <w:rPr>
          <w:color w:val="FF0000"/>
          <w:szCs w:val="24"/>
          <w:lang w:val="en-GB"/>
        </w:rPr>
        <w:instrText>ADDIN CSL_CITATION {"citationItems":[{"id":"ITEM-1","itemData":{"DOI":"10.1080/080352501750064879","ISSN":"08035253","PMID":"11227334","abstract":"The aim of this study was to examine the effect of duration of earlier breastfeeding on the duration of breastfeeding with subsequent births. Medical records of 327 women who had had at least two deliveries were analysed; 89 of these women had had three deliveries. The average duration of breastfeeding increased from 6.01 mo to 6.85 mo with the second baby, but did not increase significantly with the third. A significant negative correlation was found between duration of first breastfeeding and change of breastfeeding duration at the second breastfeeding. Mothers who breastfed their first child for 0-7 mo significantly increased the duration of breastfeeding with the second child, whereas mothers who breastfed their firstborn for 8 mo or longer significantly reduced breastfeeding with the second baby. Conclusion: Result support earlier studies showing that duration of breastfeeding of the second child is significally related to previous breastfeeding experience. Results also suggest that pevious breastfeeding experience may lead mothers to regulate duration of subsequent breastfeeding toward a level that is optimal for them. The results are interpreted with respect to societal changes in breastfeeding patterns, as well as the role of maternal learning in breastfeeding behaviour.","author":[{"dropping-particle":"","family":"Nagy","given":"E.","non-dropping-particle":"","parse-names":false,"suffix":""},{"dropping-particle":"","family":"Orvos","given":"H.","non-dropping-particle":"","parse-names":false,"suffix":""},{"dropping-particle":"","family":"Pál","given":"A.","non-dropping-particle":"","parse-names":false,"suffix":""},{"dropping-particle":"","family":"Kovács","given":"L.","non-dropping-particle":"","parse-names":false,"suffix":""},{"dropping-particle":"","family":"Loveland","given":"K.","non-dropping-particle":"","parse-names":false,"suffix":""}],"container-title":"Acta Paediatrica, International Journal of Paediatrics","id":"ITEM-1","issue":"1","issued":{"date-parts":[["2001"]]},"page":"51-56","title":"Breastfeeding duration and previous breastfeeding experience","type":"article-journal","volume":"90"},"uris":["http://www.mendeley.com/documents/?uuid=b8405045-cbc0-4953-b2bd-98c3f1eb5167"]},{"id":"ITEM-2","itemData":{"ISSN":"19207476","abstract":"OBJECTIVES To explore the reasons why women stop breastfeeding completely before their infants are six months of age and to identify the factors associated with cessation and the timing of cessation. METHODS For all singleton live newborns born between January 1, 2008 and December 31, 2009 in two district health authorities in Nova Scotia, Canada, mother's self-reported breastfeeding status was collected at hospital discharge and at five follow-up visits until infants were six months of age. Mothers who stopped breastfeeding before six months were also questioned about the time of weaning and the reason they discontinued all breastfeeding. Eleven categories were created from the open-ended responses women provided. These data were linked with the Nova Scotia Atlee Perinatal Database in order to obtain information on maternal and neonatal characteristics. The relationship between maternal, obstetrical, and neonatal characteristics and each reason for stopping breastfeeding completely were examined. RESULTS Of the 500 mothers who stopped breastfeeding completely before six months and provided a reason for discontinuing, the majority (73.6%) stopped within the first six weeks. The most common reasons cited were inconvenience or fatigue associated with breastfeeding (22.6%) and concerns about milk supply (21.6%). Return to work or school was associated with length of time that infants were breastfed: 20% of women who stopped after six weeks citing this as the reason. Most of the reasons, however, were not found to be associated with a specific duration of breastfeeding or with the examined maternal and infant characteristics. CONCLUSION This study highlights factors associated with the reasons why women stop breastfeeding completely before six months and how these reasons varied with weaning age. The results will help inform future research aimed at identifying interventions to reduce early breastfeeding cessation.","author":[{"dropping-particle":"","family":"Brown","given":"Catherine R L","non-dropping-particle":"","parse-names":false,"suffix":""},{"dropping-particle":"","family":"Dodds","given":"Linda","non-dropping-particle":"","parse-names":false,"suffix":""},{"dropping-particle":"","family":"Legge","given":"Alexandra","non-dropping-particle":"","parse-names":false,"suffix":""},{"dropping-particle":"","family":"Bryanton","given":"Janet","non-dropping-particle":"","parse-names":false,"suffix":""},{"dropping-particle":"","family":"Semenic","given":"Sonia","non-dropping-particle":"","parse-names":false,"suffix":""}],"container-title":"Canadian Journal of Public Health","id":"ITEM-2","issue":"3","issued":{"date-parts":[["2014"]]},"page":"179-185","title":"Factors influencing the reasons why mothers stop breastfeeding","type":"article-journal","volume":"105"},"uris":["http://www.mendeley.com/documents/?uuid=36b78f79-fdb7-4b98-aa26-f6767c896dc6"]}],"mendeley":{"formattedCitation":"(Brown et al., 2014; Nagy et al., 2001)","plainTextFormattedCitation":"(Brown et al., 2014; Nagy et al., 2001)","previouslyFormattedCitation":"(Brown et al., 2014; Nagy et al., 2001)"},"properties":{"noteIndex":0},"schema":"https://github.com/citation-style-language/schema/raw/master/csl-citation.json"}</w:instrText>
      </w:r>
      <w:r w:rsidR="00FD79E3">
        <w:rPr>
          <w:color w:val="FF0000"/>
          <w:szCs w:val="24"/>
          <w:lang w:val="en-GB"/>
        </w:rPr>
        <w:fldChar w:fldCharType="separate"/>
      </w:r>
      <w:r w:rsidR="00FD79E3" w:rsidRPr="00FD79E3">
        <w:rPr>
          <w:noProof/>
          <w:color w:val="FF0000"/>
          <w:szCs w:val="24"/>
          <w:lang w:val="en-GB"/>
        </w:rPr>
        <w:t>(Brown et al., 2014; Nagy et al., 2001)</w:t>
      </w:r>
      <w:r w:rsidR="00FD79E3">
        <w:rPr>
          <w:color w:val="FF0000"/>
          <w:szCs w:val="24"/>
          <w:lang w:val="en-GB"/>
        </w:rPr>
        <w:fldChar w:fldCharType="end"/>
      </w:r>
      <w:r w:rsidR="004B2B82" w:rsidRPr="004B2B82">
        <w:rPr>
          <w:color w:val="FF0000"/>
          <w:szCs w:val="24"/>
          <w:lang w:val="en-GB"/>
        </w:rPr>
        <w:t xml:space="preserve">. </w:t>
      </w:r>
      <w:r w:rsidR="002672E7">
        <w:rPr>
          <w:color w:val="FF0000"/>
          <w:szCs w:val="24"/>
          <w:lang w:val="en-GB"/>
        </w:rPr>
        <w:t>Previous research ha</w:t>
      </w:r>
      <w:r w:rsidR="00803C5D">
        <w:rPr>
          <w:color w:val="FF0000"/>
          <w:szCs w:val="24"/>
          <w:lang w:val="en-GB"/>
        </w:rPr>
        <w:t>s</w:t>
      </w:r>
      <w:r w:rsidR="002672E7">
        <w:rPr>
          <w:color w:val="FF0000"/>
          <w:szCs w:val="24"/>
          <w:lang w:val="en-GB"/>
        </w:rPr>
        <w:t xml:space="preserve"> </w:t>
      </w:r>
      <w:r w:rsidR="00803C5D">
        <w:rPr>
          <w:color w:val="FF0000"/>
          <w:szCs w:val="24"/>
          <w:lang w:val="en-GB"/>
        </w:rPr>
        <w:t xml:space="preserve">also </w:t>
      </w:r>
      <w:r w:rsidR="002672E7">
        <w:rPr>
          <w:color w:val="FF0000"/>
          <w:szCs w:val="24"/>
          <w:lang w:val="en-GB"/>
        </w:rPr>
        <w:t xml:space="preserve">evidenced that </w:t>
      </w:r>
      <w:r w:rsidR="00803C5D">
        <w:rPr>
          <w:color w:val="FF0000"/>
          <w:szCs w:val="24"/>
          <w:lang w:val="en-GB"/>
        </w:rPr>
        <w:t>b</w:t>
      </w:r>
      <w:r w:rsidR="004B2B82" w:rsidRPr="004B2B82">
        <w:rPr>
          <w:color w:val="FF0000"/>
          <w:szCs w:val="24"/>
          <w:lang w:val="en-GB"/>
        </w:rPr>
        <w:t>reastfeeding difficulties</w:t>
      </w:r>
      <w:r w:rsidR="00803C5D">
        <w:rPr>
          <w:color w:val="FF0000"/>
          <w:szCs w:val="24"/>
          <w:lang w:val="en-GB"/>
        </w:rPr>
        <w:t xml:space="preserve"> and negative experience</w:t>
      </w:r>
      <w:r w:rsidR="004B2B82" w:rsidRPr="004B2B82">
        <w:rPr>
          <w:color w:val="FF0000"/>
          <w:szCs w:val="24"/>
          <w:lang w:val="en-GB"/>
        </w:rPr>
        <w:t xml:space="preserve"> </w:t>
      </w:r>
      <w:r w:rsidR="002672E7">
        <w:rPr>
          <w:color w:val="FF0000"/>
          <w:szCs w:val="24"/>
          <w:lang w:val="en-GB"/>
        </w:rPr>
        <w:t xml:space="preserve">were associated </w:t>
      </w:r>
      <w:r w:rsidR="004B2B82" w:rsidRPr="004B2B82">
        <w:rPr>
          <w:color w:val="FF0000"/>
          <w:szCs w:val="24"/>
          <w:lang w:val="en-GB"/>
        </w:rPr>
        <w:t xml:space="preserve">with overwhelming feelings of fear towards breastfeeding </w:t>
      </w:r>
      <w:r w:rsidR="00803C5D">
        <w:rPr>
          <w:color w:val="FF0000"/>
          <w:szCs w:val="24"/>
          <w:lang w:val="en-GB"/>
        </w:rPr>
        <w:t>but also</w:t>
      </w:r>
      <w:r w:rsidR="004B2B82" w:rsidRPr="004B2B82">
        <w:rPr>
          <w:color w:val="FF0000"/>
          <w:szCs w:val="24"/>
          <w:lang w:val="en-GB"/>
        </w:rPr>
        <w:t xml:space="preserve"> with stronger feelings of security and trust in one’s ability to </w:t>
      </w:r>
      <w:r w:rsidR="004B2B82" w:rsidRPr="004B2B82">
        <w:rPr>
          <w:color w:val="FF0000"/>
          <w:szCs w:val="24"/>
          <w:lang w:val="en-GB"/>
        </w:rPr>
        <w:lastRenderedPageBreak/>
        <w:t xml:space="preserve">breastfeed a future child </w:t>
      </w:r>
      <w:r w:rsidR="00FD79E3">
        <w:rPr>
          <w:color w:val="FF0000"/>
          <w:szCs w:val="24"/>
          <w:lang w:val="en-GB"/>
        </w:rPr>
        <w:fldChar w:fldCharType="begin" w:fldLock="1"/>
      </w:r>
      <w:r w:rsidR="00FD79E3">
        <w:rPr>
          <w:color w:val="FF0000"/>
          <w:szCs w:val="24"/>
          <w:lang w:val="en-GB"/>
        </w:rPr>
        <w:instrText>ADDIN CSL_CITATION {"citationItems":[{"id":"ITEM-1","itemData":{"DOI":"10.1080/17482631.2019.1588034","ISSN":"17482631","PMID":"30893016","abstract":"Purpose: Experiencing breastfeeding difficulties poses a risk for early cessation of breastfeeding and decreases the likelihood of breastfeeding a future child. To further understand breastfeeding outcomes, the aim of this study is to explain the phenomenon of breastfeeding difficulties in order to understand how women’s previous experiences of breastfeeding difficulties relate to their decisions about future breastfeeding. Methods: A reflective lifeworld hermeneutical approach was adopted. The study consisted of 15 lifeworld interviews with eight women who had previously experienced difficulties with initial breastfeeding. Results: Previously experienced breastfeeding difficulties represent an existential breastfeeding trauma in an individual woman’s life, from which there are two intertwined pathways for future breastfeeding: a fear of breastfeeding, which renders the idea of future breastfeeding unthinkable, and a longing for breastfeeding, which increases the likelihood of future breastfeeding. Fear and longing are intertwined in ambiguous ways in an individual woman’s life. Conclusion: Women with previous breastfeeding difficulties may bring negative breastfeeding experiences with them, which are etched into the woman’s being as a mother as an embodied memory. A lifeworld-led caring science perspective as a foundation for care can contribute to the development of caring practices, which grasp the existential nature of the breastfeeding trauma.","author":[{"dropping-particle":"","family":"Palmér","given":"Lina","non-dropping-particle":"","parse-names":false,"suffix":""}],"container-title":"International Journal of Qualitative Studies on Health and Well-being","id":"ITEM-1","issue":"1","issued":{"date-parts":[["2019"]]},"publisher":"Taylor &amp; Francis","title":"Previous breastfeeding difficulties: an existential breastfeeding trauma with two intertwined pathways for future breastfeeding—fear and longing","type":"article-journal","volume":"14"},"uris":["http://www.mendeley.com/documents/?uuid=e86d83f1-5387-4cb4-adda-44b2e4fb5d7f"]}],"mendeley":{"formattedCitation":"(Palmér, 2019)","plainTextFormattedCitation":"(Palmér, 2019)","previouslyFormattedCitation":"(Palmér, 2019)"},"properties":{"noteIndex":0},"schema":"https://github.com/citation-style-language/schema/raw/master/csl-citation.json"}</w:instrText>
      </w:r>
      <w:r w:rsidR="00FD79E3">
        <w:rPr>
          <w:color w:val="FF0000"/>
          <w:szCs w:val="24"/>
          <w:lang w:val="en-GB"/>
        </w:rPr>
        <w:fldChar w:fldCharType="separate"/>
      </w:r>
      <w:r w:rsidR="00FD79E3" w:rsidRPr="00FD79E3">
        <w:rPr>
          <w:noProof/>
          <w:color w:val="FF0000"/>
          <w:szCs w:val="24"/>
          <w:lang w:val="en-GB"/>
        </w:rPr>
        <w:t>(Palmér, 2019)</w:t>
      </w:r>
      <w:r w:rsidR="00FD79E3">
        <w:rPr>
          <w:color w:val="FF0000"/>
          <w:szCs w:val="24"/>
          <w:lang w:val="en-GB"/>
        </w:rPr>
        <w:fldChar w:fldCharType="end"/>
      </w:r>
      <w:r w:rsidR="004B2B82" w:rsidRPr="004B2B82">
        <w:rPr>
          <w:color w:val="FF0000"/>
          <w:szCs w:val="24"/>
          <w:lang w:val="en-GB"/>
        </w:rPr>
        <w:t xml:space="preserve">. Future studies may </w:t>
      </w:r>
      <w:r w:rsidR="002672E7">
        <w:rPr>
          <w:color w:val="FF0000"/>
          <w:szCs w:val="24"/>
          <w:lang w:val="en-GB"/>
        </w:rPr>
        <w:t xml:space="preserve">therefore </w:t>
      </w:r>
      <w:r w:rsidR="004B2B82" w:rsidRPr="004B2B82">
        <w:rPr>
          <w:color w:val="FF0000"/>
          <w:szCs w:val="24"/>
          <w:lang w:val="en-GB"/>
        </w:rPr>
        <w:t xml:space="preserve">consider how the feelings associated with previous </w:t>
      </w:r>
      <w:r w:rsidR="002672E7">
        <w:rPr>
          <w:color w:val="FF0000"/>
          <w:szCs w:val="24"/>
          <w:lang w:val="en-GB"/>
        </w:rPr>
        <w:t xml:space="preserve">birth and breastfeeding </w:t>
      </w:r>
      <w:r w:rsidR="004B2B82" w:rsidRPr="004B2B82">
        <w:rPr>
          <w:color w:val="FF0000"/>
          <w:szCs w:val="24"/>
          <w:lang w:val="en-GB"/>
        </w:rPr>
        <w:t xml:space="preserve">experiences </w:t>
      </w:r>
      <w:r w:rsidR="007339C7">
        <w:rPr>
          <w:color w:val="FF0000"/>
          <w:szCs w:val="24"/>
          <w:lang w:val="en-GB"/>
        </w:rPr>
        <w:t xml:space="preserve">may </w:t>
      </w:r>
      <w:r w:rsidR="004B2B82" w:rsidRPr="004B2B82">
        <w:rPr>
          <w:color w:val="FF0000"/>
          <w:szCs w:val="24"/>
          <w:lang w:val="en-GB"/>
        </w:rPr>
        <w:t xml:space="preserve">impact on breastfeeding intentions and behaviours and </w:t>
      </w:r>
      <w:r w:rsidR="007339C7">
        <w:rPr>
          <w:color w:val="FF0000"/>
          <w:szCs w:val="24"/>
          <w:lang w:val="en-GB"/>
        </w:rPr>
        <w:t xml:space="preserve">contribute </w:t>
      </w:r>
      <w:r w:rsidR="00E95CD5">
        <w:rPr>
          <w:color w:val="FF0000"/>
          <w:szCs w:val="24"/>
          <w:lang w:val="en-GB"/>
        </w:rPr>
        <w:t>to</w:t>
      </w:r>
      <w:r w:rsidR="007339C7">
        <w:rPr>
          <w:color w:val="FF0000"/>
          <w:szCs w:val="24"/>
          <w:lang w:val="en-GB"/>
        </w:rPr>
        <w:t xml:space="preserve"> </w:t>
      </w:r>
      <w:r w:rsidR="004B2B82" w:rsidRPr="004B2B82">
        <w:rPr>
          <w:color w:val="FF0000"/>
          <w:szCs w:val="24"/>
          <w:lang w:val="en-GB"/>
        </w:rPr>
        <w:t>shap</w:t>
      </w:r>
      <w:r w:rsidR="007339C7">
        <w:rPr>
          <w:color w:val="FF0000"/>
          <w:szCs w:val="24"/>
          <w:lang w:val="en-GB"/>
        </w:rPr>
        <w:t>ing</w:t>
      </w:r>
      <w:r w:rsidR="004B2B82" w:rsidRPr="004B2B82">
        <w:rPr>
          <w:color w:val="FF0000"/>
          <w:szCs w:val="24"/>
          <w:lang w:val="en-GB"/>
        </w:rPr>
        <w:t xml:space="preserve"> one’s motivation (</w:t>
      </w:r>
      <w:r w:rsidR="00E95CD5" w:rsidRPr="004B2B82">
        <w:rPr>
          <w:color w:val="FF0000"/>
          <w:szCs w:val="24"/>
          <w:lang w:val="en-GB"/>
        </w:rPr>
        <w:t>e.g.,</w:t>
      </w:r>
      <w:r w:rsidR="004B2B82" w:rsidRPr="004B2B82">
        <w:rPr>
          <w:color w:val="FF0000"/>
          <w:szCs w:val="24"/>
          <w:lang w:val="en-GB"/>
        </w:rPr>
        <w:t xml:space="preserve"> autonomous vs. controlled) to engage in the behavior. </w:t>
      </w:r>
      <w:bookmarkEnd w:id="41"/>
    </w:p>
    <w:bookmarkEnd w:id="38"/>
    <w:bookmarkEnd w:id="40"/>
    <w:p w14:paraId="5C6FBF5B" w14:textId="654CF593" w:rsidR="00F00A83" w:rsidRPr="00767BEB" w:rsidRDefault="00057799" w:rsidP="00973CDA">
      <w:pPr>
        <w:autoSpaceDE w:val="0"/>
        <w:autoSpaceDN w:val="0"/>
        <w:adjustRightInd w:val="0"/>
        <w:spacing w:line="480" w:lineRule="auto"/>
        <w:ind w:firstLine="708"/>
        <w:rPr>
          <w:lang w:val="en-GB"/>
        </w:rPr>
      </w:pPr>
      <w:r w:rsidRPr="00767BEB">
        <w:rPr>
          <w:szCs w:val="24"/>
          <w:lang w:val="en-GB"/>
        </w:rPr>
        <w:t>Despite these limitations, the</w:t>
      </w:r>
      <w:r w:rsidR="00F843C1" w:rsidRPr="00767BEB">
        <w:rPr>
          <w:szCs w:val="24"/>
          <w:lang w:val="en-GB"/>
        </w:rPr>
        <w:t xml:space="preserve"> present study </w:t>
      </w:r>
      <w:r w:rsidR="00E9345B" w:rsidRPr="00767BEB">
        <w:rPr>
          <w:lang w:val="en-GB"/>
        </w:rPr>
        <w:t xml:space="preserve">is the first study which considers breastfeeding up to </w:t>
      </w:r>
      <w:r w:rsidR="00F843C1" w:rsidRPr="00767BEB">
        <w:rPr>
          <w:lang w:val="en-GB"/>
        </w:rPr>
        <w:t>2</w:t>
      </w:r>
      <w:r w:rsidR="00E9345B" w:rsidRPr="00767BEB">
        <w:rPr>
          <w:lang w:val="en-GB"/>
        </w:rPr>
        <w:t xml:space="preserve"> years of age of the baby</w:t>
      </w:r>
      <w:r w:rsidR="00E36567" w:rsidRPr="00767BEB">
        <w:rPr>
          <w:lang w:val="en-GB"/>
        </w:rPr>
        <w:t>, which</w:t>
      </w:r>
      <w:r w:rsidR="00E9345B" w:rsidRPr="00767BEB">
        <w:rPr>
          <w:lang w:val="en-GB"/>
        </w:rPr>
        <w:t xml:space="preserve"> is </w:t>
      </w:r>
      <w:r w:rsidR="00E36567" w:rsidRPr="00767BEB">
        <w:rPr>
          <w:lang w:val="en-GB"/>
        </w:rPr>
        <w:t xml:space="preserve">highly </w:t>
      </w:r>
      <w:r w:rsidR="00E9345B" w:rsidRPr="00767BEB">
        <w:rPr>
          <w:lang w:val="en-GB"/>
        </w:rPr>
        <w:t>relevant as previous literature</w:t>
      </w:r>
      <w:r w:rsidR="007E05B9" w:rsidRPr="00767BEB">
        <w:rPr>
          <w:lang w:val="en-GB"/>
        </w:rPr>
        <w:t xml:space="preserve"> evidenced that</w:t>
      </w:r>
      <w:r w:rsidR="00E9345B" w:rsidRPr="00767BEB">
        <w:rPr>
          <w:lang w:val="en-GB"/>
        </w:rPr>
        <w:t xml:space="preserve"> prolonged breastfeeding is associated with higher benefits for children and </w:t>
      </w:r>
      <w:r w:rsidR="00350BA4" w:rsidRPr="00767BEB">
        <w:rPr>
          <w:lang w:val="en-GB"/>
        </w:rPr>
        <w:t>mothers’</w:t>
      </w:r>
      <w:r w:rsidR="00E9345B" w:rsidRPr="00767BEB">
        <w:rPr>
          <w:lang w:val="en-GB"/>
        </w:rPr>
        <w:t xml:space="preserve"> health.</w:t>
      </w:r>
      <w:r w:rsidR="007E05B9" w:rsidRPr="00767BEB">
        <w:rPr>
          <w:lang w:val="en-GB"/>
        </w:rPr>
        <w:t xml:space="preserve"> </w:t>
      </w:r>
      <w:r w:rsidR="00F00A83" w:rsidRPr="00767BEB">
        <w:rPr>
          <w:lang w:val="en-GB"/>
        </w:rPr>
        <w:t xml:space="preserve">Further studies </w:t>
      </w:r>
      <w:r w:rsidR="00BA352A" w:rsidRPr="00767BEB">
        <w:rPr>
          <w:lang w:val="en-GB"/>
        </w:rPr>
        <w:t>are needed</w:t>
      </w:r>
      <w:r w:rsidR="00F00A83" w:rsidRPr="00767BEB">
        <w:rPr>
          <w:lang w:val="en-GB"/>
        </w:rPr>
        <w:t xml:space="preserve"> </w:t>
      </w:r>
      <w:r w:rsidR="00BA352A" w:rsidRPr="00767BEB">
        <w:rPr>
          <w:lang w:val="en-GB"/>
        </w:rPr>
        <w:t>to explore</w:t>
      </w:r>
      <w:r w:rsidR="00F00A83" w:rsidRPr="00767BEB">
        <w:rPr>
          <w:lang w:val="en-GB"/>
        </w:rPr>
        <w:t xml:space="preserve"> the effectiveness of interventions </w:t>
      </w:r>
      <w:r w:rsidR="00350BA4" w:rsidRPr="00767BEB">
        <w:rPr>
          <w:lang w:val="en-GB"/>
        </w:rPr>
        <w:t>aimed at increasing</w:t>
      </w:r>
      <w:r w:rsidR="00F00A83" w:rsidRPr="00767BEB">
        <w:rPr>
          <w:lang w:val="en-GB"/>
        </w:rPr>
        <w:t xml:space="preserve"> breastfeeding duration.</w:t>
      </w:r>
    </w:p>
    <w:p w14:paraId="7DBC8AA2" w14:textId="451F57AC" w:rsidR="00990EAB" w:rsidRPr="0022078A" w:rsidRDefault="00990EAB" w:rsidP="00973CDA">
      <w:pPr>
        <w:spacing w:line="480" w:lineRule="auto"/>
        <w:ind w:firstLine="708"/>
        <w:rPr>
          <w:color w:val="000000"/>
          <w:szCs w:val="24"/>
          <w:shd w:val="clear" w:color="auto" w:fill="FFFFFF"/>
          <w:lang w:val="en-US"/>
        </w:rPr>
      </w:pPr>
    </w:p>
    <w:p w14:paraId="034F7431" w14:textId="77777777" w:rsidR="00C82318" w:rsidRDefault="00C82318" w:rsidP="009C51B7">
      <w:pPr>
        <w:widowControl w:val="0"/>
        <w:autoSpaceDE w:val="0"/>
        <w:autoSpaceDN w:val="0"/>
        <w:adjustRightInd w:val="0"/>
        <w:spacing w:line="480" w:lineRule="auto"/>
        <w:ind w:firstLine="708"/>
        <w:rPr>
          <w:rFonts w:eastAsiaTheme="minorHAnsi"/>
          <w:lang w:val="en-GB"/>
        </w:rPr>
      </w:pPr>
      <w:r>
        <w:rPr>
          <w:rFonts w:eastAsiaTheme="minorHAnsi"/>
          <w:lang w:val="en-GB"/>
        </w:rPr>
        <w:t xml:space="preserve">Financial support: None to declare. </w:t>
      </w:r>
    </w:p>
    <w:p w14:paraId="1A29283C" w14:textId="6239ACEB" w:rsidR="00C82318" w:rsidRDefault="00C82318" w:rsidP="009C51B7">
      <w:pPr>
        <w:spacing w:line="480" w:lineRule="auto"/>
        <w:ind w:firstLine="708"/>
        <w:rPr>
          <w:lang w:val="en-GB"/>
        </w:rPr>
      </w:pPr>
      <w:r>
        <w:rPr>
          <w:lang w:val="en-GB"/>
        </w:rPr>
        <w:t>Conflicts of Interest: No conflict of interest to declare.</w:t>
      </w:r>
    </w:p>
    <w:p w14:paraId="4E7CDF24" w14:textId="77777777" w:rsidR="009C51B7" w:rsidRDefault="009C51B7" w:rsidP="009C51B7">
      <w:pPr>
        <w:spacing w:line="480" w:lineRule="auto"/>
        <w:rPr>
          <w:bCs/>
          <w:lang w:val="en-US"/>
        </w:rPr>
      </w:pPr>
    </w:p>
    <w:p w14:paraId="25F8FAEB" w14:textId="20894DDD" w:rsidR="009C51B7" w:rsidRPr="009C51B7" w:rsidRDefault="009C51B7" w:rsidP="009C51B7">
      <w:pPr>
        <w:spacing w:line="480" w:lineRule="auto"/>
        <w:ind w:firstLine="708"/>
        <w:rPr>
          <w:bCs/>
          <w:lang w:val="en-US"/>
        </w:rPr>
      </w:pPr>
      <w:r w:rsidRPr="009C51B7">
        <w:rPr>
          <w:bCs/>
          <w:lang w:val="en-US"/>
        </w:rPr>
        <w:t>Data availability statement:</w:t>
      </w:r>
    </w:p>
    <w:p w14:paraId="01318584" w14:textId="27894956" w:rsidR="005546D8" w:rsidRPr="00767BEB" w:rsidRDefault="009C51B7" w:rsidP="009C51B7">
      <w:pPr>
        <w:spacing w:line="480" w:lineRule="auto"/>
        <w:ind w:firstLine="708"/>
        <w:rPr>
          <w:lang w:val="en-GB"/>
        </w:rPr>
      </w:pPr>
      <w:r w:rsidRPr="009C51B7">
        <w:rPr>
          <w:bCs/>
          <w:color w:val="1C1D1E"/>
          <w:shd w:val="clear" w:color="auto" w:fill="FFFFFF"/>
          <w:lang w:val="en-US"/>
        </w:rPr>
        <w:t>The data that support the findings of this study are available from the corresponding author upon reasonable request</w:t>
      </w:r>
      <w:r>
        <w:rPr>
          <w:bCs/>
          <w:color w:val="1C1D1E"/>
          <w:shd w:val="clear" w:color="auto" w:fill="FFFFFF"/>
          <w:lang w:val="en-US"/>
        </w:rPr>
        <w:t>.</w:t>
      </w:r>
    </w:p>
    <w:p w14:paraId="0CA9AD34" w14:textId="1EA12CC5" w:rsidR="005E7C2E" w:rsidRPr="00CD166D" w:rsidRDefault="005E7C2E" w:rsidP="00973CDA">
      <w:pPr>
        <w:spacing w:after="160" w:line="480" w:lineRule="auto"/>
        <w:jc w:val="left"/>
        <w:rPr>
          <w:b/>
          <w:bCs/>
          <w:i/>
          <w:iCs/>
          <w:lang w:val="en-US"/>
        </w:rPr>
      </w:pPr>
      <w:r w:rsidRPr="00767BEB">
        <w:rPr>
          <w:b/>
          <w:bCs/>
          <w:i/>
          <w:iCs/>
          <w:lang w:val="en-GB"/>
        </w:rPr>
        <w:br w:type="page"/>
      </w:r>
    </w:p>
    <w:p w14:paraId="283F3711" w14:textId="08C13321" w:rsidR="000373F5" w:rsidRPr="00767BEB" w:rsidRDefault="005E7C2E" w:rsidP="00973CDA">
      <w:pPr>
        <w:spacing w:after="160" w:line="480" w:lineRule="auto"/>
        <w:jc w:val="left"/>
        <w:rPr>
          <w:lang w:val="en-GB"/>
        </w:rPr>
      </w:pPr>
      <w:r w:rsidRPr="00767BEB">
        <w:rPr>
          <w:lang w:val="en-GB"/>
        </w:rPr>
        <w:lastRenderedPageBreak/>
        <w:t>References</w:t>
      </w:r>
    </w:p>
    <w:p w14:paraId="23C6B0E6" w14:textId="3202399B" w:rsidR="00060B99" w:rsidRPr="00D91C83" w:rsidRDefault="005E7C2E" w:rsidP="00060B99">
      <w:pPr>
        <w:widowControl w:val="0"/>
        <w:autoSpaceDE w:val="0"/>
        <w:autoSpaceDN w:val="0"/>
        <w:adjustRightInd w:val="0"/>
        <w:spacing w:after="160" w:line="480" w:lineRule="auto"/>
        <w:ind w:left="480" w:hanging="480"/>
        <w:rPr>
          <w:noProof/>
          <w:szCs w:val="24"/>
          <w:lang w:val="en-US"/>
        </w:rPr>
      </w:pPr>
      <w:r w:rsidRPr="00767BEB">
        <w:rPr>
          <w:lang w:val="en-GB"/>
        </w:rPr>
        <w:fldChar w:fldCharType="begin" w:fldLock="1"/>
      </w:r>
      <w:r w:rsidRPr="00767BEB">
        <w:rPr>
          <w:lang w:val="en-GB"/>
        </w:rPr>
        <w:instrText xml:space="preserve">ADDIN Mendeley Bibliography CSL_BIBLIOGRAPHY </w:instrText>
      </w:r>
      <w:r w:rsidRPr="00767BEB">
        <w:rPr>
          <w:lang w:val="en-GB"/>
        </w:rPr>
        <w:fldChar w:fldCharType="separate"/>
      </w:r>
      <w:r w:rsidR="00060B99" w:rsidRPr="00D91C83">
        <w:rPr>
          <w:noProof/>
          <w:szCs w:val="24"/>
          <w:lang w:val="en-US"/>
        </w:rPr>
        <w:t xml:space="preserve">Ahluwalia, I. B. (2005). Why Do Women Stop Breastfeeding? Findings From the Pregnancy Risk Assessment and Monitoring System. </w:t>
      </w:r>
      <w:r w:rsidR="00060B99" w:rsidRPr="00D91C83">
        <w:rPr>
          <w:i/>
          <w:iCs/>
          <w:noProof/>
          <w:szCs w:val="24"/>
          <w:lang w:val="en-US"/>
        </w:rPr>
        <w:t>Pediatrics</w:t>
      </w:r>
      <w:r w:rsidR="00060B99" w:rsidRPr="00D91C83">
        <w:rPr>
          <w:noProof/>
          <w:szCs w:val="24"/>
          <w:lang w:val="en-US"/>
        </w:rPr>
        <w:t xml:space="preserve">, </w:t>
      </w:r>
      <w:r w:rsidR="00060B99" w:rsidRPr="00D91C83">
        <w:rPr>
          <w:i/>
          <w:iCs/>
          <w:noProof/>
          <w:szCs w:val="24"/>
          <w:lang w:val="en-US"/>
        </w:rPr>
        <w:t>116</w:t>
      </w:r>
      <w:r w:rsidR="00060B99" w:rsidRPr="00D91C83">
        <w:rPr>
          <w:noProof/>
          <w:szCs w:val="24"/>
          <w:lang w:val="en-US"/>
        </w:rPr>
        <w:t>(6), 1408–1412. https://doi.org/10.1542/peds.2005-0013</w:t>
      </w:r>
    </w:p>
    <w:p w14:paraId="187D2958" w14:textId="77777777" w:rsidR="00060B99" w:rsidRPr="00CD3C1A" w:rsidRDefault="00060B99" w:rsidP="00060B99">
      <w:pPr>
        <w:widowControl w:val="0"/>
        <w:autoSpaceDE w:val="0"/>
        <w:autoSpaceDN w:val="0"/>
        <w:adjustRightInd w:val="0"/>
        <w:spacing w:after="160" w:line="480" w:lineRule="auto"/>
        <w:ind w:left="480" w:hanging="480"/>
        <w:rPr>
          <w:noProof/>
          <w:szCs w:val="24"/>
          <w:lang w:val="de-DE"/>
        </w:rPr>
      </w:pPr>
      <w:r w:rsidRPr="00CD3C1A">
        <w:rPr>
          <w:noProof/>
          <w:szCs w:val="24"/>
          <w:lang w:val="de-DE"/>
        </w:rPr>
        <w:t xml:space="preserve">Amitay, E. L., &amp; Keinan-Boker, L. (2015). </w:t>
      </w:r>
      <w:r w:rsidRPr="00D91C83">
        <w:rPr>
          <w:noProof/>
          <w:szCs w:val="24"/>
          <w:lang w:val="en-US"/>
        </w:rPr>
        <w:t xml:space="preserve">Breastfeeding and childhood leukemia incidence: A meta-analysis and systematic review. </w:t>
      </w:r>
      <w:r w:rsidRPr="00CD3C1A">
        <w:rPr>
          <w:i/>
          <w:iCs/>
          <w:noProof/>
          <w:szCs w:val="24"/>
          <w:lang w:val="de-DE"/>
        </w:rPr>
        <w:t>JAMA Pediatrics</w:t>
      </w:r>
      <w:r w:rsidRPr="00CD3C1A">
        <w:rPr>
          <w:noProof/>
          <w:szCs w:val="24"/>
          <w:lang w:val="de-DE"/>
        </w:rPr>
        <w:t xml:space="preserve">, </w:t>
      </w:r>
      <w:r w:rsidRPr="00CD3C1A">
        <w:rPr>
          <w:i/>
          <w:iCs/>
          <w:noProof/>
          <w:szCs w:val="24"/>
          <w:lang w:val="de-DE"/>
        </w:rPr>
        <w:t>169</w:t>
      </w:r>
      <w:r w:rsidRPr="00CD3C1A">
        <w:rPr>
          <w:noProof/>
          <w:szCs w:val="24"/>
          <w:lang w:val="de-DE"/>
        </w:rPr>
        <w:t>(6), 1–9. https://doi.org/10.1001/jamapediatrics.2015.1025</w:t>
      </w:r>
    </w:p>
    <w:p w14:paraId="14A7DAE1"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CD3C1A">
        <w:rPr>
          <w:noProof/>
          <w:szCs w:val="24"/>
          <w:lang w:val="de-DE"/>
        </w:rPr>
        <w:t xml:space="preserve">Arenz, S., Rückerl, R., Koletzko, B., &amp; Von Kries, R. (2004). </w:t>
      </w:r>
      <w:r w:rsidRPr="00D91C83">
        <w:rPr>
          <w:noProof/>
          <w:szCs w:val="24"/>
          <w:lang w:val="en-US"/>
        </w:rPr>
        <w:t xml:space="preserve">Breast-feeding and childhood obesity - A systematic review. </w:t>
      </w:r>
      <w:r w:rsidRPr="00D91C83">
        <w:rPr>
          <w:i/>
          <w:iCs/>
          <w:noProof/>
          <w:szCs w:val="24"/>
          <w:lang w:val="en-US"/>
        </w:rPr>
        <w:t>International Journal of Obesity</w:t>
      </w:r>
      <w:r w:rsidRPr="00D91C83">
        <w:rPr>
          <w:noProof/>
          <w:szCs w:val="24"/>
          <w:lang w:val="en-US"/>
        </w:rPr>
        <w:t xml:space="preserve">, </w:t>
      </w:r>
      <w:r w:rsidRPr="00D91C83">
        <w:rPr>
          <w:i/>
          <w:iCs/>
          <w:noProof/>
          <w:szCs w:val="24"/>
          <w:lang w:val="en-US"/>
        </w:rPr>
        <w:t>28</w:t>
      </w:r>
      <w:r w:rsidRPr="00D91C83">
        <w:rPr>
          <w:noProof/>
          <w:szCs w:val="24"/>
          <w:lang w:val="en-US"/>
        </w:rPr>
        <w:t>(10), 1247–1256. https://doi.org/10.1038/sj.ijo.0802758</w:t>
      </w:r>
    </w:p>
    <w:p w14:paraId="0684AF47"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Aune, D., Norat, T., Romundstad, P., &amp; Vatten, L. J. (2014). Breastfeeding and the maternal risk of type 2 diabetes: A systematic review and dose-response meta-analysis of cohort studies. </w:t>
      </w:r>
      <w:r w:rsidRPr="00D91C83">
        <w:rPr>
          <w:i/>
          <w:iCs/>
          <w:noProof/>
          <w:szCs w:val="24"/>
          <w:lang w:val="en-US"/>
        </w:rPr>
        <w:t>Nutrition, Metabolism and Cardiovascular Diseases</w:t>
      </w:r>
      <w:r w:rsidRPr="00D91C83">
        <w:rPr>
          <w:noProof/>
          <w:szCs w:val="24"/>
          <w:lang w:val="en-US"/>
        </w:rPr>
        <w:t xml:space="preserve">, </w:t>
      </w:r>
      <w:r w:rsidRPr="00D91C83">
        <w:rPr>
          <w:i/>
          <w:iCs/>
          <w:noProof/>
          <w:szCs w:val="24"/>
          <w:lang w:val="en-US"/>
        </w:rPr>
        <w:t>24</w:t>
      </w:r>
      <w:r w:rsidRPr="00D91C83">
        <w:rPr>
          <w:noProof/>
          <w:szCs w:val="24"/>
          <w:lang w:val="en-US"/>
        </w:rPr>
        <w:t>(2), 107–115. https://doi.org/10.1016/j.numecd.2013.10.028</w:t>
      </w:r>
    </w:p>
    <w:p w14:paraId="2B44D97D"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Bai, Y., Middlestadt, S. E., Peng, C. Y. J., &amp; Fly, A. D. (2010). Predictors of continuation of exclusive breastfeeding for the first six months of life. </w:t>
      </w:r>
      <w:r w:rsidRPr="00D91C83">
        <w:rPr>
          <w:i/>
          <w:iCs/>
          <w:noProof/>
          <w:szCs w:val="24"/>
          <w:lang w:val="en-US"/>
        </w:rPr>
        <w:t>Journal of Human Lactation</w:t>
      </w:r>
      <w:r w:rsidRPr="00D91C83">
        <w:rPr>
          <w:noProof/>
          <w:szCs w:val="24"/>
          <w:lang w:val="en-US"/>
        </w:rPr>
        <w:t xml:space="preserve">, </w:t>
      </w:r>
      <w:r w:rsidRPr="00D91C83">
        <w:rPr>
          <w:i/>
          <w:iCs/>
          <w:noProof/>
          <w:szCs w:val="24"/>
          <w:lang w:val="en-US"/>
        </w:rPr>
        <w:t>26</w:t>
      </w:r>
      <w:r w:rsidRPr="00D91C83">
        <w:rPr>
          <w:noProof/>
          <w:szCs w:val="24"/>
          <w:lang w:val="en-US"/>
        </w:rPr>
        <w:t>(1), 26–34. https://doi.org/10.1177/0890334409350168</w:t>
      </w:r>
    </w:p>
    <w:p w14:paraId="0B5847B6"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Bartle, N. C., &amp; Harvey, K. (2017). Explaining infant feeding: The role of previous personal and vicarious experience on attitudes, subjective norms, self-efficacy, and breastfeeding outcomes. </w:t>
      </w:r>
      <w:r w:rsidRPr="00D91C83">
        <w:rPr>
          <w:i/>
          <w:iCs/>
          <w:noProof/>
          <w:szCs w:val="24"/>
          <w:lang w:val="en-US"/>
        </w:rPr>
        <w:t>British Journal of Health Psychology</w:t>
      </w:r>
      <w:r w:rsidRPr="00D91C83">
        <w:rPr>
          <w:noProof/>
          <w:szCs w:val="24"/>
          <w:lang w:val="en-US"/>
        </w:rPr>
        <w:t xml:space="preserve">, </w:t>
      </w:r>
      <w:r w:rsidRPr="00D91C83">
        <w:rPr>
          <w:i/>
          <w:iCs/>
          <w:noProof/>
          <w:szCs w:val="24"/>
          <w:lang w:val="en-US"/>
        </w:rPr>
        <w:t>22</w:t>
      </w:r>
      <w:r w:rsidRPr="00D91C83">
        <w:rPr>
          <w:noProof/>
          <w:szCs w:val="24"/>
          <w:lang w:val="en-US"/>
        </w:rPr>
        <w:t>(4), 763–785. https://doi.org/10.1111/bjhp.12254</w:t>
      </w:r>
    </w:p>
    <w:p w14:paraId="54C3C68A"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Bernardo, H., Cesar, V., &amp; Organization, W. H. (2013). </w:t>
      </w:r>
      <w:r w:rsidRPr="00D91C83">
        <w:rPr>
          <w:i/>
          <w:iCs/>
          <w:noProof/>
          <w:szCs w:val="24"/>
          <w:lang w:val="en-US"/>
        </w:rPr>
        <w:t>Long-term effects of breastfeeding: a systematic review</w:t>
      </w:r>
      <w:r w:rsidRPr="00D91C83">
        <w:rPr>
          <w:noProof/>
          <w:szCs w:val="24"/>
          <w:lang w:val="en-US"/>
        </w:rPr>
        <w:t>.</w:t>
      </w:r>
    </w:p>
    <w:p w14:paraId="75A48986"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Binns, C., Lee, M., &amp; Low, W. Y. (2016). The Long-Term Public Health Benefits of Breastfeeding. </w:t>
      </w:r>
      <w:r w:rsidRPr="00D91C83">
        <w:rPr>
          <w:i/>
          <w:iCs/>
          <w:noProof/>
          <w:szCs w:val="24"/>
          <w:lang w:val="en-US"/>
        </w:rPr>
        <w:t>Asia-Pacific Journal of Public Health</w:t>
      </w:r>
      <w:r w:rsidRPr="00D91C83">
        <w:rPr>
          <w:noProof/>
          <w:szCs w:val="24"/>
          <w:lang w:val="en-US"/>
        </w:rPr>
        <w:t xml:space="preserve">, </w:t>
      </w:r>
      <w:r w:rsidRPr="00D91C83">
        <w:rPr>
          <w:i/>
          <w:iCs/>
          <w:noProof/>
          <w:szCs w:val="24"/>
          <w:lang w:val="en-US"/>
        </w:rPr>
        <w:t>28</w:t>
      </w:r>
      <w:r w:rsidRPr="00D91C83">
        <w:rPr>
          <w:noProof/>
          <w:szCs w:val="24"/>
          <w:lang w:val="en-US"/>
        </w:rPr>
        <w:t xml:space="preserve">(1), 7–14. </w:t>
      </w:r>
      <w:r w:rsidRPr="00D91C83">
        <w:rPr>
          <w:noProof/>
          <w:szCs w:val="24"/>
          <w:lang w:val="en-US"/>
        </w:rPr>
        <w:lastRenderedPageBreak/>
        <w:t>https://doi.org/10.1177/1010539515624964</w:t>
      </w:r>
    </w:p>
    <w:p w14:paraId="443CE160"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Borkhoff, C. M., Dai, D. W. H., Jairam, J. A., Wong, P. D., Cox, K. A., Maguire, J. L., Birken, C. S., Macarthur, C., &amp; Parkin, P. C. (2018). Breastfeeding to 12 mo and beyond: Nutrition outcomes at 3 to 5 y of age. </w:t>
      </w:r>
      <w:r w:rsidRPr="00D91C83">
        <w:rPr>
          <w:i/>
          <w:iCs/>
          <w:noProof/>
          <w:szCs w:val="24"/>
          <w:lang w:val="en-US"/>
        </w:rPr>
        <w:t>American Journal of Clinical Nutrition</w:t>
      </w:r>
      <w:r w:rsidRPr="00D91C83">
        <w:rPr>
          <w:noProof/>
          <w:szCs w:val="24"/>
          <w:lang w:val="en-US"/>
        </w:rPr>
        <w:t xml:space="preserve">, </w:t>
      </w:r>
      <w:r w:rsidRPr="00D91C83">
        <w:rPr>
          <w:i/>
          <w:iCs/>
          <w:noProof/>
          <w:szCs w:val="24"/>
          <w:lang w:val="en-US"/>
        </w:rPr>
        <w:t>108</w:t>
      </w:r>
      <w:r w:rsidRPr="00D91C83">
        <w:rPr>
          <w:noProof/>
          <w:szCs w:val="24"/>
          <w:lang w:val="en-US"/>
        </w:rPr>
        <w:t>(2), 354–362. https://doi.org/10.1093/ajcn/nqy124</w:t>
      </w:r>
    </w:p>
    <w:p w14:paraId="6E9EF7EA"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Borra, C., Iacovou, M., &amp; Sevilla, A. (2015). New Evidence on Breastfeeding and Postpartum Depression: The Importance of Understanding Women’s Intentions. </w:t>
      </w:r>
      <w:r w:rsidRPr="00D91C83">
        <w:rPr>
          <w:i/>
          <w:iCs/>
          <w:noProof/>
          <w:szCs w:val="24"/>
          <w:lang w:val="en-US"/>
        </w:rPr>
        <w:t>Maternal and Child Health Journal</w:t>
      </w:r>
      <w:r w:rsidRPr="00D91C83">
        <w:rPr>
          <w:noProof/>
          <w:szCs w:val="24"/>
          <w:lang w:val="en-US"/>
        </w:rPr>
        <w:t xml:space="preserve">, </w:t>
      </w:r>
      <w:r w:rsidRPr="00D91C83">
        <w:rPr>
          <w:i/>
          <w:iCs/>
          <w:noProof/>
          <w:szCs w:val="24"/>
          <w:lang w:val="en-US"/>
        </w:rPr>
        <w:t>19</w:t>
      </w:r>
      <w:r w:rsidRPr="00D91C83">
        <w:rPr>
          <w:noProof/>
          <w:szCs w:val="24"/>
          <w:lang w:val="en-US"/>
        </w:rPr>
        <w:t>(4), 897–907. https://doi.org/10.1007/s10995-014-1591-z</w:t>
      </w:r>
    </w:p>
    <w:p w14:paraId="6399B641"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Bowatte, G., Tham, R., Allen, K., Tan, D., Lau, M., Dai, X., &amp; Lodge, C. (2015). Breastfeeding and childhood acute otitis media: A systematic review and meta-analysis. </w:t>
      </w:r>
      <w:r w:rsidRPr="00D91C83">
        <w:rPr>
          <w:i/>
          <w:iCs/>
          <w:noProof/>
          <w:szCs w:val="24"/>
          <w:lang w:val="en-US"/>
        </w:rPr>
        <w:t>Acta Paediatrica, International Journal of Paediatrics</w:t>
      </w:r>
      <w:r w:rsidRPr="00D91C83">
        <w:rPr>
          <w:noProof/>
          <w:szCs w:val="24"/>
          <w:lang w:val="en-US"/>
        </w:rPr>
        <w:t xml:space="preserve">, </w:t>
      </w:r>
      <w:r w:rsidRPr="00D91C83">
        <w:rPr>
          <w:i/>
          <w:iCs/>
          <w:noProof/>
          <w:szCs w:val="24"/>
          <w:lang w:val="en-US"/>
        </w:rPr>
        <w:t>104</w:t>
      </w:r>
      <w:r w:rsidRPr="00D91C83">
        <w:rPr>
          <w:noProof/>
          <w:szCs w:val="24"/>
          <w:lang w:val="en-US"/>
        </w:rPr>
        <w:t>, 85–95. https://doi.org/10.1111/apa.13151</w:t>
      </w:r>
    </w:p>
    <w:p w14:paraId="1AF1CB55"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Brown, C. R. L., Dodds, L., Legge, A., Bryanton, J., &amp; Semenic, S. (2014). Factors influencing the reasons why mothers stop breastfeeding. </w:t>
      </w:r>
      <w:r w:rsidRPr="00D91C83">
        <w:rPr>
          <w:i/>
          <w:iCs/>
          <w:noProof/>
          <w:szCs w:val="24"/>
          <w:lang w:val="en-US"/>
        </w:rPr>
        <w:t>Canadian Journal of Public Health</w:t>
      </w:r>
      <w:r w:rsidRPr="00D91C83">
        <w:rPr>
          <w:noProof/>
          <w:szCs w:val="24"/>
          <w:lang w:val="en-US"/>
        </w:rPr>
        <w:t xml:space="preserve">, </w:t>
      </w:r>
      <w:r w:rsidRPr="00D91C83">
        <w:rPr>
          <w:i/>
          <w:iCs/>
          <w:noProof/>
          <w:szCs w:val="24"/>
          <w:lang w:val="en-US"/>
        </w:rPr>
        <w:t>105</w:t>
      </w:r>
      <w:r w:rsidRPr="00D91C83">
        <w:rPr>
          <w:noProof/>
          <w:szCs w:val="24"/>
          <w:lang w:val="en-US"/>
        </w:rPr>
        <w:t>(3), 179–185.</w:t>
      </w:r>
    </w:p>
    <w:p w14:paraId="49124F0D"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CD3C1A">
        <w:rPr>
          <w:noProof/>
          <w:szCs w:val="24"/>
        </w:rPr>
        <w:t xml:space="preserve">Carletti, C., Pani, P., Knowles, A., Monasta, L., Montico, M., &amp; Cattaneo, A. (2011). </w:t>
      </w:r>
      <w:r w:rsidRPr="00D91C83">
        <w:rPr>
          <w:noProof/>
          <w:szCs w:val="24"/>
          <w:lang w:val="en-US"/>
        </w:rPr>
        <w:t xml:space="preserve">Breastfeeding to 24 months of age in the northeast of italy: A cohort study. </w:t>
      </w:r>
      <w:r w:rsidRPr="00D91C83">
        <w:rPr>
          <w:i/>
          <w:iCs/>
          <w:noProof/>
          <w:szCs w:val="24"/>
          <w:lang w:val="en-US"/>
        </w:rPr>
        <w:t>Breastfeeding Medicine</w:t>
      </w:r>
      <w:r w:rsidRPr="00D91C83">
        <w:rPr>
          <w:noProof/>
          <w:szCs w:val="24"/>
          <w:lang w:val="en-US"/>
        </w:rPr>
        <w:t xml:space="preserve">, </w:t>
      </w:r>
      <w:r w:rsidRPr="00D91C83">
        <w:rPr>
          <w:i/>
          <w:iCs/>
          <w:noProof/>
          <w:szCs w:val="24"/>
          <w:lang w:val="en-US"/>
        </w:rPr>
        <w:t>6</w:t>
      </w:r>
      <w:r w:rsidRPr="00D91C83">
        <w:rPr>
          <w:noProof/>
          <w:szCs w:val="24"/>
          <w:lang w:val="en-US"/>
        </w:rPr>
        <w:t>(4), 177–182. https://doi.org/10.1089/bfm.2011.0019</w:t>
      </w:r>
    </w:p>
    <w:p w14:paraId="5E6F7106"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Chowdhury, R., Sinha, B., Sankar, M. J., Taneja, S., Bhandari, N., Rollins, N., Bahl, R., &amp; Martines, J. (2015). Breastfeeding and maternal health outcomes: A systematic review and meta-analysis. </w:t>
      </w:r>
      <w:r w:rsidRPr="00D91C83">
        <w:rPr>
          <w:i/>
          <w:iCs/>
          <w:noProof/>
          <w:szCs w:val="24"/>
          <w:lang w:val="en-US"/>
        </w:rPr>
        <w:t>Acta Paediatrica, International Journal of Paediatrics</w:t>
      </w:r>
      <w:r w:rsidRPr="00D91C83">
        <w:rPr>
          <w:noProof/>
          <w:szCs w:val="24"/>
          <w:lang w:val="en-US"/>
        </w:rPr>
        <w:t xml:space="preserve">, </w:t>
      </w:r>
      <w:r w:rsidRPr="00D91C83">
        <w:rPr>
          <w:i/>
          <w:iCs/>
          <w:noProof/>
          <w:szCs w:val="24"/>
          <w:lang w:val="en-US"/>
        </w:rPr>
        <w:t>104</w:t>
      </w:r>
      <w:r w:rsidRPr="00D91C83">
        <w:rPr>
          <w:noProof/>
          <w:szCs w:val="24"/>
          <w:lang w:val="en-US"/>
        </w:rPr>
        <w:t>, 96–113. https://doi.org/10.1111/apa.13102</w:t>
      </w:r>
    </w:p>
    <w:p w14:paraId="744FE212"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Cohen, S. S., Alexander, D. D., Krebs, N. F., Young, B. E., Cabana, M. D., Erdmann, P., Hays, N. P., Bezold, C. P., Levin-Sparenberg, E., Turini, M., &amp; Saavedra, J. M. (2018). Factors Associated with Breastfeeding Initiation and Continuation: A Meta-Analysis. </w:t>
      </w:r>
      <w:r w:rsidRPr="00D91C83">
        <w:rPr>
          <w:i/>
          <w:iCs/>
          <w:noProof/>
          <w:szCs w:val="24"/>
          <w:lang w:val="en-US"/>
        </w:rPr>
        <w:t>Journal of Pediatrics</w:t>
      </w:r>
      <w:r w:rsidRPr="00D91C83">
        <w:rPr>
          <w:noProof/>
          <w:szCs w:val="24"/>
          <w:lang w:val="en-US"/>
        </w:rPr>
        <w:t xml:space="preserve">, </w:t>
      </w:r>
      <w:r w:rsidRPr="00D91C83">
        <w:rPr>
          <w:i/>
          <w:iCs/>
          <w:noProof/>
          <w:szCs w:val="24"/>
          <w:lang w:val="en-US"/>
        </w:rPr>
        <w:t>203</w:t>
      </w:r>
      <w:r w:rsidRPr="00D91C83">
        <w:rPr>
          <w:noProof/>
          <w:szCs w:val="24"/>
          <w:lang w:val="en-US"/>
        </w:rPr>
        <w:t>, 190-196.e21. https://doi.org/10.1016/j.jpeds.2018.08.008</w:t>
      </w:r>
    </w:p>
    <w:p w14:paraId="37A0C626"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lastRenderedPageBreak/>
        <w:t xml:space="preserve">De Jager, E., Broadbent, J., Fuller-Tyszkiewicz, M., &amp; Skouteris, H. (2014). The role of psychosocial factors in exclusive breastfeeding to six months postpartum. </w:t>
      </w:r>
      <w:r w:rsidRPr="00D91C83">
        <w:rPr>
          <w:i/>
          <w:iCs/>
          <w:noProof/>
          <w:szCs w:val="24"/>
          <w:lang w:val="en-US"/>
        </w:rPr>
        <w:t>Midwifery</w:t>
      </w:r>
      <w:r w:rsidRPr="00D91C83">
        <w:rPr>
          <w:noProof/>
          <w:szCs w:val="24"/>
          <w:lang w:val="en-US"/>
        </w:rPr>
        <w:t xml:space="preserve">, </w:t>
      </w:r>
      <w:r w:rsidRPr="00D91C83">
        <w:rPr>
          <w:i/>
          <w:iCs/>
          <w:noProof/>
          <w:szCs w:val="24"/>
          <w:lang w:val="en-US"/>
        </w:rPr>
        <w:t>30</w:t>
      </w:r>
      <w:r w:rsidRPr="00D91C83">
        <w:rPr>
          <w:noProof/>
          <w:szCs w:val="24"/>
          <w:lang w:val="en-US"/>
        </w:rPr>
        <w:t>(6), 657–666. https://doi.org/10.1016/j.midw.2013.07.008</w:t>
      </w:r>
    </w:p>
    <w:p w14:paraId="2DDE7227"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Dieterich, C. M., Felice, J. P., O’Sullivan, E., &amp; Rasmussen, K. M. (2013). Breastfeeding and Health Outcomes for the Mother-Infant Dyad. </w:t>
      </w:r>
      <w:r w:rsidRPr="00D91C83">
        <w:rPr>
          <w:i/>
          <w:iCs/>
          <w:noProof/>
          <w:szCs w:val="24"/>
          <w:lang w:val="en-US"/>
        </w:rPr>
        <w:t>Pediatric Clinics of North America</w:t>
      </w:r>
      <w:r w:rsidRPr="00D91C83">
        <w:rPr>
          <w:noProof/>
          <w:szCs w:val="24"/>
          <w:lang w:val="en-US"/>
        </w:rPr>
        <w:t xml:space="preserve">, </w:t>
      </w:r>
      <w:r w:rsidRPr="00D91C83">
        <w:rPr>
          <w:i/>
          <w:iCs/>
          <w:noProof/>
          <w:szCs w:val="24"/>
          <w:lang w:val="en-US"/>
        </w:rPr>
        <w:t>60</w:t>
      </w:r>
      <w:r w:rsidRPr="00D91C83">
        <w:rPr>
          <w:noProof/>
          <w:szCs w:val="24"/>
          <w:lang w:val="en-US"/>
        </w:rPr>
        <w:t>(1), 31–48. https://doi.org/10.1016/j.pcl.2012.09.010</w:t>
      </w:r>
    </w:p>
    <w:p w14:paraId="49CE0D8C"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060B99">
        <w:rPr>
          <w:noProof/>
          <w:szCs w:val="24"/>
        </w:rPr>
        <w:t xml:space="preserve">Dogaru, C. M., Nyffenegger, D., Pescatore, A. M., Spycher, B. D., &amp; Kuehni, C. E. (2014). </w:t>
      </w:r>
      <w:r w:rsidRPr="00D91C83">
        <w:rPr>
          <w:noProof/>
          <w:szCs w:val="24"/>
          <w:lang w:val="en-US"/>
        </w:rPr>
        <w:t xml:space="preserve">Breastfeeding and childhood asthma: Systematic review and meta-Analysis. </w:t>
      </w:r>
      <w:r w:rsidRPr="00D91C83">
        <w:rPr>
          <w:i/>
          <w:iCs/>
          <w:noProof/>
          <w:szCs w:val="24"/>
          <w:lang w:val="en-US"/>
        </w:rPr>
        <w:t>American Journal of Epidemiology</w:t>
      </w:r>
      <w:r w:rsidRPr="00D91C83">
        <w:rPr>
          <w:noProof/>
          <w:szCs w:val="24"/>
          <w:lang w:val="en-US"/>
        </w:rPr>
        <w:t xml:space="preserve">, </w:t>
      </w:r>
      <w:r w:rsidRPr="00D91C83">
        <w:rPr>
          <w:i/>
          <w:iCs/>
          <w:noProof/>
          <w:szCs w:val="24"/>
          <w:lang w:val="en-US"/>
        </w:rPr>
        <w:t>179</w:t>
      </w:r>
      <w:r w:rsidRPr="00D91C83">
        <w:rPr>
          <w:noProof/>
          <w:szCs w:val="24"/>
          <w:lang w:val="en-US"/>
        </w:rPr>
        <w:t>(10), 1153–1167. https://doi.org/10.1093/aje/kwu072</w:t>
      </w:r>
    </w:p>
    <w:p w14:paraId="00EA835D"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060B99">
        <w:rPr>
          <w:noProof/>
          <w:szCs w:val="24"/>
        </w:rPr>
        <w:t xml:space="preserve">Dong, Y., Chi, X., Hai, H., Sun, L., Zhang, M., Xie, W. F., &amp; Chen, W. (2020). </w:t>
      </w:r>
      <w:r w:rsidRPr="00D91C83">
        <w:rPr>
          <w:noProof/>
          <w:szCs w:val="24"/>
          <w:lang w:val="en-US"/>
        </w:rPr>
        <w:t xml:space="preserve">Antibodies in the breast milk of a maternal woman with COVID-19. </w:t>
      </w:r>
      <w:r w:rsidRPr="00D91C83">
        <w:rPr>
          <w:i/>
          <w:iCs/>
          <w:noProof/>
          <w:szCs w:val="24"/>
          <w:lang w:val="en-US"/>
        </w:rPr>
        <w:t>Emerging Microbes and Infections</w:t>
      </w:r>
      <w:r w:rsidRPr="00D91C83">
        <w:rPr>
          <w:noProof/>
          <w:szCs w:val="24"/>
          <w:lang w:val="en-US"/>
        </w:rPr>
        <w:t xml:space="preserve">, </w:t>
      </w:r>
      <w:r w:rsidRPr="00D91C83">
        <w:rPr>
          <w:i/>
          <w:iCs/>
          <w:noProof/>
          <w:szCs w:val="24"/>
          <w:lang w:val="en-US"/>
        </w:rPr>
        <w:t>9</w:t>
      </w:r>
      <w:r w:rsidRPr="00D91C83">
        <w:rPr>
          <w:noProof/>
          <w:szCs w:val="24"/>
          <w:lang w:val="en-US"/>
        </w:rPr>
        <w:t>(1), 1467–1469. https://doi.org/10.1080/22221751.2020.1780952</w:t>
      </w:r>
    </w:p>
    <w:p w14:paraId="3FBE2F8C"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Emmanuel, A. (2015). A Literature Review of the Factors That Influence Breastfeeding: An Application of the Health Belief Model. </w:t>
      </w:r>
      <w:r w:rsidRPr="00D91C83">
        <w:rPr>
          <w:i/>
          <w:iCs/>
          <w:noProof/>
          <w:szCs w:val="24"/>
          <w:lang w:val="en-US"/>
        </w:rPr>
        <w:t>International Journal of Nursing and Health Science</w:t>
      </w:r>
      <w:r w:rsidRPr="00D91C83">
        <w:rPr>
          <w:noProof/>
          <w:szCs w:val="24"/>
          <w:lang w:val="en-US"/>
        </w:rPr>
        <w:t xml:space="preserve">, </w:t>
      </w:r>
      <w:r w:rsidRPr="00D91C83">
        <w:rPr>
          <w:i/>
          <w:iCs/>
          <w:noProof/>
          <w:szCs w:val="24"/>
          <w:lang w:val="en-US"/>
        </w:rPr>
        <w:t>2</w:t>
      </w:r>
      <w:r w:rsidRPr="00D91C83">
        <w:rPr>
          <w:noProof/>
          <w:szCs w:val="24"/>
          <w:lang w:val="en-US"/>
        </w:rPr>
        <w:t>(3), 28–36.</w:t>
      </w:r>
    </w:p>
    <w:p w14:paraId="7E32E081"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Feng, L. P., Chen, H. L., &amp; Shen, M. Y. (2014). Breastfeeding and the Risk of Ovarian Cancer: A Meta-Analysis. </w:t>
      </w:r>
      <w:r w:rsidRPr="00D91C83">
        <w:rPr>
          <w:i/>
          <w:iCs/>
          <w:noProof/>
          <w:szCs w:val="24"/>
          <w:lang w:val="en-US"/>
        </w:rPr>
        <w:t>Journal of Midwifery and Women’s Health</w:t>
      </w:r>
      <w:r w:rsidRPr="00D91C83">
        <w:rPr>
          <w:noProof/>
          <w:szCs w:val="24"/>
          <w:lang w:val="en-US"/>
        </w:rPr>
        <w:t xml:space="preserve">, </w:t>
      </w:r>
      <w:r w:rsidRPr="00D91C83">
        <w:rPr>
          <w:i/>
          <w:iCs/>
          <w:noProof/>
          <w:szCs w:val="24"/>
          <w:lang w:val="en-US"/>
        </w:rPr>
        <w:t>59</w:t>
      </w:r>
      <w:r w:rsidRPr="00D91C83">
        <w:rPr>
          <w:noProof/>
          <w:szCs w:val="24"/>
          <w:lang w:val="en-US"/>
        </w:rPr>
        <w:t>(4), 428–437. https://doi.org/10.1111/jmwh.12085</w:t>
      </w:r>
    </w:p>
    <w:p w14:paraId="00DBA795"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Gau, M. L. (2004). Evaluation of a lactation intervention program to encourage breastfeeding: A longitudinal study. </w:t>
      </w:r>
      <w:r w:rsidRPr="00D91C83">
        <w:rPr>
          <w:i/>
          <w:iCs/>
          <w:noProof/>
          <w:szCs w:val="24"/>
          <w:lang w:val="en-US"/>
        </w:rPr>
        <w:t>International Journal of Nursing Studies</w:t>
      </w:r>
      <w:r w:rsidRPr="00D91C83">
        <w:rPr>
          <w:noProof/>
          <w:szCs w:val="24"/>
          <w:lang w:val="en-US"/>
        </w:rPr>
        <w:t xml:space="preserve">, </w:t>
      </w:r>
      <w:r w:rsidRPr="00D91C83">
        <w:rPr>
          <w:i/>
          <w:iCs/>
          <w:noProof/>
          <w:szCs w:val="24"/>
          <w:lang w:val="en-US"/>
        </w:rPr>
        <w:t>41</w:t>
      </w:r>
      <w:r w:rsidRPr="00D91C83">
        <w:rPr>
          <w:noProof/>
          <w:szCs w:val="24"/>
          <w:lang w:val="en-US"/>
        </w:rPr>
        <w:t>(4), 425–435. https://doi.org/10.1016/j.ijnurstu.2003.11.002</w:t>
      </w:r>
    </w:p>
    <w:p w14:paraId="05B8B635"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Guo, J. L. L., Wang, T. F. F., Liao, J. Y. Y., &amp; Huang, C. M. M. (2016). Efficacy of the theory of planned behavior in predicting breastfeeding: Meta-analysis and structural equation modeling. </w:t>
      </w:r>
      <w:r w:rsidRPr="00D91C83">
        <w:rPr>
          <w:i/>
          <w:iCs/>
          <w:noProof/>
          <w:szCs w:val="24"/>
          <w:lang w:val="en-US"/>
        </w:rPr>
        <w:t>Applied Nursing Research</w:t>
      </w:r>
      <w:r w:rsidRPr="00D91C83">
        <w:rPr>
          <w:noProof/>
          <w:szCs w:val="24"/>
          <w:lang w:val="en-US"/>
        </w:rPr>
        <w:t xml:space="preserve">, </w:t>
      </w:r>
      <w:r w:rsidRPr="00D91C83">
        <w:rPr>
          <w:i/>
          <w:iCs/>
          <w:noProof/>
          <w:szCs w:val="24"/>
          <w:lang w:val="en-US"/>
        </w:rPr>
        <w:t>29</w:t>
      </w:r>
      <w:r w:rsidRPr="00D91C83">
        <w:rPr>
          <w:noProof/>
          <w:szCs w:val="24"/>
          <w:lang w:val="en-US"/>
        </w:rPr>
        <w:t>, 37–42. https://doi.org/10.1016/j.apnr.2015.03.016</w:t>
      </w:r>
    </w:p>
    <w:p w14:paraId="1A32AFC7"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lastRenderedPageBreak/>
        <w:t xml:space="preserve">Hackman, N. M., Schaefer, E. W., Beiler, J. S., Rose, C. M., &amp; Paul, I. M. (2014). Breastfeeding Outcome Comparison by Parity. </w:t>
      </w:r>
      <w:r w:rsidRPr="00D91C83">
        <w:rPr>
          <w:i/>
          <w:iCs/>
          <w:noProof/>
          <w:szCs w:val="24"/>
          <w:lang w:val="en-US"/>
        </w:rPr>
        <w:t>Breastfeeding Medicine</w:t>
      </w:r>
      <w:r w:rsidRPr="00D91C83">
        <w:rPr>
          <w:noProof/>
          <w:szCs w:val="24"/>
          <w:lang w:val="en-US"/>
        </w:rPr>
        <w:t xml:space="preserve">, </w:t>
      </w:r>
      <w:r w:rsidRPr="00D91C83">
        <w:rPr>
          <w:i/>
          <w:iCs/>
          <w:noProof/>
          <w:szCs w:val="24"/>
          <w:lang w:val="en-US"/>
        </w:rPr>
        <w:t>10</w:t>
      </w:r>
      <w:r w:rsidRPr="00D91C83">
        <w:rPr>
          <w:noProof/>
          <w:szCs w:val="24"/>
          <w:lang w:val="en-US"/>
        </w:rPr>
        <w:t>(3), 156–162. https://doi.org/10.1089/bfm.2014.0119</w:t>
      </w:r>
    </w:p>
    <w:p w14:paraId="258E1DD3"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Hardeman, W., Johnston, M., Johnston, D., Bonetti, D., Wareham, N., &amp; Kinmonth, A. L. (2002). Application of the Theory of Planned Behaviour in Behaviour Change Interventions: A Systematic Review. </w:t>
      </w:r>
      <w:r w:rsidRPr="00D91C83">
        <w:rPr>
          <w:i/>
          <w:iCs/>
          <w:noProof/>
          <w:szCs w:val="24"/>
          <w:lang w:val="en-US"/>
        </w:rPr>
        <w:t>Psychology &amp; Health</w:t>
      </w:r>
      <w:r w:rsidRPr="00D91C83">
        <w:rPr>
          <w:noProof/>
          <w:szCs w:val="24"/>
          <w:lang w:val="en-US"/>
        </w:rPr>
        <w:t xml:space="preserve">, </w:t>
      </w:r>
      <w:r w:rsidRPr="00D91C83">
        <w:rPr>
          <w:i/>
          <w:iCs/>
          <w:noProof/>
          <w:szCs w:val="24"/>
          <w:lang w:val="en-US"/>
        </w:rPr>
        <w:t>17</w:t>
      </w:r>
      <w:r w:rsidRPr="00D91C83">
        <w:rPr>
          <w:noProof/>
          <w:szCs w:val="24"/>
          <w:lang w:val="en-US"/>
        </w:rPr>
        <w:t>(2), 123–158. https://doi.org/10.1080/08870440290013644a</w:t>
      </w:r>
    </w:p>
    <w:p w14:paraId="581AE885"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Haroon, S., Das, J. K., Salam, R. A., Imdad, A., &amp; Bhutta, Z. A. (2013). Breastfeeding promotion interventions and breastfeeding practices: a systematic review. </w:t>
      </w:r>
      <w:r w:rsidRPr="00D91C83">
        <w:rPr>
          <w:i/>
          <w:iCs/>
          <w:noProof/>
          <w:szCs w:val="24"/>
          <w:lang w:val="en-US"/>
        </w:rPr>
        <w:t>BMC Public Health</w:t>
      </w:r>
      <w:r w:rsidRPr="00D91C83">
        <w:rPr>
          <w:noProof/>
          <w:szCs w:val="24"/>
          <w:lang w:val="en-US"/>
        </w:rPr>
        <w:t xml:space="preserve">, </w:t>
      </w:r>
      <w:r w:rsidRPr="00D91C83">
        <w:rPr>
          <w:i/>
          <w:iCs/>
          <w:noProof/>
          <w:szCs w:val="24"/>
          <w:lang w:val="en-US"/>
        </w:rPr>
        <w:t>13</w:t>
      </w:r>
      <w:r w:rsidRPr="00D91C83">
        <w:rPr>
          <w:noProof/>
          <w:szCs w:val="24"/>
          <w:lang w:val="en-US"/>
        </w:rPr>
        <w:t>(Suppl 3), S20. https://doi.org/10.1186/1471-2458-13-S3-S20</w:t>
      </w:r>
    </w:p>
    <w:p w14:paraId="1B572390"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Heinig, M. J. (2001). Host defense benefits of breastfeeding for the infant: Effect of breastfeeding duration and exclusively. </w:t>
      </w:r>
      <w:r w:rsidRPr="00D91C83">
        <w:rPr>
          <w:i/>
          <w:iCs/>
          <w:noProof/>
          <w:szCs w:val="24"/>
          <w:lang w:val="en-US"/>
        </w:rPr>
        <w:t>Pediatric Clinics of North America</w:t>
      </w:r>
      <w:r w:rsidRPr="00D91C83">
        <w:rPr>
          <w:noProof/>
          <w:szCs w:val="24"/>
          <w:lang w:val="en-US"/>
        </w:rPr>
        <w:t xml:space="preserve">, </w:t>
      </w:r>
      <w:r w:rsidRPr="00D91C83">
        <w:rPr>
          <w:i/>
          <w:iCs/>
          <w:noProof/>
          <w:szCs w:val="24"/>
          <w:lang w:val="en-US"/>
        </w:rPr>
        <w:t>48</w:t>
      </w:r>
      <w:r w:rsidRPr="00D91C83">
        <w:rPr>
          <w:noProof/>
          <w:szCs w:val="24"/>
          <w:lang w:val="en-US"/>
        </w:rPr>
        <w:t>(1), 105–123. https://doi.org/10.1016/S0031-3955(05)70288-1</w:t>
      </w:r>
    </w:p>
    <w:p w14:paraId="78FC1EB4"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Horta, B. L., Loret De Mola, C., &amp; Victora, C. G. (2015). Long-term consequences of breastfeeding on cholesterol, obesity, systolic blood pressure and type 2 diabetes: A systematic review and meta-analysis. </w:t>
      </w:r>
      <w:r w:rsidRPr="00D91C83">
        <w:rPr>
          <w:i/>
          <w:iCs/>
          <w:noProof/>
          <w:szCs w:val="24"/>
          <w:lang w:val="en-US"/>
        </w:rPr>
        <w:t>Acta Paediatrica, International Journal of Paediatrics</w:t>
      </w:r>
      <w:r w:rsidRPr="00D91C83">
        <w:rPr>
          <w:noProof/>
          <w:szCs w:val="24"/>
          <w:lang w:val="en-US"/>
        </w:rPr>
        <w:t xml:space="preserve">, </w:t>
      </w:r>
      <w:r w:rsidRPr="00D91C83">
        <w:rPr>
          <w:i/>
          <w:iCs/>
          <w:noProof/>
          <w:szCs w:val="24"/>
          <w:lang w:val="en-US"/>
        </w:rPr>
        <w:t>104</w:t>
      </w:r>
      <w:r w:rsidRPr="00D91C83">
        <w:rPr>
          <w:noProof/>
          <w:szCs w:val="24"/>
          <w:lang w:val="en-US"/>
        </w:rPr>
        <w:t>, 30–37. https://doi.org/10.1111/apa.13133</w:t>
      </w:r>
    </w:p>
    <w:p w14:paraId="7B32E5F5"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Ismail, T. A. T., Muda, W. A. M. W., &amp; Bakar, M. I. (2016). The extended theory of planned behavior in explaining exclusive breastfeeding intention and behavior among women in Kelantan, Malaysia. </w:t>
      </w:r>
      <w:r w:rsidRPr="00D91C83">
        <w:rPr>
          <w:i/>
          <w:iCs/>
          <w:noProof/>
          <w:szCs w:val="24"/>
          <w:lang w:val="en-US"/>
        </w:rPr>
        <w:t>Nutrition Research and Practice</w:t>
      </w:r>
      <w:r w:rsidRPr="00D91C83">
        <w:rPr>
          <w:noProof/>
          <w:szCs w:val="24"/>
          <w:lang w:val="en-US"/>
        </w:rPr>
        <w:t xml:space="preserve">, </w:t>
      </w:r>
      <w:r w:rsidRPr="00D91C83">
        <w:rPr>
          <w:i/>
          <w:iCs/>
          <w:noProof/>
          <w:szCs w:val="24"/>
          <w:lang w:val="en-US"/>
        </w:rPr>
        <w:t>10</w:t>
      </w:r>
      <w:r w:rsidRPr="00D91C83">
        <w:rPr>
          <w:noProof/>
          <w:szCs w:val="24"/>
          <w:lang w:val="en-US"/>
        </w:rPr>
        <w:t>(1), 49–55. https://doi.org/10.4162/nrp.2016.10.1.49</w:t>
      </w:r>
    </w:p>
    <w:p w14:paraId="6AACF0E5"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Kitano, N., Nomura, K., Kido, M., Murakami, K., Ohkubo, T., Ueno, M., &amp; Sugimoto, M. (2016). Combined effects of maternal age and parity on successful initiation of exclusive breastfeeding. </w:t>
      </w:r>
      <w:r w:rsidRPr="00D91C83">
        <w:rPr>
          <w:i/>
          <w:iCs/>
          <w:noProof/>
          <w:szCs w:val="24"/>
          <w:lang w:val="en-US"/>
        </w:rPr>
        <w:t>Preventive Medicine Reports</w:t>
      </w:r>
      <w:r w:rsidRPr="00D91C83">
        <w:rPr>
          <w:noProof/>
          <w:szCs w:val="24"/>
          <w:lang w:val="en-US"/>
        </w:rPr>
        <w:t xml:space="preserve">, </w:t>
      </w:r>
      <w:r w:rsidRPr="00D91C83">
        <w:rPr>
          <w:i/>
          <w:iCs/>
          <w:noProof/>
          <w:szCs w:val="24"/>
          <w:lang w:val="en-US"/>
        </w:rPr>
        <w:t>3</w:t>
      </w:r>
      <w:r w:rsidRPr="00D91C83">
        <w:rPr>
          <w:noProof/>
          <w:szCs w:val="24"/>
          <w:lang w:val="en-US"/>
        </w:rPr>
        <w:t>, 121–126. https://doi.org/10.1016/j.pmedr.2015.12.010</w:t>
      </w:r>
    </w:p>
    <w:p w14:paraId="07A27C01"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lastRenderedPageBreak/>
        <w:t xml:space="preserve">Kloeben-Tarver, A. S., Thompson, N. J., &amp; Miner, K. R. (2002). Intent to Breast-Feed: The Impact of Attitudes, Norms, Parity and Experience. </w:t>
      </w:r>
      <w:r w:rsidRPr="00D91C83">
        <w:rPr>
          <w:i/>
          <w:iCs/>
          <w:noProof/>
          <w:szCs w:val="24"/>
          <w:lang w:val="en-US"/>
        </w:rPr>
        <w:t>American J Ournal of Health Behavior</w:t>
      </w:r>
      <w:r w:rsidRPr="00D91C83">
        <w:rPr>
          <w:noProof/>
          <w:szCs w:val="24"/>
          <w:lang w:val="en-US"/>
        </w:rPr>
        <w:t xml:space="preserve">, </w:t>
      </w:r>
      <w:r w:rsidRPr="00D91C83">
        <w:rPr>
          <w:i/>
          <w:iCs/>
          <w:noProof/>
          <w:szCs w:val="24"/>
          <w:lang w:val="en-US"/>
        </w:rPr>
        <w:t>26</w:t>
      </w:r>
      <w:r w:rsidRPr="00D91C83">
        <w:rPr>
          <w:noProof/>
          <w:szCs w:val="24"/>
          <w:lang w:val="en-US"/>
        </w:rPr>
        <w:t>(3), 182–187.</w:t>
      </w:r>
    </w:p>
    <w:p w14:paraId="7F7BDAAC"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Lamberti, L. M., Zakarija-Grković, I., Fischer Walker, C. L., Theodoratou, E., Nair, H., Campbell, H., &amp; Black, R. E. (2013). Breastfeeding for reducing the risk of pneumonia morbidity and mortality in children under two: A systematic literature review and meta-analysis. </w:t>
      </w:r>
      <w:r w:rsidRPr="00D91C83">
        <w:rPr>
          <w:i/>
          <w:iCs/>
          <w:noProof/>
          <w:szCs w:val="24"/>
          <w:lang w:val="en-US"/>
        </w:rPr>
        <w:t>BMC Public Health</w:t>
      </w:r>
      <w:r w:rsidRPr="00D91C83">
        <w:rPr>
          <w:noProof/>
          <w:szCs w:val="24"/>
          <w:lang w:val="en-US"/>
        </w:rPr>
        <w:t xml:space="preserve">, </w:t>
      </w:r>
      <w:r w:rsidRPr="00D91C83">
        <w:rPr>
          <w:i/>
          <w:iCs/>
          <w:noProof/>
          <w:szCs w:val="24"/>
          <w:lang w:val="en-US"/>
        </w:rPr>
        <w:t>13</w:t>
      </w:r>
      <w:r w:rsidRPr="00D91C83">
        <w:rPr>
          <w:noProof/>
          <w:szCs w:val="24"/>
          <w:lang w:val="en-US"/>
        </w:rPr>
        <w:t>(SUPPL.3). https://doi.org/10.1186/1471-2458-13-S3-S18</w:t>
      </w:r>
    </w:p>
    <w:p w14:paraId="4D80EE0C"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Lau, C. Y. K., Lok, K. Y. W., &amp; Tarrant, M. (2018). Breastfeeding Duration and the Theory of Planned Behavior and Breastfeeding Self-Efficacy Framework: A Systematic Review of Observational Studies. </w:t>
      </w:r>
      <w:r w:rsidRPr="00D91C83">
        <w:rPr>
          <w:i/>
          <w:iCs/>
          <w:noProof/>
          <w:szCs w:val="24"/>
          <w:lang w:val="en-US"/>
        </w:rPr>
        <w:t>Maternal and Child Health Journal</w:t>
      </w:r>
      <w:r w:rsidRPr="00D91C83">
        <w:rPr>
          <w:noProof/>
          <w:szCs w:val="24"/>
          <w:lang w:val="en-US"/>
        </w:rPr>
        <w:t xml:space="preserve">, </w:t>
      </w:r>
      <w:r w:rsidRPr="00D91C83">
        <w:rPr>
          <w:i/>
          <w:iCs/>
          <w:noProof/>
          <w:szCs w:val="24"/>
          <w:lang w:val="en-US"/>
        </w:rPr>
        <w:t>22</w:t>
      </w:r>
      <w:r w:rsidRPr="00D91C83">
        <w:rPr>
          <w:noProof/>
          <w:szCs w:val="24"/>
          <w:lang w:val="en-US"/>
        </w:rPr>
        <w:t>(3), 327–342. https://doi.org/10.1007/s10995-018-2453-x</w:t>
      </w:r>
    </w:p>
    <w:p w14:paraId="66391C0C"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Lawton, R., Ashley, L., Dawson, S., Waiblinger, D., &amp; Conner, M. (2012). Employing an extended Theory of Planned Behaviour to predict breastfeeding intention, initiation, and maintenance in White British and South-Asian mothers living in Bradford. </w:t>
      </w:r>
      <w:r w:rsidRPr="00D91C83">
        <w:rPr>
          <w:i/>
          <w:iCs/>
          <w:noProof/>
          <w:szCs w:val="24"/>
          <w:lang w:val="en-US"/>
        </w:rPr>
        <w:t>British Journal of Health Psychology</w:t>
      </w:r>
      <w:r w:rsidRPr="00D91C83">
        <w:rPr>
          <w:noProof/>
          <w:szCs w:val="24"/>
          <w:lang w:val="en-US"/>
        </w:rPr>
        <w:t xml:space="preserve">, </w:t>
      </w:r>
      <w:r w:rsidRPr="00D91C83">
        <w:rPr>
          <w:i/>
          <w:iCs/>
          <w:noProof/>
          <w:szCs w:val="24"/>
          <w:lang w:val="en-US"/>
        </w:rPr>
        <w:t>17</w:t>
      </w:r>
      <w:r w:rsidRPr="00D91C83">
        <w:rPr>
          <w:noProof/>
          <w:szCs w:val="24"/>
          <w:lang w:val="en-US"/>
        </w:rPr>
        <w:t>(4), 854–871. https://doi.org/10.1111/j.2044-8287.2012.02083.x</w:t>
      </w:r>
    </w:p>
    <w:p w14:paraId="37F5E275"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Lennox, A., Sommerville, J., Ong, K. K., Henderson, H., &amp; Allen, R. D. (2011). </w:t>
      </w:r>
      <w:r w:rsidRPr="00D91C83">
        <w:rPr>
          <w:i/>
          <w:iCs/>
          <w:noProof/>
          <w:szCs w:val="24"/>
          <w:lang w:val="en-US"/>
        </w:rPr>
        <w:t>Diet and Nutrition Survey of Infants and Young Children</w:t>
      </w:r>
      <w:r w:rsidRPr="00D91C83">
        <w:rPr>
          <w:noProof/>
          <w:szCs w:val="24"/>
          <w:lang w:val="en-US"/>
        </w:rPr>
        <w:t>. https://www.gov.uk/government/publications/diet-and-nutrition-survey-of-infants-and-young-children-2011</w:t>
      </w:r>
    </w:p>
    <w:p w14:paraId="6EFD8422"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CD3C1A">
        <w:rPr>
          <w:noProof/>
          <w:szCs w:val="24"/>
          <w:lang w:val="en-US"/>
        </w:rPr>
        <w:t xml:space="preserve">Li, D. P., Du, C., Zhang, Z. M., Li, G. X., Yu, Z. F., Wang, X., Li, P. F., Cheng, C., Liu, Y. P., &amp; Zhao, Y. S. (2014). </w:t>
      </w:r>
      <w:r w:rsidRPr="00D91C83">
        <w:rPr>
          <w:noProof/>
          <w:szCs w:val="24"/>
          <w:lang w:val="en-US"/>
        </w:rPr>
        <w:t xml:space="preserve">Breastfeeding and ovarian cancer risk: A systematic review and meta-analysis of 40 Epidemiological studies. </w:t>
      </w:r>
      <w:r w:rsidRPr="00D91C83">
        <w:rPr>
          <w:i/>
          <w:iCs/>
          <w:noProof/>
          <w:szCs w:val="24"/>
          <w:lang w:val="en-US"/>
        </w:rPr>
        <w:t>Asian Pacific Journal of Cancer Prevention</w:t>
      </w:r>
      <w:r w:rsidRPr="00D91C83">
        <w:rPr>
          <w:noProof/>
          <w:szCs w:val="24"/>
          <w:lang w:val="en-US"/>
        </w:rPr>
        <w:t xml:space="preserve">, </w:t>
      </w:r>
      <w:r w:rsidRPr="00D91C83">
        <w:rPr>
          <w:i/>
          <w:iCs/>
          <w:noProof/>
          <w:szCs w:val="24"/>
          <w:lang w:val="en-US"/>
        </w:rPr>
        <w:t>15</w:t>
      </w:r>
      <w:r w:rsidRPr="00D91C83">
        <w:rPr>
          <w:noProof/>
          <w:szCs w:val="24"/>
          <w:lang w:val="en-US"/>
        </w:rPr>
        <w:t>(12), 4829–4837. https://doi.org/10.7314/APJCP.2014.15.12.4829</w:t>
      </w:r>
    </w:p>
    <w:p w14:paraId="0EC30032"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Manstead, A. S., Proffitt, C., &amp; Smart, J. L. (1983). Predicting and understanding mothers’ infant-feeding intentions and behavior: Testing the theory of reasoned action. </w:t>
      </w:r>
      <w:r w:rsidRPr="00D91C83">
        <w:rPr>
          <w:i/>
          <w:iCs/>
          <w:noProof/>
          <w:szCs w:val="24"/>
          <w:lang w:val="en-US"/>
        </w:rPr>
        <w:t>Journal of Personality and Social Psychology</w:t>
      </w:r>
      <w:r w:rsidRPr="00D91C83">
        <w:rPr>
          <w:noProof/>
          <w:szCs w:val="24"/>
          <w:lang w:val="en-US"/>
        </w:rPr>
        <w:t xml:space="preserve">, </w:t>
      </w:r>
      <w:r w:rsidRPr="00D91C83">
        <w:rPr>
          <w:i/>
          <w:iCs/>
          <w:noProof/>
          <w:szCs w:val="24"/>
          <w:lang w:val="en-US"/>
        </w:rPr>
        <w:t>44</w:t>
      </w:r>
      <w:r w:rsidRPr="00D91C83">
        <w:rPr>
          <w:noProof/>
          <w:szCs w:val="24"/>
          <w:lang w:val="en-US"/>
        </w:rPr>
        <w:t>(4), 657–671. https://doi.org/10.1037/0022-3514.44.4.657</w:t>
      </w:r>
    </w:p>
    <w:p w14:paraId="69EB2ABF"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lastRenderedPageBreak/>
        <w:t xml:space="preserve">McMillan, B., Conner, M., Green, J., Dyson, L., Renfrew, M., &amp; Woolridge, M. (2009). Using an extended theory of planned behaviour to inform interventions aimed at increasing breastfeeding uptake in primiparas experiencing material deprivation. </w:t>
      </w:r>
      <w:r w:rsidRPr="00D91C83">
        <w:rPr>
          <w:i/>
          <w:iCs/>
          <w:noProof/>
          <w:szCs w:val="24"/>
          <w:lang w:val="en-US"/>
        </w:rPr>
        <w:t>British Journal of Health Psychology</w:t>
      </w:r>
      <w:r w:rsidRPr="00D91C83">
        <w:rPr>
          <w:noProof/>
          <w:szCs w:val="24"/>
          <w:lang w:val="en-US"/>
        </w:rPr>
        <w:t xml:space="preserve">, </w:t>
      </w:r>
      <w:r w:rsidRPr="00D91C83">
        <w:rPr>
          <w:i/>
          <w:iCs/>
          <w:noProof/>
          <w:szCs w:val="24"/>
          <w:lang w:val="en-US"/>
        </w:rPr>
        <w:t>14</w:t>
      </w:r>
      <w:r w:rsidRPr="00D91C83">
        <w:rPr>
          <w:noProof/>
          <w:szCs w:val="24"/>
          <w:lang w:val="en-US"/>
        </w:rPr>
        <w:t>(2), 379–403. https://doi.org/10.1348/135910708X336112</w:t>
      </w:r>
    </w:p>
    <w:p w14:paraId="7DD3BE25"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McMillan, B., Conner, M., Woolridge, M., Dyson, L., Green, J., Renfrew, M., Bharj, K., &amp; Clarke, G. (2008). Predicting breastfeeding in women living in areas of economic hardship: Explanatory role of the theory of planned behaviour. </w:t>
      </w:r>
      <w:r w:rsidRPr="00D91C83">
        <w:rPr>
          <w:i/>
          <w:iCs/>
          <w:noProof/>
          <w:szCs w:val="24"/>
          <w:lang w:val="en-US"/>
        </w:rPr>
        <w:t>Psychology and Health</w:t>
      </w:r>
      <w:r w:rsidRPr="00D91C83">
        <w:rPr>
          <w:noProof/>
          <w:szCs w:val="24"/>
          <w:lang w:val="en-US"/>
        </w:rPr>
        <w:t xml:space="preserve">, </w:t>
      </w:r>
      <w:r w:rsidRPr="00D91C83">
        <w:rPr>
          <w:i/>
          <w:iCs/>
          <w:noProof/>
          <w:szCs w:val="24"/>
          <w:lang w:val="en-US"/>
        </w:rPr>
        <w:t>23</w:t>
      </w:r>
      <w:r w:rsidRPr="00D91C83">
        <w:rPr>
          <w:noProof/>
          <w:szCs w:val="24"/>
          <w:lang w:val="en-US"/>
        </w:rPr>
        <w:t>(7), 767–788. https://doi.org/10.1080/08870440701615260</w:t>
      </w:r>
    </w:p>
    <w:p w14:paraId="3F328CB3"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Meedya, S., Fahy, K., &amp; Kable, A. (2010). Factors that positively influence breastfeeding duration to 6 months: A literature review. </w:t>
      </w:r>
      <w:r w:rsidRPr="00D91C83">
        <w:rPr>
          <w:i/>
          <w:iCs/>
          <w:noProof/>
          <w:szCs w:val="24"/>
          <w:lang w:val="en-US"/>
        </w:rPr>
        <w:t>Women and Birth</w:t>
      </w:r>
      <w:r w:rsidRPr="00D91C83">
        <w:rPr>
          <w:noProof/>
          <w:szCs w:val="24"/>
          <w:lang w:val="en-US"/>
        </w:rPr>
        <w:t xml:space="preserve">, </w:t>
      </w:r>
      <w:r w:rsidRPr="00D91C83">
        <w:rPr>
          <w:i/>
          <w:iCs/>
          <w:noProof/>
          <w:szCs w:val="24"/>
          <w:lang w:val="en-US"/>
        </w:rPr>
        <w:t>23</w:t>
      </w:r>
      <w:r w:rsidRPr="00D91C83">
        <w:rPr>
          <w:noProof/>
          <w:szCs w:val="24"/>
          <w:lang w:val="en-US"/>
        </w:rPr>
        <w:t>(4), 135–145. https://doi.org/10.1016/j.wombi.2010.02.002</w:t>
      </w:r>
    </w:p>
    <w:p w14:paraId="114C813A"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Moss, B. G., &amp; Yeaton, W. H. (2014). Early childhood healthy and obese weight status: potentially protective benefits of breastfeeding and delaying solid foods. </w:t>
      </w:r>
      <w:r w:rsidRPr="00D91C83">
        <w:rPr>
          <w:i/>
          <w:iCs/>
          <w:noProof/>
          <w:szCs w:val="24"/>
          <w:lang w:val="en-US"/>
        </w:rPr>
        <w:t>Maternal and Child Health Journal</w:t>
      </w:r>
      <w:r w:rsidRPr="00D91C83">
        <w:rPr>
          <w:noProof/>
          <w:szCs w:val="24"/>
          <w:lang w:val="en-US"/>
        </w:rPr>
        <w:t xml:space="preserve">, </w:t>
      </w:r>
      <w:r w:rsidRPr="00D91C83">
        <w:rPr>
          <w:i/>
          <w:iCs/>
          <w:noProof/>
          <w:szCs w:val="24"/>
          <w:lang w:val="en-US"/>
        </w:rPr>
        <w:t>18</w:t>
      </w:r>
      <w:r w:rsidRPr="00D91C83">
        <w:rPr>
          <w:noProof/>
          <w:szCs w:val="24"/>
          <w:lang w:val="en-US"/>
        </w:rPr>
        <w:t>(5), 1224–1232.</w:t>
      </w:r>
    </w:p>
    <w:p w14:paraId="3F064B83"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Nagy, E., Orvos, H., Pál, A., Kovács, L., &amp; Loveland, K. (2001). Breastfeeding duration and previous breastfeeding experience. </w:t>
      </w:r>
      <w:r w:rsidRPr="00D91C83">
        <w:rPr>
          <w:i/>
          <w:iCs/>
          <w:noProof/>
          <w:szCs w:val="24"/>
          <w:lang w:val="en-US"/>
        </w:rPr>
        <w:t>Acta Paediatrica, International Journal of Paediatrics</w:t>
      </w:r>
      <w:r w:rsidRPr="00D91C83">
        <w:rPr>
          <w:noProof/>
          <w:szCs w:val="24"/>
          <w:lang w:val="en-US"/>
        </w:rPr>
        <w:t xml:space="preserve">, </w:t>
      </w:r>
      <w:r w:rsidRPr="00D91C83">
        <w:rPr>
          <w:i/>
          <w:iCs/>
          <w:noProof/>
          <w:szCs w:val="24"/>
          <w:lang w:val="en-US"/>
        </w:rPr>
        <w:t>90</w:t>
      </w:r>
      <w:r w:rsidRPr="00D91C83">
        <w:rPr>
          <w:noProof/>
          <w:szCs w:val="24"/>
          <w:lang w:val="en-US"/>
        </w:rPr>
        <w:t>(1), 51–56. https://doi.org/10.1080/080352501750064879</w:t>
      </w:r>
    </w:p>
    <w:p w14:paraId="6F8BB854"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CD3C1A">
        <w:rPr>
          <w:noProof/>
          <w:szCs w:val="24"/>
          <w:lang w:val="pt-PT"/>
        </w:rPr>
        <w:t xml:space="preserve">Oliveira, I. B. B., Leal, L. P., Coriolano-Marinus, M. W. de L., Santos, A. H. da S., Horta, B. L., &amp; Pontes, C. M. (2017). </w:t>
      </w:r>
      <w:r w:rsidRPr="00D91C83">
        <w:rPr>
          <w:noProof/>
          <w:szCs w:val="24"/>
          <w:lang w:val="en-US"/>
        </w:rPr>
        <w:t xml:space="preserve">Meta-analysis of the effectiveness of educational interventions for breastfeeding promotion directed to the woman and her social network. </w:t>
      </w:r>
      <w:r w:rsidRPr="00D91C83">
        <w:rPr>
          <w:i/>
          <w:iCs/>
          <w:noProof/>
          <w:szCs w:val="24"/>
          <w:lang w:val="en-US"/>
        </w:rPr>
        <w:t>Journal of Advanced Nursing</w:t>
      </w:r>
      <w:r w:rsidRPr="00D91C83">
        <w:rPr>
          <w:noProof/>
          <w:szCs w:val="24"/>
          <w:lang w:val="en-US"/>
        </w:rPr>
        <w:t xml:space="preserve">, </w:t>
      </w:r>
      <w:r w:rsidRPr="00D91C83">
        <w:rPr>
          <w:i/>
          <w:iCs/>
          <w:noProof/>
          <w:szCs w:val="24"/>
          <w:lang w:val="en-US"/>
        </w:rPr>
        <w:t>73</w:t>
      </w:r>
      <w:r w:rsidRPr="00D91C83">
        <w:rPr>
          <w:noProof/>
          <w:szCs w:val="24"/>
          <w:lang w:val="en-US"/>
        </w:rPr>
        <w:t>(2), 323–335. https://doi.org/10.1111/jan.13104</w:t>
      </w:r>
    </w:p>
    <w:p w14:paraId="5E2B6341"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Owen, C. G., Martin, R. M., Whincup, P. H., Davey Smith, G., &amp; Cook, D. G. (2012). Does breastfeeding influence risk of type 2 diabetes in later life? A quantitative analysis of published evidence (The American Journal of Clininical Nutrition (2006) 84 (1043-1054)). </w:t>
      </w:r>
      <w:r w:rsidRPr="00D91C83">
        <w:rPr>
          <w:i/>
          <w:iCs/>
          <w:noProof/>
          <w:szCs w:val="24"/>
          <w:lang w:val="en-US"/>
        </w:rPr>
        <w:t>American Journal of Clinical Nutrition</w:t>
      </w:r>
      <w:r w:rsidRPr="00D91C83">
        <w:rPr>
          <w:noProof/>
          <w:szCs w:val="24"/>
          <w:lang w:val="en-US"/>
        </w:rPr>
        <w:t xml:space="preserve">, </w:t>
      </w:r>
      <w:r w:rsidRPr="00D91C83">
        <w:rPr>
          <w:i/>
          <w:iCs/>
          <w:noProof/>
          <w:szCs w:val="24"/>
          <w:lang w:val="en-US"/>
        </w:rPr>
        <w:t>95</w:t>
      </w:r>
      <w:r w:rsidRPr="00D91C83">
        <w:rPr>
          <w:noProof/>
          <w:szCs w:val="24"/>
          <w:lang w:val="en-US"/>
        </w:rPr>
        <w:t>(3), 779. https://doi.org/10.3945/ajcn.111.033035</w:t>
      </w:r>
    </w:p>
    <w:p w14:paraId="418B8E74"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lastRenderedPageBreak/>
        <w:t xml:space="preserve">Pace, R. M., Williams, J. E., Järvinen, K. M., Belfort, M. B., Pace, C. D. W., Lackey, K. A., Gogel, A. C., Nguyen-Contant, P., Kanagaiah, P., Fitzgerald, T., Ferri, R., Young, B., Rosen-Carole, C., Diaz, N., Meehan, C. L., Caffé, B., Sangster, M. Y., Topham, D., McGuire, M. A., … McGuire, M. K. (2021). Characterization of SARS-CoV-2 RNA, Antibodies, and Neutralizing Capacity in Milk Produced by Women with COVID-19. </w:t>
      </w:r>
      <w:r w:rsidRPr="00D91C83">
        <w:rPr>
          <w:i/>
          <w:iCs/>
          <w:noProof/>
          <w:szCs w:val="24"/>
          <w:lang w:val="en-US"/>
        </w:rPr>
        <w:t>MBio</w:t>
      </w:r>
      <w:r w:rsidRPr="00D91C83">
        <w:rPr>
          <w:noProof/>
          <w:szCs w:val="24"/>
          <w:lang w:val="en-US"/>
        </w:rPr>
        <w:t xml:space="preserve">, </w:t>
      </w:r>
      <w:r w:rsidRPr="00D91C83">
        <w:rPr>
          <w:i/>
          <w:iCs/>
          <w:noProof/>
          <w:szCs w:val="24"/>
          <w:lang w:val="en-US"/>
        </w:rPr>
        <w:t>12</w:t>
      </w:r>
      <w:r w:rsidRPr="00D91C83">
        <w:rPr>
          <w:noProof/>
          <w:szCs w:val="24"/>
          <w:lang w:val="en-US"/>
        </w:rPr>
        <w:t>(1), 1–11. https://doi.org/10.1128/mBio.03192-20</w:t>
      </w:r>
    </w:p>
    <w:p w14:paraId="21E4C9D1"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Palmér, L. (2019). Previous breastfeeding difficulties: an existential breastfeeding trauma with two intertwined pathways for future breastfeeding—fear and longing. </w:t>
      </w:r>
      <w:r w:rsidRPr="00D91C83">
        <w:rPr>
          <w:i/>
          <w:iCs/>
          <w:noProof/>
          <w:szCs w:val="24"/>
          <w:lang w:val="en-US"/>
        </w:rPr>
        <w:t>International Journal of Qualitative Studies on Health and Well-Being</w:t>
      </w:r>
      <w:r w:rsidRPr="00D91C83">
        <w:rPr>
          <w:noProof/>
          <w:szCs w:val="24"/>
          <w:lang w:val="en-US"/>
        </w:rPr>
        <w:t xml:space="preserve">, </w:t>
      </w:r>
      <w:r w:rsidRPr="00D91C83">
        <w:rPr>
          <w:i/>
          <w:iCs/>
          <w:noProof/>
          <w:szCs w:val="24"/>
          <w:lang w:val="en-US"/>
        </w:rPr>
        <w:t>14</w:t>
      </w:r>
      <w:r w:rsidRPr="00D91C83">
        <w:rPr>
          <w:noProof/>
          <w:szCs w:val="24"/>
          <w:lang w:val="en-US"/>
        </w:rPr>
        <w:t>(1). https://doi.org/10.1080/17482631.2019.1588034</w:t>
      </w:r>
    </w:p>
    <w:p w14:paraId="611F09F3"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CD3C1A">
        <w:rPr>
          <w:noProof/>
          <w:szCs w:val="24"/>
          <w:lang w:val="de-DE"/>
        </w:rPr>
        <w:t xml:space="preserve">Peters, S. A. E., Yang, L., Guo, Y., Chen, Y., Bian, Z., Du, J., Yang, J., Li, S., Li, L., Woodward, M., &amp; Chen, Z. (2017). </w:t>
      </w:r>
      <w:r w:rsidRPr="00D91C83">
        <w:rPr>
          <w:noProof/>
          <w:szCs w:val="24"/>
          <w:lang w:val="en-US"/>
        </w:rPr>
        <w:t xml:space="preserve">Breastfeeding and the Risk of Maternal Cardiovascular Disease: A Prospective Study of 300 000 Chinese Women. </w:t>
      </w:r>
      <w:r w:rsidRPr="00D91C83">
        <w:rPr>
          <w:i/>
          <w:iCs/>
          <w:noProof/>
          <w:szCs w:val="24"/>
          <w:lang w:val="en-US"/>
        </w:rPr>
        <w:t>Journal of the American Heart Association</w:t>
      </w:r>
      <w:r w:rsidRPr="00D91C83">
        <w:rPr>
          <w:noProof/>
          <w:szCs w:val="24"/>
          <w:lang w:val="en-US"/>
        </w:rPr>
        <w:t xml:space="preserve">, </w:t>
      </w:r>
      <w:r w:rsidRPr="00D91C83">
        <w:rPr>
          <w:i/>
          <w:iCs/>
          <w:noProof/>
          <w:szCs w:val="24"/>
          <w:lang w:val="en-US"/>
        </w:rPr>
        <w:t>6</w:t>
      </w:r>
      <w:r w:rsidRPr="00D91C83">
        <w:rPr>
          <w:noProof/>
          <w:szCs w:val="24"/>
          <w:lang w:val="en-US"/>
        </w:rPr>
        <w:t>(6). https://doi.org/10.1161/JAHA.117.006081</w:t>
      </w:r>
    </w:p>
    <w:p w14:paraId="7ECDA3DD"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060B99">
        <w:rPr>
          <w:noProof/>
          <w:szCs w:val="24"/>
        </w:rPr>
        <w:t xml:space="preserve">Pitonyak, J. S., Jessop, A. B., Pontiggia, L., &amp; Crivelli-Kovach, A. (2016). </w:t>
      </w:r>
      <w:r w:rsidRPr="00D91C83">
        <w:rPr>
          <w:noProof/>
          <w:szCs w:val="24"/>
          <w:lang w:val="en-US"/>
        </w:rPr>
        <w:t xml:space="preserve">Life Course Factors Associated with Initiation and Continuation of Exclusive Breastfeeding. </w:t>
      </w:r>
      <w:r w:rsidRPr="00D91C83">
        <w:rPr>
          <w:i/>
          <w:iCs/>
          <w:noProof/>
          <w:szCs w:val="24"/>
          <w:lang w:val="en-US"/>
        </w:rPr>
        <w:t>Maternal and Child Health Journal</w:t>
      </w:r>
      <w:r w:rsidRPr="00D91C83">
        <w:rPr>
          <w:noProof/>
          <w:szCs w:val="24"/>
          <w:lang w:val="en-US"/>
        </w:rPr>
        <w:t xml:space="preserve">, </w:t>
      </w:r>
      <w:r w:rsidRPr="00D91C83">
        <w:rPr>
          <w:i/>
          <w:iCs/>
          <w:noProof/>
          <w:szCs w:val="24"/>
          <w:lang w:val="en-US"/>
        </w:rPr>
        <w:t>20</w:t>
      </w:r>
      <w:r w:rsidRPr="00D91C83">
        <w:rPr>
          <w:noProof/>
          <w:szCs w:val="24"/>
          <w:lang w:val="en-US"/>
        </w:rPr>
        <w:t>(2), 240–249. https://doi.org/10.1007/s10995-015-1823-x</w:t>
      </w:r>
    </w:p>
    <w:p w14:paraId="32144767"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Polack, F. P., Thomas, S. J., Kitchin, N., Absalon, J., Gurtman, A., Lockhart, S., Perez, J. L., Pérez Marc, G., Moreira, E. D., Zerbini, C., Bailey, R., Swanson, K. A., Roychoudhury, S., Koury, K., Li, P., Kalina, W. V., Cooper, D., Frenck, R. W., Hammitt, L. L., … Gruber, W. C. (2020). Safety and Efficacy of the BNT162b2 mRNA Covid-19 Vaccine. </w:t>
      </w:r>
      <w:r w:rsidRPr="00D91C83">
        <w:rPr>
          <w:i/>
          <w:iCs/>
          <w:noProof/>
          <w:szCs w:val="24"/>
          <w:lang w:val="en-US"/>
        </w:rPr>
        <w:t>New England Journal of Medicine</w:t>
      </w:r>
      <w:r w:rsidRPr="00D91C83">
        <w:rPr>
          <w:noProof/>
          <w:szCs w:val="24"/>
          <w:lang w:val="en-US"/>
        </w:rPr>
        <w:t xml:space="preserve">, </w:t>
      </w:r>
      <w:r w:rsidRPr="00D91C83">
        <w:rPr>
          <w:i/>
          <w:iCs/>
          <w:noProof/>
          <w:szCs w:val="24"/>
          <w:lang w:val="en-US"/>
        </w:rPr>
        <w:t>383</w:t>
      </w:r>
      <w:r w:rsidRPr="00D91C83">
        <w:rPr>
          <w:noProof/>
          <w:szCs w:val="24"/>
          <w:lang w:val="en-US"/>
        </w:rPr>
        <w:t>(27), 2603–2615. https://doi.org/10.1056/nejmoa2034577</w:t>
      </w:r>
    </w:p>
    <w:p w14:paraId="4F040678"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Russell, P. S., Smith, D. M., Birtel, M. D., Hart, K. H., &amp; Golding, S. E. (2021). The role of emotions and injunctive norms in breastfeeding: a systematic review and meta-analysis. </w:t>
      </w:r>
      <w:r w:rsidRPr="00D91C83">
        <w:rPr>
          <w:i/>
          <w:iCs/>
          <w:noProof/>
          <w:szCs w:val="24"/>
          <w:lang w:val="en-US"/>
        </w:rPr>
        <w:t>Health Psychology Review</w:t>
      </w:r>
      <w:r w:rsidRPr="00D91C83">
        <w:rPr>
          <w:noProof/>
          <w:szCs w:val="24"/>
          <w:lang w:val="en-US"/>
        </w:rPr>
        <w:t xml:space="preserve">, </w:t>
      </w:r>
      <w:r w:rsidRPr="00D91C83">
        <w:rPr>
          <w:i/>
          <w:iCs/>
          <w:noProof/>
          <w:szCs w:val="24"/>
          <w:lang w:val="en-US"/>
        </w:rPr>
        <w:t>0</w:t>
      </w:r>
      <w:r w:rsidRPr="00D91C83">
        <w:rPr>
          <w:noProof/>
          <w:szCs w:val="24"/>
          <w:lang w:val="en-US"/>
        </w:rPr>
        <w:t>(0), 1–23. https://doi.org/10.1080/17437199.2021.1893783</w:t>
      </w:r>
    </w:p>
    <w:p w14:paraId="68791171"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lastRenderedPageBreak/>
        <w:t xml:space="preserve">Saffari, M., Pakpour, A. H., &amp; Chen, H. (2016). Factors influencing exclusive breastfeeding among Iranian mothers: A longitudinal population-based study. </w:t>
      </w:r>
      <w:r w:rsidRPr="00D91C83">
        <w:rPr>
          <w:i/>
          <w:iCs/>
          <w:noProof/>
          <w:szCs w:val="24"/>
          <w:lang w:val="en-US"/>
        </w:rPr>
        <w:t>Health Promotion Perspectives</w:t>
      </w:r>
      <w:r w:rsidRPr="00D91C83">
        <w:rPr>
          <w:noProof/>
          <w:szCs w:val="24"/>
          <w:lang w:val="en-US"/>
        </w:rPr>
        <w:t xml:space="preserve">, </w:t>
      </w:r>
      <w:r w:rsidRPr="00D91C83">
        <w:rPr>
          <w:i/>
          <w:iCs/>
          <w:noProof/>
          <w:szCs w:val="24"/>
          <w:lang w:val="en-US"/>
        </w:rPr>
        <w:t>7</w:t>
      </w:r>
      <w:r w:rsidRPr="00D91C83">
        <w:rPr>
          <w:noProof/>
          <w:szCs w:val="24"/>
          <w:lang w:val="en-US"/>
        </w:rPr>
        <w:t>(1), 34–41. https://doi.org/10.15171/hpp.2017.07</w:t>
      </w:r>
    </w:p>
    <w:p w14:paraId="079F12D1"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Scott, J., Ahwong, E., Devenish, G., Ha, D., &amp; Do, L. (2019). Determinants of continued breastfeeding at 12 and 24 months: Results of an Australian cohort study. </w:t>
      </w:r>
      <w:r w:rsidRPr="00D91C83">
        <w:rPr>
          <w:i/>
          <w:iCs/>
          <w:noProof/>
          <w:szCs w:val="24"/>
          <w:lang w:val="en-US"/>
        </w:rPr>
        <w:t>International Journal of Environmental Research and Public Health</w:t>
      </w:r>
      <w:r w:rsidRPr="00D91C83">
        <w:rPr>
          <w:noProof/>
          <w:szCs w:val="24"/>
          <w:lang w:val="en-US"/>
        </w:rPr>
        <w:t xml:space="preserve">, </w:t>
      </w:r>
      <w:r w:rsidRPr="00D91C83">
        <w:rPr>
          <w:i/>
          <w:iCs/>
          <w:noProof/>
          <w:szCs w:val="24"/>
          <w:lang w:val="en-US"/>
        </w:rPr>
        <w:t>16</w:t>
      </w:r>
      <w:r w:rsidRPr="00D91C83">
        <w:rPr>
          <w:noProof/>
          <w:szCs w:val="24"/>
          <w:lang w:val="en-US"/>
        </w:rPr>
        <w:t>(20). https://doi.org/10.3390/ijerph16203980</w:t>
      </w:r>
    </w:p>
    <w:p w14:paraId="7CA18B94"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CD3C1A">
        <w:rPr>
          <w:noProof/>
          <w:szCs w:val="24"/>
          <w:lang w:val="pt-PT"/>
        </w:rPr>
        <w:t xml:space="preserve">Sniehotta, F. F., Presseau, J., &amp; Araújo-Soares, V. (2014). </w:t>
      </w:r>
      <w:r w:rsidRPr="00D91C83">
        <w:rPr>
          <w:noProof/>
          <w:szCs w:val="24"/>
          <w:lang w:val="en-US"/>
        </w:rPr>
        <w:t xml:space="preserve">Time to retire the theory of planned behaviour. </w:t>
      </w:r>
      <w:r w:rsidRPr="00D91C83">
        <w:rPr>
          <w:i/>
          <w:iCs/>
          <w:noProof/>
          <w:szCs w:val="24"/>
          <w:lang w:val="en-US"/>
        </w:rPr>
        <w:t>Health Psychology Review</w:t>
      </w:r>
      <w:r w:rsidRPr="00D91C83">
        <w:rPr>
          <w:noProof/>
          <w:szCs w:val="24"/>
          <w:lang w:val="en-US"/>
        </w:rPr>
        <w:t xml:space="preserve">, </w:t>
      </w:r>
      <w:r w:rsidRPr="00D91C83">
        <w:rPr>
          <w:i/>
          <w:iCs/>
          <w:noProof/>
          <w:szCs w:val="24"/>
          <w:lang w:val="en-US"/>
        </w:rPr>
        <w:t>8</w:t>
      </w:r>
      <w:r w:rsidRPr="00D91C83">
        <w:rPr>
          <w:noProof/>
          <w:szCs w:val="24"/>
          <w:lang w:val="en-US"/>
        </w:rPr>
        <w:t>(1), 1–7. https://doi.org/10.1080/17437199.2013.869710</w:t>
      </w:r>
    </w:p>
    <w:p w14:paraId="5C749AAF"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Swanson, V., &amp; Power, K. G. (2005). Initiation and continuation of breastfeeding: theory of planned behaviour. </w:t>
      </w:r>
      <w:r w:rsidRPr="00D91C83">
        <w:rPr>
          <w:i/>
          <w:iCs/>
          <w:noProof/>
          <w:szCs w:val="24"/>
          <w:lang w:val="en-US"/>
        </w:rPr>
        <w:t>Journal of Advanced Nursing</w:t>
      </w:r>
      <w:r w:rsidRPr="00D91C83">
        <w:rPr>
          <w:noProof/>
          <w:szCs w:val="24"/>
          <w:lang w:val="en-US"/>
        </w:rPr>
        <w:t xml:space="preserve">, </w:t>
      </w:r>
      <w:r w:rsidRPr="00D91C83">
        <w:rPr>
          <w:i/>
          <w:iCs/>
          <w:noProof/>
          <w:szCs w:val="24"/>
          <w:lang w:val="en-US"/>
        </w:rPr>
        <w:t>50</w:t>
      </w:r>
      <w:r w:rsidRPr="00D91C83">
        <w:rPr>
          <w:noProof/>
          <w:szCs w:val="24"/>
          <w:lang w:val="en-US"/>
        </w:rPr>
        <w:t>(3), 272–282. https://doi.org/10.1111/j.1365-2648.2005.03390.x</w:t>
      </w:r>
    </w:p>
    <w:p w14:paraId="005F1766"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Taveras, E. M., Capra, A. M., Braveman, P. A., Jensvold, N. G., Escobar, G. J., Lieu, T. A., &amp; Objective, A. (2003). Breastfeeding Discontinuation. </w:t>
      </w:r>
      <w:r w:rsidRPr="00D91C83">
        <w:rPr>
          <w:i/>
          <w:iCs/>
          <w:noProof/>
          <w:szCs w:val="24"/>
          <w:lang w:val="en-US"/>
        </w:rPr>
        <w:t>Pediatrics</w:t>
      </w:r>
      <w:r w:rsidRPr="00D91C83">
        <w:rPr>
          <w:noProof/>
          <w:szCs w:val="24"/>
          <w:lang w:val="en-US"/>
        </w:rPr>
        <w:t xml:space="preserve">, </w:t>
      </w:r>
      <w:r w:rsidRPr="00D91C83">
        <w:rPr>
          <w:i/>
          <w:iCs/>
          <w:noProof/>
          <w:szCs w:val="24"/>
          <w:lang w:val="en-US"/>
        </w:rPr>
        <w:t>112</w:t>
      </w:r>
      <w:r w:rsidRPr="00D91C83">
        <w:rPr>
          <w:noProof/>
          <w:szCs w:val="24"/>
          <w:lang w:val="en-US"/>
        </w:rPr>
        <w:t>(1), 108–115.</w:t>
      </w:r>
    </w:p>
    <w:p w14:paraId="5B116624"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Thulier, D., &amp; Mercer, J. (2009). Variables associated with breastfeeding duration. </w:t>
      </w:r>
      <w:r w:rsidRPr="00D91C83">
        <w:rPr>
          <w:i/>
          <w:iCs/>
          <w:noProof/>
          <w:szCs w:val="24"/>
          <w:lang w:val="en-US"/>
        </w:rPr>
        <w:t>JOGNN - Journal of Obstetric, Gynecologic, and Neonatal Nursing</w:t>
      </w:r>
      <w:r w:rsidRPr="00D91C83">
        <w:rPr>
          <w:noProof/>
          <w:szCs w:val="24"/>
          <w:lang w:val="en-US"/>
        </w:rPr>
        <w:t xml:space="preserve">, </w:t>
      </w:r>
      <w:r w:rsidRPr="00D91C83">
        <w:rPr>
          <w:i/>
          <w:iCs/>
          <w:noProof/>
          <w:szCs w:val="24"/>
          <w:lang w:val="en-US"/>
        </w:rPr>
        <w:t>38</w:t>
      </w:r>
      <w:r w:rsidRPr="00D91C83">
        <w:rPr>
          <w:noProof/>
          <w:szCs w:val="24"/>
          <w:lang w:val="en-US"/>
        </w:rPr>
        <w:t>(3), 259–268. https://doi.org/10.1111/j.1552-6909.2009.01021.x</w:t>
      </w:r>
    </w:p>
    <w:p w14:paraId="458854DC"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Victora, C. G., Bahl, R., Barros, A. J. D., França, G. V. A., Horton, S., Krasevec, J., Murch, S., Sankar, M. J., Walker, N., Rollins, N. C., Allen, K., Dharmage, S., Lodge, C., Peres, K. G., Bhandari, N., Chowdhury, R., Sinha, B., Taneja, S., Giugliani, E., … Richter, L. (2016). Breastfeeding in the 21st century: Epidemiology, mechanisms, and lifelong effect. </w:t>
      </w:r>
      <w:r w:rsidRPr="00D91C83">
        <w:rPr>
          <w:i/>
          <w:iCs/>
          <w:noProof/>
          <w:szCs w:val="24"/>
          <w:lang w:val="en-US"/>
        </w:rPr>
        <w:t>The Lancet</w:t>
      </w:r>
      <w:r w:rsidRPr="00D91C83">
        <w:rPr>
          <w:noProof/>
          <w:szCs w:val="24"/>
          <w:lang w:val="en-US"/>
        </w:rPr>
        <w:t xml:space="preserve">, </w:t>
      </w:r>
      <w:r w:rsidRPr="00D91C83">
        <w:rPr>
          <w:i/>
          <w:iCs/>
          <w:noProof/>
          <w:szCs w:val="24"/>
          <w:lang w:val="en-US"/>
        </w:rPr>
        <w:t>387</w:t>
      </w:r>
      <w:r w:rsidRPr="00D91C83">
        <w:rPr>
          <w:noProof/>
          <w:szCs w:val="24"/>
          <w:lang w:val="en-US"/>
        </w:rPr>
        <w:t>(10017), 475–490. https://doi.org/10.1016/S0140-6736(15)01024-7</w:t>
      </w:r>
    </w:p>
    <w:p w14:paraId="1A2C65B9"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Wang, X. (2011). The role of anticipated negative emotions and past behavior in individuals’ </w:t>
      </w:r>
      <w:r w:rsidRPr="00D91C83">
        <w:rPr>
          <w:noProof/>
          <w:szCs w:val="24"/>
          <w:lang w:val="en-US"/>
        </w:rPr>
        <w:lastRenderedPageBreak/>
        <w:t xml:space="preserve">physical activity intentions and behaviors. </w:t>
      </w:r>
      <w:r w:rsidRPr="00D91C83">
        <w:rPr>
          <w:i/>
          <w:iCs/>
          <w:noProof/>
          <w:szCs w:val="24"/>
          <w:lang w:val="en-US"/>
        </w:rPr>
        <w:t>Psychology of Sport and Exercise</w:t>
      </w:r>
      <w:r w:rsidRPr="00D91C83">
        <w:rPr>
          <w:noProof/>
          <w:szCs w:val="24"/>
          <w:lang w:val="en-US"/>
        </w:rPr>
        <w:t xml:space="preserve">, </w:t>
      </w:r>
      <w:r w:rsidRPr="00D91C83">
        <w:rPr>
          <w:i/>
          <w:iCs/>
          <w:noProof/>
          <w:szCs w:val="24"/>
          <w:lang w:val="en-US"/>
        </w:rPr>
        <w:t>12</w:t>
      </w:r>
      <w:r w:rsidRPr="00D91C83">
        <w:rPr>
          <w:noProof/>
          <w:szCs w:val="24"/>
          <w:lang w:val="en-US"/>
        </w:rPr>
        <w:t>(3), 300–305. https://doi.org/10.1016/j.psychsport.2010.09.007</w:t>
      </w:r>
    </w:p>
    <w:p w14:paraId="34472FF7"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CD3C1A">
        <w:rPr>
          <w:noProof/>
          <w:szCs w:val="24"/>
          <w:lang w:val="de-DE"/>
        </w:rPr>
        <w:t xml:space="preserve">Wilhelm, S. L., Stepans, M. B. F., Hertzog, M., Rodehorst, T. K. C., &amp; Gardner, P. (2006). </w:t>
      </w:r>
      <w:r w:rsidRPr="00D91C83">
        <w:rPr>
          <w:noProof/>
          <w:szCs w:val="24"/>
          <w:lang w:val="en-US"/>
        </w:rPr>
        <w:t xml:space="preserve">Motivational interviewing to promote sustained breastfeeding. </w:t>
      </w:r>
      <w:r w:rsidRPr="00D91C83">
        <w:rPr>
          <w:i/>
          <w:iCs/>
          <w:noProof/>
          <w:szCs w:val="24"/>
          <w:lang w:val="en-US"/>
        </w:rPr>
        <w:t>JOGNN - Journal of Obstetric, Gynecologic, and Neonatal Nursing</w:t>
      </w:r>
      <w:r w:rsidRPr="00D91C83">
        <w:rPr>
          <w:noProof/>
          <w:szCs w:val="24"/>
          <w:lang w:val="en-US"/>
        </w:rPr>
        <w:t xml:space="preserve">, </w:t>
      </w:r>
      <w:r w:rsidRPr="00D91C83">
        <w:rPr>
          <w:i/>
          <w:iCs/>
          <w:noProof/>
          <w:szCs w:val="24"/>
          <w:lang w:val="en-US"/>
        </w:rPr>
        <w:t>35</w:t>
      </w:r>
      <w:r w:rsidRPr="00D91C83">
        <w:rPr>
          <w:noProof/>
          <w:szCs w:val="24"/>
          <w:lang w:val="en-US"/>
        </w:rPr>
        <w:t>(3), 340–348. https://doi.org/10.1111/j.1552-6909.2006.00046.x</w:t>
      </w:r>
    </w:p>
    <w:p w14:paraId="2A07F4B1" w14:textId="77777777" w:rsidR="00060B99" w:rsidRPr="00D91C83" w:rsidRDefault="00060B99" w:rsidP="00060B99">
      <w:pPr>
        <w:widowControl w:val="0"/>
        <w:autoSpaceDE w:val="0"/>
        <w:autoSpaceDN w:val="0"/>
        <w:adjustRightInd w:val="0"/>
        <w:spacing w:after="160" w:line="480" w:lineRule="auto"/>
        <w:ind w:left="480" w:hanging="480"/>
        <w:rPr>
          <w:noProof/>
          <w:szCs w:val="24"/>
          <w:lang w:val="en-US"/>
        </w:rPr>
      </w:pPr>
      <w:r w:rsidRPr="00D91C83">
        <w:rPr>
          <w:noProof/>
          <w:szCs w:val="24"/>
          <w:lang w:val="en-US"/>
        </w:rPr>
        <w:t xml:space="preserve">World Health Organization. (2013). Long-term effects of breastfeeding: a systematic review. In </w:t>
      </w:r>
      <w:r w:rsidRPr="00D91C83">
        <w:rPr>
          <w:i/>
          <w:iCs/>
          <w:noProof/>
          <w:szCs w:val="24"/>
          <w:lang w:val="en-US"/>
        </w:rPr>
        <w:t>World Health Organization</w:t>
      </w:r>
      <w:r w:rsidRPr="00D91C83">
        <w:rPr>
          <w:noProof/>
          <w:szCs w:val="24"/>
          <w:lang w:val="en-US"/>
        </w:rPr>
        <w:t>. http://www.who.int/maternal_child_adolescent</w:t>
      </w:r>
    </w:p>
    <w:p w14:paraId="0E42FB9A" w14:textId="77777777" w:rsidR="00060B99" w:rsidRPr="00D91C83" w:rsidRDefault="00060B99" w:rsidP="00060B99">
      <w:pPr>
        <w:widowControl w:val="0"/>
        <w:autoSpaceDE w:val="0"/>
        <w:autoSpaceDN w:val="0"/>
        <w:adjustRightInd w:val="0"/>
        <w:spacing w:after="160" w:line="480" w:lineRule="auto"/>
        <w:ind w:left="480" w:hanging="480"/>
        <w:rPr>
          <w:noProof/>
          <w:lang w:val="en-US"/>
        </w:rPr>
      </w:pPr>
      <w:r w:rsidRPr="00D91C83">
        <w:rPr>
          <w:noProof/>
          <w:szCs w:val="24"/>
          <w:lang w:val="en-US"/>
        </w:rPr>
        <w:t xml:space="preserve">Ystrom, E. (2012). Breastfeeding cessation and symptoms of anxiety and depression: A longitudinal cohort study. </w:t>
      </w:r>
      <w:r w:rsidRPr="00D91C83">
        <w:rPr>
          <w:i/>
          <w:iCs/>
          <w:noProof/>
          <w:szCs w:val="24"/>
          <w:lang w:val="en-US"/>
        </w:rPr>
        <w:t>BMC Pregnancy and Childbirth</w:t>
      </w:r>
      <w:r w:rsidRPr="00D91C83">
        <w:rPr>
          <w:noProof/>
          <w:szCs w:val="24"/>
          <w:lang w:val="en-US"/>
        </w:rPr>
        <w:t xml:space="preserve">, </w:t>
      </w:r>
      <w:r w:rsidRPr="00D91C83">
        <w:rPr>
          <w:i/>
          <w:iCs/>
          <w:noProof/>
          <w:szCs w:val="24"/>
          <w:lang w:val="en-US"/>
        </w:rPr>
        <w:t>12</w:t>
      </w:r>
      <w:r w:rsidRPr="00D91C83">
        <w:rPr>
          <w:noProof/>
          <w:szCs w:val="24"/>
          <w:lang w:val="en-US"/>
        </w:rPr>
        <w:t>. http://www.biomedcentral.com/1471-2393/12/36%5Cnhttp://ovidsp.ovid.com/ovidweb.cgi?T=JS&amp;PAGE=reference&amp;D=emed10&amp;NEWS=N&amp;AN=2012559933</w:t>
      </w:r>
    </w:p>
    <w:p w14:paraId="76D326F4" w14:textId="5A06AC7C" w:rsidR="00E8602F" w:rsidRDefault="005E7C2E" w:rsidP="00973CDA">
      <w:pPr>
        <w:spacing w:after="160" w:line="480" w:lineRule="auto"/>
        <w:jc w:val="left"/>
        <w:rPr>
          <w:lang w:val="en-GB"/>
        </w:rPr>
      </w:pPr>
      <w:r w:rsidRPr="00767BEB">
        <w:rPr>
          <w:lang w:val="en-GB"/>
        </w:rPr>
        <w:fldChar w:fldCharType="end"/>
      </w:r>
    </w:p>
    <w:p w14:paraId="4D1407A8" w14:textId="77777777" w:rsidR="00E8602F" w:rsidRDefault="00E8602F" w:rsidP="00973CDA">
      <w:pPr>
        <w:spacing w:after="160" w:line="480" w:lineRule="auto"/>
        <w:jc w:val="left"/>
        <w:rPr>
          <w:lang w:val="en-GB"/>
        </w:rPr>
      </w:pPr>
      <w:r>
        <w:rPr>
          <w:lang w:val="en-GB"/>
        </w:rPr>
        <w:br w:type="page"/>
      </w:r>
    </w:p>
    <w:p w14:paraId="49B90521" w14:textId="7F94C7F3" w:rsidR="005E7C2E" w:rsidRDefault="00E8602F" w:rsidP="005E7C2E">
      <w:pPr>
        <w:spacing w:after="160" w:line="259" w:lineRule="auto"/>
        <w:jc w:val="left"/>
        <w:rPr>
          <w:lang w:val="en-GB"/>
        </w:rPr>
      </w:pPr>
      <w:r>
        <w:rPr>
          <w:lang w:val="en-GB"/>
        </w:rPr>
        <w:lastRenderedPageBreak/>
        <w:t xml:space="preserve">Figure </w:t>
      </w:r>
      <w:r w:rsidR="006B716A">
        <w:rPr>
          <w:lang w:val="en-GB"/>
        </w:rPr>
        <w:t>captions</w:t>
      </w:r>
    </w:p>
    <w:p w14:paraId="61649FD4" w14:textId="77777777" w:rsidR="00E8602F" w:rsidRPr="00E8602F" w:rsidRDefault="00E8602F" w:rsidP="00E8602F">
      <w:pPr>
        <w:spacing w:after="160" w:line="259" w:lineRule="auto"/>
        <w:jc w:val="left"/>
        <w:rPr>
          <w:i/>
          <w:iCs/>
          <w:lang w:val="en-GB"/>
        </w:rPr>
      </w:pPr>
    </w:p>
    <w:p w14:paraId="35CCA1D1" w14:textId="305F816F" w:rsidR="00E90F57" w:rsidRDefault="00E8602F" w:rsidP="00E90F57">
      <w:pPr>
        <w:pStyle w:val="CommentText"/>
        <w:spacing w:line="480" w:lineRule="auto"/>
        <w:rPr>
          <w:sz w:val="24"/>
          <w:szCs w:val="24"/>
          <w:lang w:val="en-US"/>
        </w:rPr>
      </w:pPr>
      <w:r w:rsidRPr="00E90F57">
        <w:rPr>
          <w:sz w:val="24"/>
          <w:szCs w:val="24"/>
          <w:lang w:val="en-GB"/>
        </w:rPr>
        <w:t>Figure 1 Simple Slopes</w:t>
      </w:r>
      <w:r w:rsidR="00E90F57" w:rsidRPr="00E90F57">
        <w:rPr>
          <w:sz w:val="24"/>
          <w:szCs w:val="24"/>
          <w:lang w:val="en-GB"/>
        </w:rPr>
        <w:t xml:space="preserve"> </w:t>
      </w:r>
      <w:r w:rsidR="00E90F57" w:rsidRPr="00E90F57">
        <w:rPr>
          <w:sz w:val="24"/>
          <w:szCs w:val="24"/>
          <w:lang w:val="en-US"/>
        </w:rPr>
        <w:t xml:space="preserve">for predicting intention from perceived </w:t>
      </w:r>
      <w:proofErr w:type="spellStart"/>
      <w:r w:rsidR="00E90F57" w:rsidRPr="00E90F57">
        <w:rPr>
          <w:sz w:val="24"/>
          <w:szCs w:val="24"/>
          <w:lang w:val="en-US"/>
        </w:rPr>
        <w:t>behavioural</w:t>
      </w:r>
      <w:proofErr w:type="spellEnd"/>
      <w:r w:rsidR="00E90F57" w:rsidRPr="00E90F57">
        <w:rPr>
          <w:sz w:val="24"/>
          <w:szCs w:val="24"/>
          <w:lang w:val="en-US"/>
        </w:rPr>
        <w:t xml:space="preserve"> control in </w:t>
      </w:r>
      <w:proofErr w:type="spellStart"/>
      <w:r w:rsidR="00E90F57" w:rsidRPr="00E90F57">
        <w:rPr>
          <w:sz w:val="24"/>
          <w:szCs w:val="24"/>
          <w:lang w:val="en-US"/>
        </w:rPr>
        <w:t>primiparous</w:t>
      </w:r>
      <w:proofErr w:type="spellEnd"/>
      <w:r w:rsidR="00E90F57" w:rsidRPr="00E90F57">
        <w:rPr>
          <w:sz w:val="24"/>
          <w:szCs w:val="24"/>
          <w:lang w:val="en-US"/>
        </w:rPr>
        <w:t xml:space="preserve"> and multiparous women</w:t>
      </w:r>
    </w:p>
    <w:p w14:paraId="53B35001" w14:textId="77777777" w:rsidR="00653130" w:rsidRDefault="00653130">
      <w:pPr>
        <w:spacing w:after="160" w:line="259" w:lineRule="auto"/>
        <w:jc w:val="left"/>
        <w:rPr>
          <w:szCs w:val="24"/>
          <w:lang w:val="en-US"/>
        </w:rPr>
      </w:pPr>
      <w:r>
        <w:rPr>
          <w:szCs w:val="24"/>
          <w:lang w:val="en-US"/>
        </w:rPr>
        <w:br w:type="page"/>
      </w:r>
    </w:p>
    <w:p w14:paraId="5AF54D53" w14:textId="74AE099A" w:rsidR="00653130" w:rsidRDefault="00653130" w:rsidP="00E90F57">
      <w:pPr>
        <w:pStyle w:val="CommentText"/>
        <w:spacing w:line="480" w:lineRule="auto"/>
        <w:rPr>
          <w:sz w:val="24"/>
          <w:szCs w:val="24"/>
          <w:lang w:val="en-US"/>
        </w:rPr>
      </w:pPr>
      <w:r>
        <w:rPr>
          <w:sz w:val="24"/>
          <w:szCs w:val="24"/>
          <w:lang w:val="en-US"/>
        </w:rPr>
        <w:lastRenderedPageBreak/>
        <w:t>Tables captions</w:t>
      </w:r>
    </w:p>
    <w:p w14:paraId="12F3B73A" w14:textId="77777777" w:rsidR="00653130" w:rsidRDefault="00653130" w:rsidP="00653130">
      <w:pPr>
        <w:rPr>
          <w:lang w:val="en-GB"/>
        </w:rPr>
      </w:pPr>
    </w:p>
    <w:p w14:paraId="2E4E9BBB" w14:textId="18B92CAD" w:rsidR="00653130" w:rsidRPr="00767BEB" w:rsidRDefault="00653130" w:rsidP="00653130">
      <w:pPr>
        <w:rPr>
          <w:lang w:val="en-GB"/>
        </w:rPr>
      </w:pPr>
      <w:r w:rsidRPr="00767BEB">
        <w:rPr>
          <w:lang w:val="en-GB"/>
        </w:rPr>
        <w:t>Table 1 Participants’ demographics</w:t>
      </w:r>
    </w:p>
    <w:p w14:paraId="3D89AD7D" w14:textId="68F79047" w:rsidR="00653130" w:rsidRDefault="00653130" w:rsidP="00653130">
      <w:pPr>
        <w:spacing w:after="160" w:line="259" w:lineRule="auto"/>
        <w:rPr>
          <w:iCs/>
          <w:lang w:val="en-GB"/>
        </w:rPr>
      </w:pPr>
      <w:r w:rsidRPr="0038342E">
        <w:rPr>
          <w:iCs/>
          <w:lang w:val="en-GB"/>
        </w:rPr>
        <w:t>Table 2 Correlations among Age, Educational Level, Parity and TPB variables</w:t>
      </w:r>
    </w:p>
    <w:p w14:paraId="17326A1E" w14:textId="77777777" w:rsidR="00653130" w:rsidRPr="00767BEB" w:rsidRDefault="00653130" w:rsidP="00653130">
      <w:pPr>
        <w:rPr>
          <w:lang w:val="en-GB"/>
        </w:rPr>
      </w:pPr>
      <w:r w:rsidRPr="00767BEB">
        <w:rPr>
          <w:lang w:val="en-GB"/>
        </w:rPr>
        <w:t>Table 3 - Hierarchical Regression to predict Intention to Breastfeed</w:t>
      </w:r>
    </w:p>
    <w:p w14:paraId="5C3FE181" w14:textId="77777777" w:rsidR="00653130" w:rsidRPr="00767BEB" w:rsidRDefault="00653130" w:rsidP="00653130">
      <w:pPr>
        <w:spacing w:after="160" w:line="259" w:lineRule="auto"/>
        <w:jc w:val="left"/>
        <w:rPr>
          <w:szCs w:val="24"/>
          <w:lang w:val="en-GB"/>
        </w:rPr>
      </w:pPr>
      <w:r w:rsidRPr="00767BEB">
        <w:rPr>
          <w:szCs w:val="24"/>
          <w:lang w:val="en-GB"/>
        </w:rPr>
        <w:t>Table 4 Logistic Regression to predict Breastfeeding</w:t>
      </w:r>
    </w:p>
    <w:p w14:paraId="6C5473D6" w14:textId="3263501A" w:rsidR="00653130" w:rsidRPr="009C51B7" w:rsidRDefault="00653130">
      <w:pPr>
        <w:spacing w:after="160" w:line="259" w:lineRule="auto"/>
        <w:jc w:val="left"/>
        <w:rPr>
          <w:lang w:val="en-GB"/>
        </w:rPr>
      </w:pPr>
    </w:p>
    <w:p w14:paraId="319E4B42" w14:textId="15E5F7E2" w:rsidR="00653130" w:rsidRPr="00E90F57" w:rsidRDefault="00653130" w:rsidP="00653130">
      <w:pPr>
        <w:spacing w:after="160" w:line="259" w:lineRule="auto"/>
        <w:jc w:val="center"/>
        <w:rPr>
          <w:lang w:val="en-US"/>
        </w:rPr>
      </w:pPr>
    </w:p>
    <w:sectPr w:rsidR="00653130" w:rsidRPr="00E90F57" w:rsidSect="00C11AF2">
      <w:footerReference w:type="default" r:id="rId9"/>
      <w:pgSz w:w="11906" w:h="16838"/>
      <w:pgMar w:top="993" w:right="1134" w:bottom="568"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C41985" w14:textId="77777777" w:rsidR="00BC1F1E" w:rsidRDefault="00BC1F1E" w:rsidP="005C17C3">
      <w:pPr>
        <w:spacing w:line="240" w:lineRule="auto"/>
      </w:pPr>
      <w:r>
        <w:separator/>
      </w:r>
    </w:p>
  </w:endnote>
  <w:endnote w:type="continuationSeparator" w:id="0">
    <w:p w14:paraId="174EB6C0" w14:textId="77777777" w:rsidR="00BC1F1E" w:rsidRDefault="00BC1F1E" w:rsidP="005C17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20002A87" w:usb1="00000000" w:usb2="00000000" w:usb3="00000000" w:csb0="000001FF" w:csb1="00000000"/>
  </w:font>
  <w:font w:name="Segoe UI">
    <w:panose1 w:val="020B0502040204020203"/>
    <w:charset w:val="00"/>
    <w:family w:val="swiss"/>
    <w:pitch w:val="variable"/>
    <w:sig w:usb0="E10022FF" w:usb1="C000E47F" w:usb2="00000029" w:usb3="00000000" w:csb0="000001DF" w:csb1="00000000"/>
  </w:font>
  <w:font w:name="Georgia">
    <w:panose1 w:val="02040502050405020303"/>
    <w:charset w:val="00"/>
    <w:family w:val="roman"/>
    <w:pitch w:val="variable"/>
    <w:sig w:usb0="00000287" w:usb1="00000000" w:usb2="00000000" w:usb3="00000000" w:csb0="0000009F" w:csb1="00000000"/>
  </w:font>
  <w:font w:name="Quattrocento">
    <w:altName w:val="Times New Roman"/>
    <w:charset w:val="00"/>
    <w:family w:val="auto"/>
    <w:pitch w:val="default"/>
  </w:font>
  <w:font w:name="AdvP418B97">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10FC32" w14:textId="3B7C385B" w:rsidR="00240FE1" w:rsidRPr="005C17C3" w:rsidRDefault="00240FE1">
    <w:pPr>
      <w:pStyle w:val="Footer"/>
      <w:jc w:val="right"/>
      <w:rPr>
        <w:sz w:val="20"/>
      </w:rPr>
    </w:pPr>
  </w:p>
  <w:p w14:paraId="62BB2110" w14:textId="77777777" w:rsidR="00240FE1" w:rsidRDefault="00240F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45A59C" w14:textId="77777777" w:rsidR="00BC1F1E" w:rsidRDefault="00BC1F1E" w:rsidP="005C17C3">
      <w:pPr>
        <w:spacing w:line="240" w:lineRule="auto"/>
      </w:pPr>
      <w:r>
        <w:separator/>
      </w:r>
    </w:p>
  </w:footnote>
  <w:footnote w:type="continuationSeparator" w:id="0">
    <w:p w14:paraId="3C4DBC5A" w14:textId="77777777" w:rsidR="00BC1F1E" w:rsidRDefault="00BC1F1E" w:rsidP="005C17C3">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3D33D6"/>
    <w:multiLevelType w:val="hybridMultilevel"/>
    <w:tmpl w:val="A49C8F1C"/>
    <w:lvl w:ilvl="0" w:tplc="B9BAACE0">
      <w:start w:val="1"/>
      <w:numFmt w:val="bullet"/>
      <w:lvlText w:val=""/>
      <w:lvlJc w:val="left"/>
      <w:pPr>
        <w:tabs>
          <w:tab w:val="num" w:pos="720"/>
        </w:tabs>
        <w:ind w:left="720" w:hanging="360"/>
      </w:pPr>
      <w:rPr>
        <w:rFonts w:ascii="Wingdings" w:hAnsi="Wingdings" w:hint="default"/>
      </w:rPr>
    </w:lvl>
    <w:lvl w:ilvl="1" w:tplc="B630C0B2" w:tentative="1">
      <w:start w:val="1"/>
      <w:numFmt w:val="bullet"/>
      <w:lvlText w:val=""/>
      <w:lvlJc w:val="left"/>
      <w:pPr>
        <w:tabs>
          <w:tab w:val="num" w:pos="1440"/>
        </w:tabs>
        <w:ind w:left="1440" w:hanging="360"/>
      </w:pPr>
      <w:rPr>
        <w:rFonts w:ascii="Wingdings" w:hAnsi="Wingdings" w:hint="default"/>
      </w:rPr>
    </w:lvl>
    <w:lvl w:ilvl="2" w:tplc="1EE0ED7A" w:tentative="1">
      <w:start w:val="1"/>
      <w:numFmt w:val="bullet"/>
      <w:lvlText w:val=""/>
      <w:lvlJc w:val="left"/>
      <w:pPr>
        <w:tabs>
          <w:tab w:val="num" w:pos="2160"/>
        </w:tabs>
        <w:ind w:left="2160" w:hanging="360"/>
      </w:pPr>
      <w:rPr>
        <w:rFonts w:ascii="Wingdings" w:hAnsi="Wingdings" w:hint="default"/>
      </w:rPr>
    </w:lvl>
    <w:lvl w:ilvl="3" w:tplc="2824702C" w:tentative="1">
      <w:start w:val="1"/>
      <w:numFmt w:val="bullet"/>
      <w:lvlText w:val=""/>
      <w:lvlJc w:val="left"/>
      <w:pPr>
        <w:tabs>
          <w:tab w:val="num" w:pos="2880"/>
        </w:tabs>
        <w:ind w:left="2880" w:hanging="360"/>
      </w:pPr>
      <w:rPr>
        <w:rFonts w:ascii="Wingdings" w:hAnsi="Wingdings" w:hint="default"/>
      </w:rPr>
    </w:lvl>
    <w:lvl w:ilvl="4" w:tplc="D7C6694E" w:tentative="1">
      <w:start w:val="1"/>
      <w:numFmt w:val="bullet"/>
      <w:lvlText w:val=""/>
      <w:lvlJc w:val="left"/>
      <w:pPr>
        <w:tabs>
          <w:tab w:val="num" w:pos="3600"/>
        </w:tabs>
        <w:ind w:left="3600" w:hanging="360"/>
      </w:pPr>
      <w:rPr>
        <w:rFonts w:ascii="Wingdings" w:hAnsi="Wingdings" w:hint="default"/>
      </w:rPr>
    </w:lvl>
    <w:lvl w:ilvl="5" w:tplc="4EA20EFA" w:tentative="1">
      <w:start w:val="1"/>
      <w:numFmt w:val="bullet"/>
      <w:lvlText w:val=""/>
      <w:lvlJc w:val="left"/>
      <w:pPr>
        <w:tabs>
          <w:tab w:val="num" w:pos="4320"/>
        </w:tabs>
        <w:ind w:left="4320" w:hanging="360"/>
      </w:pPr>
      <w:rPr>
        <w:rFonts w:ascii="Wingdings" w:hAnsi="Wingdings" w:hint="default"/>
      </w:rPr>
    </w:lvl>
    <w:lvl w:ilvl="6" w:tplc="FAAC613C" w:tentative="1">
      <w:start w:val="1"/>
      <w:numFmt w:val="bullet"/>
      <w:lvlText w:val=""/>
      <w:lvlJc w:val="left"/>
      <w:pPr>
        <w:tabs>
          <w:tab w:val="num" w:pos="5040"/>
        </w:tabs>
        <w:ind w:left="5040" w:hanging="360"/>
      </w:pPr>
      <w:rPr>
        <w:rFonts w:ascii="Wingdings" w:hAnsi="Wingdings" w:hint="default"/>
      </w:rPr>
    </w:lvl>
    <w:lvl w:ilvl="7" w:tplc="C6262F18" w:tentative="1">
      <w:start w:val="1"/>
      <w:numFmt w:val="bullet"/>
      <w:lvlText w:val=""/>
      <w:lvlJc w:val="left"/>
      <w:pPr>
        <w:tabs>
          <w:tab w:val="num" w:pos="5760"/>
        </w:tabs>
        <w:ind w:left="5760" w:hanging="360"/>
      </w:pPr>
      <w:rPr>
        <w:rFonts w:ascii="Wingdings" w:hAnsi="Wingdings" w:hint="default"/>
      </w:rPr>
    </w:lvl>
    <w:lvl w:ilvl="8" w:tplc="0BAE61E8" w:tentative="1">
      <w:start w:val="1"/>
      <w:numFmt w:val="bullet"/>
      <w:lvlText w:val=""/>
      <w:lvlJc w:val="left"/>
      <w:pPr>
        <w:tabs>
          <w:tab w:val="num" w:pos="6480"/>
        </w:tabs>
        <w:ind w:left="6480" w:hanging="360"/>
      </w:pPr>
      <w:rPr>
        <w:rFonts w:ascii="Wingdings" w:hAnsi="Wingdings" w:hint="default"/>
      </w:rPr>
    </w:lvl>
  </w:abstractNum>
  <w:abstractNum w:abstractNumId="1">
    <w:nsid w:val="18133C47"/>
    <w:multiLevelType w:val="hybridMultilevel"/>
    <w:tmpl w:val="64EE5C84"/>
    <w:lvl w:ilvl="0" w:tplc="9F422DB4">
      <w:start w:val="1"/>
      <w:numFmt w:val="bullet"/>
      <w:lvlText w:val=""/>
      <w:lvlJc w:val="left"/>
      <w:pPr>
        <w:tabs>
          <w:tab w:val="num" w:pos="720"/>
        </w:tabs>
        <w:ind w:left="720" w:hanging="360"/>
      </w:pPr>
      <w:rPr>
        <w:rFonts w:ascii="Wingdings" w:hAnsi="Wingdings" w:hint="default"/>
      </w:rPr>
    </w:lvl>
    <w:lvl w:ilvl="1" w:tplc="9D4855DA" w:tentative="1">
      <w:start w:val="1"/>
      <w:numFmt w:val="bullet"/>
      <w:lvlText w:val=""/>
      <w:lvlJc w:val="left"/>
      <w:pPr>
        <w:tabs>
          <w:tab w:val="num" w:pos="1440"/>
        </w:tabs>
        <w:ind w:left="1440" w:hanging="360"/>
      </w:pPr>
      <w:rPr>
        <w:rFonts w:ascii="Wingdings" w:hAnsi="Wingdings" w:hint="default"/>
      </w:rPr>
    </w:lvl>
    <w:lvl w:ilvl="2" w:tplc="2370E73A" w:tentative="1">
      <w:start w:val="1"/>
      <w:numFmt w:val="bullet"/>
      <w:lvlText w:val=""/>
      <w:lvlJc w:val="left"/>
      <w:pPr>
        <w:tabs>
          <w:tab w:val="num" w:pos="2160"/>
        </w:tabs>
        <w:ind w:left="2160" w:hanging="360"/>
      </w:pPr>
      <w:rPr>
        <w:rFonts w:ascii="Wingdings" w:hAnsi="Wingdings" w:hint="default"/>
      </w:rPr>
    </w:lvl>
    <w:lvl w:ilvl="3" w:tplc="43520478" w:tentative="1">
      <w:start w:val="1"/>
      <w:numFmt w:val="bullet"/>
      <w:lvlText w:val=""/>
      <w:lvlJc w:val="left"/>
      <w:pPr>
        <w:tabs>
          <w:tab w:val="num" w:pos="2880"/>
        </w:tabs>
        <w:ind w:left="2880" w:hanging="360"/>
      </w:pPr>
      <w:rPr>
        <w:rFonts w:ascii="Wingdings" w:hAnsi="Wingdings" w:hint="default"/>
      </w:rPr>
    </w:lvl>
    <w:lvl w:ilvl="4" w:tplc="DF0C5B12" w:tentative="1">
      <w:start w:val="1"/>
      <w:numFmt w:val="bullet"/>
      <w:lvlText w:val=""/>
      <w:lvlJc w:val="left"/>
      <w:pPr>
        <w:tabs>
          <w:tab w:val="num" w:pos="3600"/>
        </w:tabs>
        <w:ind w:left="3600" w:hanging="360"/>
      </w:pPr>
      <w:rPr>
        <w:rFonts w:ascii="Wingdings" w:hAnsi="Wingdings" w:hint="default"/>
      </w:rPr>
    </w:lvl>
    <w:lvl w:ilvl="5" w:tplc="46B027EE" w:tentative="1">
      <w:start w:val="1"/>
      <w:numFmt w:val="bullet"/>
      <w:lvlText w:val=""/>
      <w:lvlJc w:val="left"/>
      <w:pPr>
        <w:tabs>
          <w:tab w:val="num" w:pos="4320"/>
        </w:tabs>
        <w:ind w:left="4320" w:hanging="360"/>
      </w:pPr>
      <w:rPr>
        <w:rFonts w:ascii="Wingdings" w:hAnsi="Wingdings" w:hint="default"/>
      </w:rPr>
    </w:lvl>
    <w:lvl w:ilvl="6" w:tplc="2CECB756" w:tentative="1">
      <w:start w:val="1"/>
      <w:numFmt w:val="bullet"/>
      <w:lvlText w:val=""/>
      <w:lvlJc w:val="left"/>
      <w:pPr>
        <w:tabs>
          <w:tab w:val="num" w:pos="5040"/>
        </w:tabs>
        <w:ind w:left="5040" w:hanging="360"/>
      </w:pPr>
      <w:rPr>
        <w:rFonts w:ascii="Wingdings" w:hAnsi="Wingdings" w:hint="default"/>
      </w:rPr>
    </w:lvl>
    <w:lvl w:ilvl="7" w:tplc="CBE6D4A8" w:tentative="1">
      <w:start w:val="1"/>
      <w:numFmt w:val="bullet"/>
      <w:lvlText w:val=""/>
      <w:lvlJc w:val="left"/>
      <w:pPr>
        <w:tabs>
          <w:tab w:val="num" w:pos="5760"/>
        </w:tabs>
        <w:ind w:left="5760" w:hanging="360"/>
      </w:pPr>
      <w:rPr>
        <w:rFonts w:ascii="Wingdings" w:hAnsi="Wingdings" w:hint="default"/>
      </w:rPr>
    </w:lvl>
    <w:lvl w:ilvl="8" w:tplc="D7F2E1C2" w:tentative="1">
      <w:start w:val="1"/>
      <w:numFmt w:val="bullet"/>
      <w:lvlText w:val=""/>
      <w:lvlJc w:val="left"/>
      <w:pPr>
        <w:tabs>
          <w:tab w:val="num" w:pos="6480"/>
        </w:tabs>
        <w:ind w:left="6480" w:hanging="360"/>
      </w:pPr>
      <w:rPr>
        <w:rFonts w:ascii="Wingdings" w:hAnsi="Wingdings" w:hint="default"/>
      </w:rPr>
    </w:lvl>
  </w:abstractNum>
  <w:abstractNum w:abstractNumId="2">
    <w:nsid w:val="356945FF"/>
    <w:multiLevelType w:val="hybridMultilevel"/>
    <w:tmpl w:val="18AE102E"/>
    <w:lvl w:ilvl="0" w:tplc="06D6BBE8">
      <w:start w:val="1"/>
      <w:numFmt w:val="bullet"/>
      <w:lvlText w:val=""/>
      <w:lvlJc w:val="left"/>
      <w:pPr>
        <w:tabs>
          <w:tab w:val="num" w:pos="720"/>
        </w:tabs>
        <w:ind w:left="720" w:hanging="360"/>
      </w:pPr>
      <w:rPr>
        <w:rFonts w:ascii="Wingdings" w:hAnsi="Wingdings" w:hint="default"/>
      </w:rPr>
    </w:lvl>
    <w:lvl w:ilvl="1" w:tplc="375E6498" w:tentative="1">
      <w:start w:val="1"/>
      <w:numFmt w:val="bullet"/>
      <w:lvlText w:val=""/>
      <w:lvlJc w:val="left"/>
      <w:pPr>
        <w:tabs>
          <w:tab w:val="num" w:pos="1440"/>
        </w:tabs>
        <w:ind w:left="1440" w:hanging="360"/>
      </w:pPr>
      <w:rPr>
        <w:rFonts w:ascii="Wingdings" w:hAnsi="Wingdings" w:hint="default"/>
      </w:rPr>
    </w:lvl>
    <w:lvl w:ilvl="2" w:tplc="999ED092" w:tentative="1">
      <w:start w:val="1"/>
      <w:numFmt w:val="bullet"/>
      <w:lvlText w:val=""/>
      <w:lvlJc w:val="left"/>
      <w:pPr>
        <w:tabs>
          <w:tab w:val="num" w:pos="2160"/>
        </w:tabs>
        <w:ind w:left="2160" w:hanging="360"/>
      </w:pPr>
      <w:rPr>
        <w:rFonts w:ascii="Wingdings" w:hAnsi="Wingdings" w:hint="default"/>
      </w:rPr>
    </w:lvl>
    <w:lvl w:ilvl="3" w:tplc="EBDE59FC" w:tentative="1">
      <w:start w:val="1"/>
      <w:numFmt w:val="bullet"/>
      <w:lvlText w:val=""/>
      <w:lvlJc w:val="left"/>
      <w:pPr>
        <w:tabs>
          <w:tab w:val="num" w:pos="2880"/>
        </w:tabs>
        <w:ind w:left="2880" w:hanging="360"/>
      </w:pPr>
      <w:rPr>
        <w:rFonts w:ascii="Wingdings" w:hAnsi="Wingdings" w:hint="default"/>
      </w:rPr>
    </w:lvl>
    <w:lvl w:ilvl="4" w:tplc="76B8DE86" w:tentative="1">
      <w:start w:val="1"/>
      <w:numFmt w:val="bullet"/>
      <w:lvlText w:val=""/>
      <w:lvlJc w:val="left"/>
      <w:pPr>
        <w:tabs>
          <w:tab w:val="num" w:pos="3600"/>
        </w:tabs>
        <w:ind w:left="3600" w:hanging="360"/>
      </w:pPr>
      <w:rPr>
        <w:rFonts w:ascii="Wingdings" w:hAnsi="Wingdings" w:hint="default"/>
      </w:rPr>
    </w:lvl>
    <w:lvl w:ilvl="5" w:tplc="75B28B70" w:tentative="1">
      <w:start w:val="1"/>
      <w:numFmt w:val="bullet"/>
      <w:lvlText w:val=""/>
      <w:lvlJc w:val="left"/>
      <w:pPr>
        <w:tabs>
          <w:tab w:val="num" w:pos="4320"/>
        </w:tabs>
        <w:ind w:left="4320" w:hanging="360"/>
      </w:pPr>
      <w:rPr>
        <w:rFonts w:ascii="Wingdings" w:hAnsi="Wingdings" w:hint="default"/>
      </w:rPr>
    </w:lvl>
    <w:lvl w:ilvl="6" w:tplc="D31EC2BA" w:tentative="1">
      <w:start w:val="1"/>
      <w:numFmt w:val="bullet"/>
      <w:lvlText w:val=""/>
      <w:lvlJc w:val="left"/>
      <w:pPr>
        <w:tabs>
          <w:tab w:val="num" w:pos="5040"/>
        </w:tabs>
        <w:ind w:left="5040" w:hanging="360"/>
      </w:pPr>
      <w:rPr>
        <w:rFonts w:ascii="Wingdings" w:hAnsi="Wingdings" w:hint="default"/>
      </w:rPr>
    </w:lvl>
    <w:lvl w:ilvl="7" w:tplc="D158A18E" w:tentative="1">
      <w:start w:val="1"/>
      <w:numFmt w:val="bullet"/>
      <w:lvlText w:val=""/>
      <w:lvlJc w:val="left"/>
      <w:pPr>
        <w:tabs>
          <w:tab w:val="num" w:pos="5760"/>
        </w:tabs>
        <w:ind w:left="5760" w:hanging="360"/>
      </w:pPr>
      <w:rPr>
        <w:rFonts w:ascii="Wingdings" w:hAnsi="Wingdings" w:hint="default"/>
      </w:rPr>
    </w:lvl>
    <w:lvl w:ilvl="8" w:tplc="34A87D96" w:tentative="1">
      <w:start w:val="1"/>
      <w:numFmt w:val="bullet"/>
      <w:lvlText w:val=""/>
      <w:lvlJc w:val="left"/>
      <w:pPr>
        <w:tabs>
          <w:tab w:val="num" w:pos="6480"/>
        </w:tabs>
        <w:ind w:left="6480" w:hanging="360"/>
      </w:pPr>
      <w:rPr>
        <w:rFonts w:ascii="Wingdings" w:hAnsi="Wingdings" w:hint="default"/>
      </w:rPr>
    </w:lvl>
  </w:abstractNum>
  <w:abstractNum w:abstractNumId="3">
    <w:nsid w:val="3EA87EBF"/>
    <w:multiLevelType w:val="hybridMultilevel"/>
    <w:tmpl w:val="932A34DE"/>
    <w:lvl w:ilvl="0" w:tplc="A23C67DA">
      <w:start w:val="1"/>
      <w:numFmt w:val="bullet"/>
      <w:lvlText w:val=""/>
      <w:lvlJc w:val="left"/>
      <w:pPr>
        <w:tabs>
          <w:tab w:val="num" w:pos="720"/>
        </w:tabs>
        <w:ind w:left="720" w:hanging="360"/>
      </w:pPr>
      <w:rPr>
        <w:rFonts w:ascii="Wingdings" w:hAnsi="Wingdings" w:hint="default"/>
      </w:rPr>
    </w:lvl>
    <w:lvl w:ilvl="1" w:tplc="8AF41642" w:tentative="1">
      <w:start w:val="1"/>
      <w:numFmt w:val="bullet"/>
      <w:lvlText w:val=""/>
      <w:lvlJc w:val="left"/>
      <w:pPr>
        <w:tabs>
          <w:tab w:val="num" w:pos="1440"/>
        </w:tabs>
        <w:ind w:left="1440" w:hanging="360"/>
      </w:pPr>
      <w:rPr>
        <w:rFonts w:ascii="Wingdings" w:hAnsi="Wingdings" w:hint="default"/>
      </w:rPr>
    </w:lvl>
    <w:lvl w:ilvl="2" w:tplc="29D66B56" w:tentative="1">
      <w:start w:val="1"/>
      <w:numFmt w:val="bullet"/>
      <w:lvlText w:val=""/>
      <w:lvlJc w:val="left"/>
      <w:pPr>
        <w:tabs>
          <w:tab w:val="num" w:pos="2160"/>
        </w:tabs>
        <w:ind w:left="2160" w:hanging="360"/>
      </w:pPr>
      <w:rPr>
        <w:rFonts w:ascii="Wingdings" w:hAnsi="Wingdings" w:hint="default"/>
      </w:rPr>
    </w:lvl>
    <w:lvl w:ilvl="3" w:tplc="3CFAB8C6" w:tentative="1">
      <w:start w:val="1"/>
      <w:numFmt w:val="bullet"/>
      <w:lvlText w:val=""/>
      <w:lvlJc w:val="left"/>
      <w:pPr>
        <w:tabs>
          <w:tab w:val="num" w:pos="2880"/>
        </w:tabs>
        <w:ind w:left="2880" w:hanging="360"/>
      </w:pPr>
      <w:rPr>
        <w:rFonts w:ascii="Wingdings" w:hAnsi="Wingdings" w:hint="default"/>
      </w:rPr>
    </w:lvl>
    <w:lvl w:ilvl="4" w:tplc="0194CFB8" w:tentative="1">
      <w:start w:val="1"/>
      <w:numFmt w:val="bullet"/>
      <w:lvlText w:val=""/>
      <w:lvlJc w:val="left"/>
      <w:pPr>
        <w:tabs>
          <w:tab w:val="num" w:pos="3600"/>
        </w:tabs>
        <w:ind w:left="3600" w:hanging="360"/>
      </w:pPr>
      <w:rPr>
        <w:rFonts w:ascii="Wingdings" w:hAnsi="Wingdings" w:hint="default"/>
      </w:rPr>
    </w:lvl>
    <w:lvl w:ilvl="5" w:tplc="47CA5CB2" w:tentative="1">
      <w:start w:val="1"/>
      <w:numFmt w:val="bullet"/>
      <w:lvlText w:val=""/>
      <w:lvlJc w:val="left"/>
      <w:pPr>
        <w:tabs>
          <w:tab w:val="num" w:pos="4320"/>
        </w:tabs>
        <w:ind w:left="4320" w:hanging="360"/>
      </w:pPr>
      <w:rPr>
        <w:rFonts w:ascii="Wingdings" w:hAnsi="Wingdings" w:hint="default"/>
      </w:rPr>
    </w:lvl>
    <w:lvl w:ilvl="6" w:tplc="B40E22C6" w:tentative="1">
      <w:start w:val="1"/>
      <w:numFmt w:val="bullet"/>
      <w:lvlText w:val=""/>
      <w:lvlJc w:val="left"/>
      <w:pPr>
        <w:tabs>
          <w:tab w:val="num" w:pos="5040"/>
        </w:tabs>
        <w:ind w:left="5040" w:hanging="360"/>
      </w:pPr>
      <w:rPr>
        <w:rFonts w:ascii="Wingdings" w:hAnsi="Wingdings" w:hint="default"/>
      </w:rPr>
    </w:lvl>
    <w:lvl w:ilvl="7" w:tplc="7B32971C" w:tentative="1">
      <w:start w:val="1"/>
      <w:numFmt w:val="bullet"/>
      <w:lvlText w:val=""/>
      <w:lvlJc w:val="left"/>
      <w:pPr>
        <w:tabs>
          <w:tab w:val="num" w:pos="5760"/>
        </w:tabs>
        <w:ind w:left="5760" w:hanging="360"/>
      </w:pPr>
      <w:rPr>
        <w:rFonts w:ascii="Wingdings" w:hAnsi="Wingdings" w:hint="default"/>
      </w:rPr>
    </w:lvl>
    <w:lvl w:ilvl="8" w:tplc="7EAE6B1A" w:tentative="1">
      <w:start w:val="1"/>
      <w:numFmt w:val="bullet"/>
      <w:lvlText w:val=""/>
      <w:lvlJc w:val="left"/>
      <w:pPr>
        <w:tabs>
          <w:tab w:val="num" w:pos="6480"/>
        </w:tabs>
        <w:ind w:left="6480" w:hanging="360"/>
      </w:pPr>
      <w:rPr>
        <w:rFonts w:ascii="Wingdings" w:hAnsi="Wingdings" w:hint="default"/>
      </w:rPr>
    </w:lvl>
  </w:abstractNum>
  <w:abstractNum w:abstractNumId="4">
    <w:nsid w:val="591B2604"/>
    <w:multiLevelType w:val="hybridMultilevel"/>
    <w:tmpl w:val="2C74C6CC"/>
    <w:lvl w:ilvl="0" w:tplc="FD2E8830">
      <w:start w:val="1"/>
      <w:numFmt w:val="bullet"/>
      <w:lvlText w:val="•"/>
      <w:lvlJc w:val="left"/>
      <w:pPr>
        <w:tabs>
          <w:tab w:val="num" w:pos="720"/>
        </w:tabs>
        <w:ind w:left="720" w:hanging="360"/>
      </w:pPr>
      <w:rPr>
        <w:rFonts w:ascii="Arial" w:hAnsi="Arial" w:hint="default"/>
      </w:rPr>
    </w:lvl>
    <w:lvl w:ilvl="1" w:tplc="3E46980E" w:tentative="1">
      <w:start w:val="1"/>
      <w:numFmt w:val="bullet"/>
      <w:lvlText w:val="•"/>
      <w:lvlJc w:val="left"/>
      <w:pPr>
        <w:tabs>
          <w:tab w:val="num" w:pos="1440"/>
        </w:tabs>
        <w:ind w:left="1440" w:hanging="360"/>
      </w:pPr>
      <w:rPr>
        <w:rFonts w:ascii="Arial" w:hAnsi="Arial" w:hint="default"/>
      </w:rPr>
    </w:lvl>
    <w:lvl w:ilvl="2" w:tplc="BF18B162" w:tentative="1">
      <w:start w:val="1"/>
      <w:numFmt w:val="bullet"/>
      <w:lvlText w:val="•"/>
      <w:lvlJc w:val="left"/>
      <w:pPr>
        <w:tabs>
          <w:tab w:val="num" w:pos="2160"/>
        </w:tabs>
        <w:ind w:left="2160" w:hanging="360"/>
      </w:pPr>
      <w:rPr>
        <w:rFonts w:ascii="Arial" w:hAnsi="Arial" w:hint="default"/>
      </w:rPr>
    </w:lvl>
    <w:lvl w:ilvl="3" w:tplc="6DD4E8FA" w:tentative="1">
      <w:start w:val="1"/>
      <w:numFmt w:val="bullet"/>
      <w:lvlText w:val="•"/>
      <w:lvlJc w:val="left"/>
      <w:pPr>
        <w:tabs>
          <w:tab w:val="num" w:pos="2880"/>
        </w:tabs>
        <w:ind w:left="2880" w:hanging="360"/>
      </w:pPr>
      <w:rPr>
        <w:rFonts w:ascii="Arial" w:hAnsi="Arial" w:hint="default"/>
      </w:rPr>
    </w:lvl>
    <w:lvl w:ilvl="4" w:tplc="5E1E302C" w:tentative="1">
      <w:start w:val="1"/>
      <w:numFmt w:val="bullet"/>
      <w:lvlText w:val="•"/>
      <w:lvlJc w:val="left"/>
      <w:pPr>
        <w:tabs>
          <w:tab w:val="num" w:pos="3600"/>
        </w:tabs>
        <w:ind w:left="3600" w:hanging="360"/>
      </w:pPr>
      <w:rPr>
        <w:rFonts w:ascii="Arial" w:hAnsi="Arial" w:hint="default"/>
      </w:rPr>
    </w:lvl>
    <w:lvl w:ilvl="5" w:tplc="84AC61AA" w:tentative="1">
      <w:start w:val="1"/>
      <w:numFmt w:val="bullet"/>
      <w:lvlText w:val="•"/>
      <w:lvlJc w:val="left"/>
      <w:pPr>
        <w:tabs>
          <w:tab w:val="num" w:pos="4320"/>
        </w:tabs>
        <w:ind w:left="4320" w:hanging="360"/>
      </w:pPr>
      <w:rPr>
        <w:rFonts w:ascii="Arial" w:hAnsi="Arial" w:hint="default"/>
      </w:rPr>
    </w:lvl>
    <w:lvl w:ilvl="6" w:tplc="19147578" w:tentative="1">
      <w:start w:val="1"/>
      <w:numFmt w:val="bullet"/>
      <w:lvlText w:val="•"/>
      <w:lvlJc w:val="left"/>
      <w:pPr>
        <w:tabs>
          <w:tab w:val="num" w:pos="5040"/>
        </w:tabs>
        <w:ind w:left="5040" w:hanging="360"/>
      </w:pPr>
      <w:rPr>
        <w:rFonts w:ascii="Arial" w:hAnsi="Arial" w:hint="default"/>
      </w:rPr>
    </w:lvl>
    <w:lvl w:ilvl="7" w:tplc="09C047A0" w:tentative="1">
      <w:start w:val="1"/>
      <w:numFmt w:val="bullet"/>
      <w:lvlText w:val="•"/>
      <w:lvlJc w:val="left"/>
      <w:pPr>
        <w:tabs>
          <w:tab w:val="num" w:pos="5760"/>
        </w:tabs>
        <w:ind w:left="5760" w:hanging="360"/>
      </w:pPr>
      <w:rPr>
        <w:rFonts w:ascii="Arial" w:hAnsi="Arial" w:hint="default"/>
      </w:rPr>
    </w:lvl>
    <w:lvl w:ilvl="8" w:tplc="4D4838D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DQ0MTQ1MbY0NjGxNDFW0lEKTi0uzszPAykwtqgFAPXfgKctAAAA"/>
  </w:docVars>
  <w:rsids>
    <w:rsidRoot w:val="00033D57"/>
    <w:rsid w:val="000006BB"/>
    <w:rsid w:val="00002EB6"/>
    <w:rsid w:val="00006861"/>
    <w:rsid w:val="00007D90"/>
    <w:rsid w:val="000120ED"/>
    <w:rsid w:val="0001383E"/>
    <w:rsid w:val="0002026C"/>
    <w:rsid w:val="00025CFF"/>
    <w:rsid w:val="00031DBF"/>
    <w:rsid w:val="0003315C"/>
    <w:rsid w:val="00033D57"/>
    <w:rsid w:val="000347DB"/>
    <w:rsid w:val="000347E1"/>
    <w:rsid w:val="0003553C"/>
    <w:rsid w:val="00035B75"/>
    <w:rsid w:val="000373F5"/>
    <w:rsid w:val="0004135D"/>
    <w:rsid w:val="00041E44"/>
    <w:rsid w:val="00042594"/>
    <w:rsid w:val="0004414F"/>
    <w:rsid w:val="0004518D"/>
    <w:rsid w:val="000455D9"/>
    <w:rsid w:val="00046C29"/>
    <w:rsid w:val="00050B4C"/>
    <w:rsid w:val="00054CA4"/>
    <w:rsid w:val="00055980"/>
    <w:rsid w:val="00057799"/>
    <w:rsid w:val="00060B99"/>
    <w:rsid w:val="00065AF7"/>
    <w:rsid w:val="000734FD"/>
    <w:rsid w:val="000746A0"/>
    <w:rsid w:val="0007574C"/>
    <w:rsid w:val="0007625F"/>
    <w:rsid w:val="000829E7"/>
    <w:rsid w:val="000834EB"/>
    <w:rsid w:val="000838E6"/>
    <w:rsid w:val="00083DE9"/>
    <w:rsid w:val="000850DE"/>
    <w:rsid w:val="00090B8C"/>
    <w:rsid w:val="00092CD4"/>
    <w:rsid w:val="00093684"/>
    <w:rsid w:val="00093E99"/>
    <w:rsid w:val="00096AEB"/>
    <w:rsid w:val="000A0224"/>
    <w:rsid w:val="000A2C02"/>
    <w:rsid w:val="000A65F1"/>
    <w:rsid w:val="000B22F0"/>
    <w:rsid w:val="000C01BD"/>
    <w:rsid w:val="000C1250"/>
    <w:rsid w:val="000C18C1"/>
    <w:rsid w:val="000C5417"/>
    <w:rsid w:val="000D13EA"/>
    <w:rsid w:val="000D304E"/>
    <w:rsid w:val="000E0D22"/>
    <w:rsid w:val="000E190A"/>
    <w:rsid w:val="000E4809"/>
    <w:rsid w:val="000E5E58"/>
    <w:rsid w:val="000E7E7B"/>
    <w:rsid w:val="000F3BEE"/>
    <w:rsid w:val="00100F66"/>
    <w:rsid w:val="00103693"/>
    <w:rsid w:val="001038E8"/>
    <w:rsid w:val="001055D7"/>
    <w:rsid w:val="00106E4C"/>
    <w:rsid w:val="00111A22"/>
    <w:rsid w:val="00112AF9"/>
    <w:rsid w:val="001155C7"/>
    <w:rsid w:val="00125DEF"/>
    <w:rsid w:val="0012627B"/>
    <w:rsid w:val="001346B4"/>
    <w:rsid w:val="0013489A"/>
    <w:rsid w:val="00141848"/>
    <w:rsid w:val="0015591D"/>
    <w:rsid w:val="00161121"/>
    <w:rsid w:val="00161848"/>
    <w:rsid w:val="00162B5B"/>
    <w:rsid w:val="001675A4"/>
    <w:rsid w:val="0017189C"/>
    <w:rsid w:val="0017429D"/>
    <w:rsid w:val="00180973"/>
    <w:rsid w:val="001814F8"/>
    <w:rsid w:val="001816ED"/>
    <w:rsid w:val="001873A9"/>
    <w:rsid w:val="00193F2C"/>
    <w:rsid w:val="00195B4E"/>
    <w:rsid w:val="00195DFB"/>
    <w:rsid w:val="00195F1A"/>
    <w:rsid w:val="001A05EA"/>
    <w:rsid w:val="001A2226"/>
    <w:rsid w:val="001A23D4"/>
    <w:rsid w:val="001A31BA"/>
    <w:rsid w:val="001A4549"/>
    <w:rsid w:val="001A4DBD"/>
    <w:rsid w:val="001B209E"/>
    <w:rsid w:val="001B29EC"/>
    <w:rsid w:val="001B3318"/>
    <w:rsid w:val="001B5D6B"/>
    <w:rsid w:val="001C064F"/>
    <w:rsid w:val="001C2302"/>
    <w:rsid w:val="001C48B5"/>
    <w:rsid w:val="001C5795"/>
    <w:rsid w:val="001D194C"/>
    <w:rsid w:val="001D2347"/>
    <w:rsid w:val="001D3D6C"/>
    <w:rsid w:val="001D7A97"/>
    <w:rsid w:val="001E40FB"/>
    <w:rsid w:val="00203C32"/>
    <w:rsid w:val="00205914"/>
    <w:rsid w:val="0021497C"/>
    <w:rsid w:val="00216429"/>
    <w:rsid w:val="0022078A"/>
    <w:rsid w:val="00220AC6"/>
    <w:rsid w:val="00220DA8"/>
    <w:rsid w:val="00222880"/>
    <w:rsid w:val="0022722B"/>
    <w:rsid w:val="00233560"/>
    <w:rsid w:val="00233B31"/>
    <w:rsid w:val="00235692"/>
    <w:rsid w:val="0023641A"/>
    <w:rsid w:val="0023678F"/>
    <w:rsid w:val="002379AB"/>
    <w:rsid w:val="00240FE1"/>
    <w:rsid w:val="00242B4D"/>
    <w:rsid w:val="00252E47"/>
    <w:rsid w:val="00260A4D"/>
    <w:rsid w:val="002618D5"/>
    <w:rsid w:val="00264C5F"/>
    <w:rsid w:val="002672E7"/>
    <w:rsid w:val="00272081"/>
    <w:rsid w:val="00272A96"/>
    <w:rsid w:val="00280306"/>
    <w:rsid w:val="00281C4C"/>
    <w:rsid w:val="00283DD8"/>
    <w:rsid w:val="002840E3"/>
    <w:rsid w:val="00284126"/>
    <w:rsid w:val="002862E5"/>
    <w:rsid w:val="002917C6"/>
    <w:rsid w:val="002939A9"/>
    <w:rsid w:val="002966BA"/>
    <w:rsid w:val="002A14B8"/>
    <w:rsid w:val="002A54C9"/>
    <w:rsid w:val="002A6EAE"/>
    <w:rsid w:val="002B0D16"/>
    <w:rsid w:val="002B30C1"/>
    <w:rsid w:val="002C092D"/>
    <w:rsid w:val="002C0FA1"/>
    <w:rsid w:val="002C5C8F"/>
    <w:rsid w:val="002C70F9"/>
    <w:rsid w:val="002D1409"/>
    <w:rsid w:val="002D2482"/>
    <w:rsid w:val="002D27B0"/>
    <w:rsid w:val="002D2DE2"/>
    <w:rsid w:val="002D56CC"/>
    <w:rsid w:val="002D5950"/>
    <w:rsid w:val="002D6133"/>
    <w:rsid w:val="002D6E50"/>
    <w:rsid w:val="002D7996"/>
    <w:rsid w:val="002E1CAC"/>
    <w:rsid w:val="002E3966"/>
    <w:rsid w:val="002E4D5D"/>
    <w:rsid w:val="002E5FE5"/>
    <w:rsid w:val="002F04A2"/>
    <w:rsid w:val="002F30B7"/>
    <w:rsid w:val="002F4985"/>
    <w:rsid w:val="00300240"/>
    <w:rsid w:val="00303410"/>
    <w:rsid w:val="00303F37"/>
    <w:rsid w:val="003104E4"/>
    <w:rsid w:val="00311157"/>
    <w:rsid w:val="003200AA"/>
    <w:rsid w:val="003205D9"/>
    <w:rsid w:val="003213F2"/>
    <w:rsid w:val="00322562"/>
    <w:rsid w:val="00323ECB"/>
    <w:rsid w:val="0032639C"/>
    <w:rsid w:val="00327AF8"/>
    <w:rsid w:val="003363A4"/>
    <w:rsid w:val="00340A2F"/>
    <w:rsid w:val="00350BA4"/>
    <w:rsid w:val="00350C98"/>
    <w:rsid w:val="003520DF"/>
    <w:rsid w:val="00352ABC"/>
    <w:rsid w:val="00352CD0"/>
    <w:rsid w:val="00353F14"/>
    <w:rsid w:val="00357077"/>
    <w:rsid w:val="00363B45"/>
    <w:rsid w:val="00363F7D"/>
    <w:rsid w:val="003653DA"/>
    <w:rsid w:val="003653E2"/>
    <w:rsid w:val="00374B3B"/>
    <w:rsid w:val="00376C8A"/>
    <w:rsid w:val="00380A7B"/>
    <w:rsid w:val="0038342E"/>
    <w:rsid w:val="00383E3E"/>
    <w:rsid w:val="00384B98"/>
    <w:rsid w:val="00384CF4"/>
    <w:rsid w:val="003862CA"/>
    <w:rsid w:val="00387964"/>
    <w:rsid w:val="0039595F"/>
    <w:rsid w:val="003A22E0"/>
    <w:rsid w:val="003A4CF2"/>
    <w:rsid w:val="003B2503"/>
    <w:rsid w:val="003B5155"/>
    <w:rsid w:val="003C0043"/>
    <w:rsid w:val="003C1FA5"/>
    <w:rsid w:val="003C2E76"/>
    <w:rsid w:val="003C6BA2"/>
    <w:rsid w:val="003C7D34"/>
    <w:rsid w:val="003D3D08"/>
    <w:rsid w:val="003D3D1A"/>
    <w:rsid w:val="003D5E8A"/>
    <w:rsid w:val="003E1393"/>
    <w:rsid w:val="003E20CE"/>
    <w:rsid w:val="003E4F5F"/>
    <w:rsid w:val="003E5A88"/>
    <w:rsid w:val="003E6BB0"/>
    <w:rsid w:val="003F4AB1"/>
    <w:rsid w:val="00401CE2"/>
    <w:rsid w:val="00402FC5"/>
    <w:rsid w:val="00405936"/>
    <w:rsid w:val="0042082F"/>
    <w:rsid w:val="0042571A"/>
    <w:rsid w:val="0042597D"/>
    <w:rsid w:val="00430942"/>
    <w:rsid w:val="00436180"/>
    <w:rsid w:val="00436CAE"/>
    <w:rsid w:val="00437265"/>
    <w:rsid w:val="00437B9D"/>
    <w:rsid w:val="00437F4D"/>
    <w:rsid w:val="00447336"/>
    <w:rsid w:val="004504A2"/>
    <w:rsid w:val="004557C2"/>
    <w:rsid w:val="00455F5F"/>
    <w:rsid w:val="0045740F"/>
    <w:rsid w:val="0046116A"/>
    <w:rsid w:val="00461E05"/>
    <w:rsid w:val="0046643A"/>
    <w:rsid w:val="00466724"/>
    <w:rsid w:val="004709E9"/>
    <w:rsid w:val="0047163B"/>
    <w:rsid w:val="0047385D"/>
    <w:rsid w:val="00480CB0"/>
    <w:rsid w:val="00480FEF"/>
    <w:rsid w:val="0048542F"/>
    <w:rsid w:val="00492059"/>
    <w:rsid w:val="00492187"/>
    <w:rsid w:val="00492375"/>
    <w:rsid w:val="00492474"/>
    <w:rsid w:val="00497642"/>
    <w:rsid w:val="004A10B4"/>
    <w:rsid w:val="004A1AED"/>
    <w:rsid w:val="004A52BD"/>
    <w:rsid w:val="004A5E61"/>
    <w:rsid w:val="004B2B82"/>
    <w:rsid w:val="004B2D27"/>
    <w:rsid w:val="004B630D"/>
    <w:rsid w:val="004C29AF"/>
    <w:rsid w:val="004C42BD"/>
    <w:rsid w:val="004D1BDC"/>
    <w:rsid w:val="004D614E"/>
    <w:rsid w:val="004D6A75"/>
    <w:rsid w:val="004E28AC"/>
    <w:rsid w:val="004E7821"/>
    <w:rsid w:val="0050207E"/>
    <w:rsid w:val="00502D30"/>
    <w:rsid w:val="00505409"/>
    <w:rsid w:val="00507BC1"/>
    <w:rsid w:val="00515735"/>
    <w:rsid w:val="0051574B"/>
    <w:rsid w:val="00522AC0"/>
    <w:rsid w:val="00526B40"/>
    <w:rsid w:val="00527825"/>
    <w:rsid w:val="0053079B"/>
    <w:rsid w:val="00536802"/>
    <w:rsid w:val="0054325A"/>
    <w:rsid w:val="00544EBA"/>
    <w:rsid w:val="00547D99"/>
    <w:rsid w:val="005507D7"/>
    <w:rsid w:val="005546D8"/>
    <w:rsid w:val="00562537"/>
    <w:rsid w:val="00564F41"/>
    <w:rsid w:val="005679AE"/>
    <w:rsid w:val="005771D2"/>
    <w:rsid w:val="00577F53"/>
    <w:rsid w:val="00581E66"/>
    <w:rsid w:val="00583293"/>
    <w:rsid w:val="005835B9"/>
    <w:rsid w:val="00594205"/>
    <w:rsid w:val="00595717"/>
    <w:rsid w:val="005A3578"/>
    <w:rsid w:val="005A3C64"/>
    <w:rsid w:val="005A7752"/>
    <w:rsid w:val="005A7BE8"/>
    <w:rsid w:val="005B31F9"/>
    <w:rsid w:val="005B412A"/>
    <w:rsid w:val="005B6055"/>
    <w:rsid w:val="005C0193"/>
    <w:rsid w:val="005C17C3"/>
    <w:rsid w:val="005C3A0B"/>
    <w:rsid w:val="005C4A19"/>
    <w:rsid w:val="005C5BDF"/>
    <w:rsid w:val="005C5F96"/>
    <w:rsid w:val="005C60DB"/>
    <w:rsid w:val="005E7C2E"/>
    <w:rsid w:val="005F253B"/>
    <w:rsid w:val="005F33B9"/>
    <w:rsid w:val="005F687F"/>
    <w:rsid w:val="006023D2"/>
    <w:rsid w:val="00602BE1"/>
    <w:rsid w:val="00605081"/>
    <w:rsid w:val="00613ED3"/>
    <w:rsid w:val="006145D9"/>
    <w:rsid w:val="00616BAE"/>
    <w:rsid w:val="00620704"/>
    <w:rsid w:val="00620E5D"/>
    <w:rsid w:val="00632DAC"/>
    <w:rsid w:val="00635024"/>
    <w:rsid w:val="00636D2C"/>
    <w:rsid w:val="00641960"/>
    <w:rsid w:val="00643F0F"/>
    <w:rsid w:val="006455D4"/>
    <w:rsid w:val="00645806"/>
    <w:rsid w:val="00645A46"/>
    <w:rsid w:val="00650C72"/>
    <w:rsid w:val="006510D0"/>
    <w:rsid w:val="00653130"/>
    <w:rsid w:val="00655F4D"/>
    <w:rsid w:val="0065715C"/>
    <w:rsid w:val="00660C99"/>
    <w:rsid w:val="006651FD"/>
    <w:rsid w:val="00672405"/>
    <w:rsid w:val="00672463"/>
    <w:rsid w:val="006726FD"/>
    <w:rsid w:val="006742D4"/>
    <w:rsid w:val="006829F2"/>
    <w:rsid w:val="00685BCD"/>
    <w:rsid w:val="0068657A"/>
    <w:rsid w:val="00692FE0"/>
    <w:rsid w:val="00696A11"/>
    <w:rsid w:val="00696DB6"/>
    <w:rsid w:val="006A3B26"/>
    <w:rsid w:val="006A7DC1"/>
    <w:rsid w:val="006B0158"/>
    <w:rsid w:val="006B066C"/>
    <w:rsid w:val="006B1517"/>
    <w:rsid w:val="006B6B6F"/>
    <w:rsid w:val="006B716A"/>
    <w:rsid w:val="006C10D1"/>
    <w:rsid w:val="006C25B6"/>
    <w:rsid w:val="006C2BED"/>
    <w:rsid w:val="006C6791"/>
    <w:rsid w:val="006C7C54"/>
    <w:rsid w:val="006D2783"/>
    <w:rsid w:val="006D476F"/>
    <w:rsid w:val="006D5B30"/>
    <w:rsid w:val="006D7544"/>
    <w:rsid w:val="006E26B8"/>
    <w:rsid w:val="006E4045"/>
    <w:rsid w:val="006F0170"/>
    <w:rsid w:val="006F28E3"/>
    <w:rsid w:val="006F5B36"/>
    <w:rsid w:val="007025A7"/>
    <w:rsid w:val="00703806"/>
    <w:rsid w:val="0070492C"/>
    <w:rsid w:val="00704BE6"/>
    <w:rsid w:val="007126FC"/>
    <w:rsid w:val="00724CD8"/>
    <w:rsid w:val="00725217"/>
    <w:rsid w:val="0072621F"/>
    <w:rsid w:val="00732622"/>
    <w:rsid w:val="007333F9"/>
    <w:rsid w:val="007339C7"/>
    <w:rsid w:val="00733D58"/>
    <w:rsid w:val="00733FAE"/>
    <w:rsid w:val="00735D96"/>
    <w:rsid w:val="0073612F"/>
    <w:rsid w:val="0073748F"/>
    <w:rsid w:val="00741501"/>
    <w:rsid w:val="00744F2F"/>
    <w:rsid w:val="00746E99"/>
    <w:rsid w:val="00751164"/>
    <w:rsid w:val="0075198C"/>
    <w:rsid w:val="00754964"/>
    <w:rsid w:val="007602F8"/>
    <w:rsid w:val="00761A60"/>
    <w:rsid w:val="00762930"/>
    <w:rsid w:val="00767BEB"/>
    <w:rsid w:val="00772FE6"/>
    <w:rsid w:val="0077667F"/>
    <w:rsid w:val="00776CAF"/>
    <w:rsid w:val="00780B1C"/>
    <w:rsid w:val="00782FB1"/>
    <w:rsid w:val="0079011C"/>
    <w:rsid w:val="00791651"/>
    <w:rsid w:val="00793E19"/>
    <w:rsid w:val="00794940"/>
    <w:rsid w:val="007A190F"/>
    <w:rsid w:val="007A205F"/>
    <w:rsid w:val="007A7EAD"/>
    <w:rsid w:val="007B2462"/>
    <w:rsid w:val="007B4911"/>
    <w:rsid w:val="007B549C"/>
    <w:rsid w:val="007B6200"/>
    <w:rsid w:val="007C2C44"/>
    <w:rsid w:val="007C4E80"/>
    <w:rsid w:val="007C51EF"/>
    <w:rsid w:val="007C5D2F"/>
    <w:rsid w:val="007D0D4B"/>
    <w:rsid w:val="007D4C4D"/>
    <w:rsid w:val="007D65CB"/>
    <w:rsid w:val="007E05B9"/>
    <w:rsid w:val="007E2AD3"/>
    <w:rsid w:val="007E3B0C"/>
    <w:rsid w:val="007F212D"/>
    <w:rsid w:val="008004DE"/>
    <w:rsid w:val="0080208C"/>
    <w:rsid w:val="00802C59"/>
    <w:rsid w:val="00803C5D"/>
    <w:rsid w:val="00803E41"/>
    <w:rsid w:val="008040D0"/>
    <w:rsid w:val="00805447"/>
    <w:rsid w:val="008074EA"/>
    <w:rsid w:val="00807607"/>
    <w:rsid w:val="00810E13"/>
    <w:rsid w:val="008119A8"/>
    <w:rsid w:val="00812567"/>
    <w:rsid w:val="00813A7D"/>
    <w:rsid w:val="008141F6"/>
    <w:rsid w:val="00816C75"/>
    <w:rsid w:val="00825EBC"/>
    <w:rsid w:val="008322BB"/>
    <w:rsid w:val="00840FF9"/>
    <w:rsid w:val="008415F0"/>
    <w:rsid w:val="00842069"/>
    <w:rsid w:val="00842C4A"/>
    <w:rsid w:val="00845106"/>
    <w:rsid w:val="00854460"/>
    <w:rsid w:val="0085716B"/>
    <w:rsid w:val="008654D4"/>
    <w:rsid w:val="00865AE2"/>
    <w:rsid w:val="00870884"/>
    <w:rsid w:val="00876B74"/>
    <w:rsid w:val="0088048C"/>
    <w:rsid w:val="00880F47"/>
    <w:rsid w:val="00882032"/>
    <w:rsid w:val="00886DE5"/>
    <w:rsid w:val="0089124D"/>
    <w:rsid w:val="00891709"/>
    <w:rsid w:val="00892A59"/>
    <w:rsid w:val="00893D2A"/>
    <w:rsid w:val="00894531"/>
    <w:rsid w:val="008A2A8B"/>
    <w:rsid w:val="008B07E7"/>
    <w:rsid w:val="008B29A4"/>
    <w:rsid w:val="008B3590"/>
    <w:rsid w:val="008B3911"/>
    <w:rsid w:val="008B4E72"/>
    <w:rsid w:val="008C41D7"/>
    <w:rsid w:val="008C4747"/>
    <w:rsid w:val="008C5110"/>
    <w:rsid w:val="008C742F"/>
    <w:rsid w:val="008C7DB1"/>
    <w:rsid w:val="008D0530"/>
    <w:rsid w:val="008D0544"/>
    <w:rsid w:val="008D1E65"/>
    <w:rsid w:val="008D4A25"/>
    <w:rsid w:val="008D4F1D"/>
    <w:rsid w:val="008D5102"/>
    <w:rsid w:val="008D76C3"/>
    <w:rsid w:val="008E415B"/>
    <w:rsid w:val="008F1F81"/>
    <w:rsid w:val="008F4700"/>
    <w:rsid w:val="0090148F"/>
    <w:rsid w:val="00913E1C"/>
    <w:rsid w:val="009259F4"/>
    <w:rsid w:val="0092643D"/>
    <w:rsid w:val="00931BB3"/>
    <w:rsid w:val="009424DD"/>
    <w:rsid w:val="009458EA"/>
    <w:rsid w:val="00945D00"/>
    <w:rsid w:val="009511FA"/>
    <w:rsid w:val="00956AE2"/>
    <w:rsid w:val="00964B51"/>
    <w:rsid w:val="00964F32"/>
    <w:rsid w:val="00966948"/>
    <w:rsid w:val="00966D5D"/>
    <w:rsid w:val="00970D78"/>
    <w:rsid w:val="009710B9"/>
    <w:rsid w:val="00973CDA"/>
    <w:rsid w:val="00974BC3"/>
    <w:rsid w:val="009828AB"/>
    <w:rsid w:val="009841CC"/>
    <w:rsid w:val="009877BA"/>
    <w:rsid w:val="00990EAB"/>
    <w:rsid w:val="009920E8"/>
    <w:rsid w:val="00995D19"/>
    <w:rsid w:val="009A0347"/>
    <w:rsid w:val="009A146F"/>
    <w:rsid w:val="009C51B7"/>
    <w:rsid w:val="009C5EA7"/>
    <w:rsid w:val="009C67C6"/>
    <w:rsid w:val="009D3A93"/>
    <w:rsid w:val="009D4F4D"/>
    <w:rsid w:val="009E0039"/>
    <w:rsid w:val="009E296E"/>
    <w:rsid w:val="009E5EFA"/>
    <w:rsid w:val="009E79AE"/>
    <w:rsid w:val="009F4BB5"/>
    <w:rsid w:val="009F54D0"/>
    <w:rsid w:val="009F64BE"/>
    <w:rsid w:val="00A107CD"/>
    <w:rsid w:val="00A1080F"/>
    <w:rsid w:val="00A1125A"/>
    <w:rsid w:val="00A148B3"/>
    <w:rsid w:val="00A14B70"/>
    <w:rsid w:val="00A155E0"/>
    <w:rsid w:val="00A25D51"/>
    <w:rsid w:val="00A260E1"/>
    <w:rsid w:val="00A330B1"/>
    <w:rsid w:val="00A340F5"/>
    <w:rsid w:val="00A37A37"/>
    <w:rsid w:val="00A43FCB"/>
    <w:rsid w:val="00A44C0C"/>
    <w:rsid w:val="00A46635"/>
    <w:rsid w:val="00A4692B"/>
    <w:rsid w:val="00A5068F"/>
    <w:rsid w:val="00A5140D"/>
    <w:rsid w:val="00A542E9"/>
    <w:rsid w:val="00A54598"/>
    <w:rsid w:val="00A551ED"/>
    <w:rsid w:val="00A63FD8"/>
    <w:rsid w:val="00A70CC6"/>
    <w:rsid w:val="00A73DA8"/>
    <w:rsid w:val="00A76ACF"/>
    <w:rsid w:val="00A80161"/>
    <w:rsid w:val="00A87433"/>
    <w:rsid w:val="00A955E4"/>
    <w:rsid w:val="00A95C36"/>
    <w:rsid w:val="00AA0666"/>
    <w:rsid w:val="00AB57E4"/>
    <w:rsid w:val="00AB5F51"/>
    <w:rsid w:val="00AD35ED"/>
    <w:rsid w:val="00AE187E"/>
    <w:rsid w:val="00AE505E"/>
    <w:rsid w:val="00AF06E9"/>
    <w:rsid w:val="00AF075B"/>
    <w:rsid w:val="00B11523"/>
    <w:rsid w:val="00B125FE"/>
    <w:rsid w:val="00B1402F"/>
    <w:rsid w:val="00B14885"/>
    <w:rsid w:val="00B2128A"/>
    <w:rsid w:val="00B23241"/>
    <w:rsid w:val="00B33933"/>
    <w:rsid w:val="00B378FE"/>
    <w:rsid w:val="00B545FF"/>
    <w:rsid w:val="00B657BC"/>
    <w:rsid w:val="00B72FA4"/>
    <w:rsid w:val="00B7419E"/>
    <w:rsid w:val="00B76D16"/>
    <w:rsid w:val="00B77545"/>
    <w:rsid w:val="00B81CDD"/>
    <w:rsid w:val="00B85D4E"/>
    <w:rsid w:val="00B87193"/>
    <w:rsid w:val="00B92A25"/>
    <w:rsid w:val="00B92CCA"/>
    <w:rsid w:val="00B95993"/>
    <w:rsid w:val="00B97B3E"/>
    <w:rsid w:val="00BA31D4"/>
    <w:rsid w:val="00BA352A"/>
    <w:rsid w:val="00BA5876"/>
    <w:rsid w:val="00BB0034"/>
    <w:rsid w:val="00BB02F0"/>
    <w:rsid w:val="00BB65B4"/>
    <w:rsid w:val="00BC1F1E"/>
    <w:rsid w:val="00BC38F4"/>
    <w:rsid w:val="00BC456E"/>
    <w:rsid w:val="00BC5E0F"/>
    <w:rsid w:val="00BD1D8D"/>
    <w:rsid w:val="00BE2D13"/>
    <w:rsid w:val="00BE6FF8"/>
    <w:rsid w:val="00BF198A"/>
    <w:rsid w:val="00BF2B5C"/>
    <w:rsid w:val="00C00ECE"/>
    <w:rsid w:val="00C10345"/>
    <w:rsid w:val="00C11AF2"/>
    <w:rsid w:val="00C12A53"/>
    <w:rsid w:val="00C12B9F"/>
    <w:rsid w:val="00C15597"/>
    <w:rsid w:val="00C16935"/>
    <w:rsid w:val="00C24B81"/>
    <w:rsid w:val="00C252B6"/>
    <w:rsid w:val="00C25F21"/>
    <w:rsid w:val="00C27B69"/>
    <w:rsid w:val="00C33887"/>
    <w:rsid w:val="00C3468A"/>
    <w:rsid w:val="00C3571A"/>
    <w:rsid w:val="00C4003B"/>
    <w:rsid w:val="00C40367"/>
    <w:rsid w:val="00C41A64"/>
    <w:rsid w:val="00C41D05"/>
    <w:rsid w:val="00C41E34"/>
    <w:rsid w:val="00C434BD"/>
    <w:rsid w:val="00C4586D"/>
    <w:rsid w:val="00C45C8F"/>
    <w:rsid w:val="00C506D6"/>
    <w:rsid w:val="00C52357"/>
    <w:rsid w:val="00C5293C"/>
    <w:rsid w:val="00C56E7D"/>
    <w:rsid w:val="00C70489"/>
    <w:rsid w:val="00C73240"/>
    <w:rsid w:val="00C76464"/>
    <w:rsid w:val="00C77228"/>
    <w:rsid w:val="00C82318"/>
    <w:rsid w:val="00C9351F"/>
    <w:rsid w:val="00C94FA0"/>
    <w:rsid w:val="00C9752C"/>
    <w:rsid w:val="00CA69AA"/>
    <w:rsid w:val="00CB1792"/>
    <w:rsid w:val="00CB1A8B"/>
    <w:rsid w:val="00CB4202"/>
    <w:rsid w:val="00CB440D"/>
    <w:rsid w:val="00CB555B"/>
    <w:rsid w:val="00CB7BE4"/>
    <w:rsid w:val="00CC0970"/>
    <w:rsid w:val="00CC118D"/>
    <w:rsid w:val="00CC2ADD"/>
    <w:rsid w:val="00CC6F62"/>
    <w:rsid w:val="00CD0754"/>
    <w:rsid w:val="00CD166D"/>
    <w:rsid w:val="00CD3C1A"/>
    <w:rsid w:val="00CD4493"/>
    <w:rsid w:val="00CE24EC"/>
    <w:rsid w:val="00CE3CB0"/>
    <w:rsid w:val="00CE5671"/>
    <w:rsid w:val="00CE6C35"/>
    <w:rsid w:val="00D0296A"/>
    <w:rsid w:val="00D05C9E"/>
    <w:rsid w:val="00D05D1B"/>
    <w:rsid w:val="00D06FD0"/>
    <w:rsid w:val="00D10A98"/>
    <w:rsid w:val="00D12B7A"/>
    <w:rsid w:val="00D14742"/>
    <w:rsid w:val="00D15C62"/>
    <w:rsid w:val="00D17FFA"/>
    <w:rsid w:val="00D2680A"/>
    <w:rsid w:val="00D274D0"/>
    <w:rsid w:val="00D2788C"/>
    <w:rsid w:val="00D27B5C"/>
    <w:rsid w:val="00D36CC1"/>
    <w:rsid w:val="00D37C18"/>
    <w:rsid w:val="00D41659"/>
    <w:rsid w:val="00D44CDB"/>
    <w:rsid w:val="00D44E70"/>
    <w:rsid w:val="00D529B0"/>
    <w:rsid w:val="00D532B0"/>
    <w:rsid w:val="00D54478"/>
    <w:rsid w:val="00D57417"/>
    <w:rsid w:val="00D61E10"/>
    <w:rsid w:val="00D622DB"/>
    <w:rsid w:val="00D63976"/>
    <w:rsid w:val="00D65E26"/>
    <w:rsid w:val="00D67D8C"/>
    <w:rsid w:val="00D71A10"/>
    <w:rsid w:val="00D7371B"/>
    <w:rsid w:val="00D85569"/>
    <w:rsid w:val="00D8677C"/>
    <w:rsid w:val="00D87036"/>
    <w:rsid w:val="00D91C83"/>
    <w:rsid w:val="00D956F7"/>
    <w:rsid w:val="00D95BEA"/>
    <w:rsid w:val="00D95D13"/>
    <w:rsid w:val="00D97FB8"/>
    <w:rsid w:val="00DA25F4"/>
    <w:rsid w:val="00DA4BE1"/>
    <w:rsid w:val="00DA7A5D"/>
    <w:rsid w:val="00DB68E5"/>
    <w:rsid w:val="00DC43DE"/>
    <w:rsid w:val="00DC542B"/>
    <w:rsid w:val="00DC6E5E"/>
    <w:rsid w:val="00DC7394"/>
    <w:rsid w:val="00DE002B"/>
    <w:rsid w:val="00DE0880"/>
    <w:rsid w:val="00DE44C2"/>
    <w:rsid w:val="00DE5B87"/>
    <w:rsid w:val="00DF4E8E"/>
    <w:rsid w:val="00DF56A4"/>
    <w:rsid w:val="00E027D1"/>
    <w:rsid w:val="00E03C9E"/>
    <w:rsid w:val="00E10315"/>
    <w:rsid w:val="00E10535"/>
    <w:rsid w:val="00E14537"/>
    <w:rsid w:val="00E2231B"/>
    <w:rsid w:val="00E23DF6"/>
    <w:rsid w:val="00E25554"/>
    <w:rsid w:val="00E36567"/>
    <w:rsid w:val="00E47295"/>
    <w:rsid w:val="00E5194A"/>
    <w:rsid w:val="00E55B31"/>
    <w:rsid w:val="00E601B9"/>
    <w:rsid w:val="00E60262"/>
    <w:rsid w:val="00E60535"/>
    <w:rsid w:val="00E62717"/>
    <w:rsid w:val="00E66F14"/>
    <w:rsid w:val="00E713DC"/>
    <w:rsid w:val="00E7181A"/>
    <w:rsid w:val="00E71FB0"/>
    <w:rsid w:val="00E74D6C"/>
    <w:rsid w:val="00E75707"/>
    <w:rsid w:val="00E821CD"/>
    <w:rsid w:val="00E8326A"/>
    <w:rsid w:val="00E8602F"/>
    <w:rsid w:val="00E86859"/>
    <w:rsid w:val="00E90A46"/>
    <w:rsid w:val="00E90E40"/>
    <w:rsid w:val="00E90F57"/>
    <w:rsid w:val="00E910AB"/>
    <w:rsid w:val="00E9345B"/>
    <w:rsid w:val="00E95723"/>
    <w:rsid w:val="00E95CD5"/>
    <w:rsid w:val="00E971FD"/>
    <w:rsid w:val="00E9741E"/>
    <w:rsid w:val="00EA2141"/>
    <w:rsid w:val="00EA59B7"/>
    <w:rsid w:val="00EA6552"/>
    <w:rsid w:val="00EB1952"/>
    <w:rsid w:val="00EB3969"/>
    <w:rsid w:val="00EB6163"/>
    <w:rsid w:val="00EB7D37"/>
    <w:rsid w:val="00EC3525"/>
    <w:rsid w:val="00EC3907"/>
    <w:rsid w:val="00EC594A"/>
    <w:rsid w:val="00EC7892"/>
    <w:rsid w:val="00ED47AE"/>
    <w:rsid w:val="00ED4D0F"/>
    <w:rsid w:val="00ED662C"/>
    <w:rsid w:val="00EE25F4"/>
    <w:rsid w:val="00EE4ACB"/>
    <w:rsid w:val="00EF0A41"/>
    <w:rsid w:val="00EF131C"/>
    <w:rsid w:val="00EF6389"/>
    <w:rsid w:val="00F0075E"/>
    <w:rsid w:val="00F00A83"/>
    <w:rsid w:val="00F1071A"/>
    <w:rsid w:val="00F11251"/>
    <w:rsid w:val="00F113CF"/>
    <w:rsid w:val="00F11CCC"/>
    <w:rsid w:val="00F14CD7"/>
    <w:rsid w:val="00F14FD5"/>
    <w:rsid w:val="00F156E3"/>
    <w:rsid w:val="00F16CAD"/>
    <w:rsid w:val="00F2013B"/>
    <w:rsid w:val="00F22EF2"/>
    <w:rsid w:val="00F25A3E"/>
    <w:rsid w:val="00F25F7A"/>
    <w:rsid w:val="00F3357D"/>
    <w:rsid w:val="00F33979"/>
    <w:rsid w:val="00F33B7A"/>
    <w:rsid w:val="00F35E7E"/>
    <w:rsid w:val="00F3799A"/>
    <w:rsid w:val="00F37D55"/>
    <w:rsid w:val="00F41793"/>
    <w:rsid w:val="00F4265F"/>
    <w:rsid w:val="00F47616"/>
    <w:rsid w:val="00F47644"/>
    <w:rsid w:val="00F53606"/>
    <w:rsid w:val="00F61AAB"/>
    <w:rsid w:val="00F620BA"/>
    <w:rsid w:val="00F62494"/>
    <w:rsid w:val="00F6274F"/>
    <w:rsid w:val="00F64C72"/>
    <w:rsid w:val="00F65E63"/>
    <w:rsid w:val="00F725AF"/>
    <w:rsid w:val="00F726FF"/>
    <w:rsid w:val="00F7274B"/>
    <w:rsid w:val="00F72F94"/>
    <w:rsid w:val="00F73648"/>
    <w:rsid w:val="00F7571E"/>
    <w:rsid w:val="00F75E7A"/>
    <w:rsid w:val="00F816C9"/>
    <w:rsid w:val="00F826B1"/>
    <w:rsid w:val="00F82D73"/>
    <w:rsid w:val="00F843C1"/>
    <w:rsid w:val="00F84CF2"/>
    <w:rsid w:val="00F8609A"/>
    <w:rsid w:val="00F871F9"/>
    <w:rsid w:val="00F87DC7"/>
    <w:rsid w:val="00F93566"/>
    <w:rsid w:val="00F94054"/>
    <w:rsid w:val="00F951A7"/>
    <w:rsid w:val="00FA2FC5"/>
    <w:rsid w:val="00FA6E35"/>
    <w:rsid w:val="00FA70BF"/>
    <w:rsid w:val="00FB2A5C"/>
    <w:rsid w:val="00FB3990"/>
    <w:rsid w:val="00FB4C8D"/>
    <w:rsid w:val="00FB51D3"/>
    <w:rsid w:val="00FC18D3"/>
    <w:rsid w:val="00FC359A"/>
    <w:rsid w:val="00FC4390"/>
    <w:rsid w:val="00FC627B"/>
    <w:rsid w:val="00FC76CC"/>
    <w:rsid w:val="00FD424C"/>
    <w:rsid w:val="00FD603F"/>
    <w:rsid w:val="00FD79E3"/>
    <w:rsid w:val="00FE343C"/>
    <w:rsid w:val="00FE3B69"/>
    <w:rsid w:val="00FE5F17"/>
    <w:rsid w:val="00FE5F9A"/>
    <w:rsid w:val="00FF0987"/>
    <w:rsid w:val="00FF515D"/>
    <w:rsid w:val="00FF6C9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3D53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Calibr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28AC"/>
    <w:pPr>
      <w:spacing w:after="0" w:line="360" w:lineRule="auto"/>
      <w:jc w:val="both"/>
    </w:pPr>
    <w:rPr>
      <w:rFonts w:ascii="Times New Roman" w:hAnsi="Times New Roman" w:cs="Times New Roman"/>
      <w:sz w:val="24"/>
      <w:lang w:val="it-IT"/>
    </w:rPr>
  </w:style>
  <w:style w:type="paragraph" w:styleId="Heading1">
    <w:name w:val="heading 1"/>
    <w:basedOn w:val="Normal"/>
    <w:next w:val="Normal"/>
    <w:link w:val="Heading1Char"/>
    <w:uiPriority w:val="9"/>
    <w:qFormat/>
    <w:rsid w:val="00E90E40"/>
    <w:pPr>
      <w:keepNext/>
      <w:keepLines/>
      <w:spacing w:before="240" w:after="240"/>
      <w:outlineLvl w:val="0"/>
    </w:pPr>
    <w:rPr>
      <w:rFonts w:eastAsia="Times New Roman" w:cstheme="minorBidi"/>
      <w:b/>
      <w:caps/>
      <w:sz w:val="28"/>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90E40"/>
    <w:rPr>
      <w:rFonts w:ascii="Times New Roman" w:eastAsia="Times New Roman" w:hAnsi="Times New Roman"/>
      <w:b/>
      <w:caps/>
      <w:sz w:val="28"/>
      <w:szCs w:val="32"/>
    </w:rPr>
  </w:style>
  <w:style w:type="table" w:styleId="TableGrid">
    <w:name w:val="Table Grid"/>
    <w:basedOn w:val="TableNormal"/>
    <w:uiPriority w:val="39"/>
    <w:rsid w:val="00564F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6726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it-IT"/>
    </w:rPr>
  </w:style>
  <w:style w:type="character" w:customStyle="1" w:styleId="HTMLPreformattedChar">
    <w:name w:val="HTML Preformatted Char"/>
    <w:basedOn w:val="DefaultParagraphFont"/>
    <w:link w:val="HTMLPreformatted"/>
    <w:uiPriority w:val="99"/>
    <w:rsid w:val="006726FD"/>
    <w:rPr>
      <w:rFonts w:ascii="Courier New" w:eastAsia="Times New Roman" w:hAnsi="Courier New" w:cs="Courier New"/>
      <w:sz w:val="20"/>
      <w:szCs w:val="20"/>
      <w:lang w:val="it-IT" w:eastAsia="it-IT"/>
    </w:rPr>
  </w:style>
  <w:style w:type="paragraph" w:styleId="BalloonText">
    <w:name w:val="Balloon Text"/>
    <w:basedOn w:val="Normal"/>
    <w:link w:val="BalloonTextChar"/>
    <w:uiPriority w:val="99"/>
    <w:semiHidden/>
    <w:unhideWhenUsed/>
    <w:rsid w:val="006726F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26FD"/>
    <w:rPr>
      <w:rFonts w:ascii="Segoe UI" w:hAnsi="Segoe UI" w:cs="Segoe UI"/>
      <w:sz w:val="18"/>
      <w:szCs w:val="18"/>
      <w:lang w:val="it-IT"/>
    </w:rPr>
  </w:style>
  <w:style w:type="paragraph" w:customStyle="1" w:styleId="m6922611327829631330msolistparagraph">
    <w:name w:val="m_6922611327829631330msolistparagraph"/>
    <w:basedOn w:val="Normal"/>
    <w:rsid w:val="0015591D"/>
    <w:pPr>
      <w:spacing w:before="100" w:beforeAutospacing="1" w:after="100" w:afterAutospacing="1" w:line="240" w:lineRule="auto"/>
      <w:jc w:val="left"/>
    </w:pPr>
    <w:rPr>
      <w:rFonts w:eastAsia="Times New Roman"/>
      <w:szCs w:val="24"/>
      <w:lang w:val="en-GB" w:eastAsia="en-GB"/>
    </w:rPr>
  </w:style>
  <w:style w:type="paragraph" w:styleId="Header">
    <w:name w:val="header"/>
    <w:basedOn w:val="Normal"/>
    <w:link w:val="HeaderChar"/>
    <w:uiPriority w:val="99"/>
    <w:unhideWhenUsed/>
    <w:rsid w:val="005C17C3"/>
    <w:pPr>
      <w:tabs>
        <w:tab w:val="center" w:pos="4819"/>
        <w:tab w:val="right" w:pos="9638"/>
      </w:tabs>
      <w:spacing w:line="240" w:lineRule="auto"/>
    </w:pPr>
  </w:style>
  <w:style w:type="character" w:customStyle="1" w:styleId="HeaderChar">
    <w:name w:val="Header Char"/>
    <w:basedOn w:val="DefaultParagraphFont"/>
    <w:link w:val="Header"/>
    <w:uiPriority w:val="99"/>
    <w:rsid w:val="005C17C3"/>
    <w:rPr>
      <w:rFonts w:ascii="Times New Roman" w:hAnsi="Times New Roman" w:cs="Times New Roman"/>
      <w:sz w:val="24"/>
      <w:lang w:val="it-IT"/>
    </w:rPr>
  </w:style>
  <w:style w:type="paragraph" w:styleId="Footer">
    <w:name w:val="footer"/>
    <w:basedOn w:val="Normal"/>
    <w:link w:val="FooterChar"/>
    <w:uiPriority w:val="99"/>
    <w:unhideWhenUsed/>
    <w:rsid w:val="005C17C3"/>
    <w:pPr>
      <w:tabs>
        <w:tab w:val="center" w:pos="4819"/>
        <w:tab w:val="right" w:pos="9638"/>
      </w:tabs>
      <w:spacing w:line="240" w:lineRule="auto"/>
    </w:pPr>
  </w:style>
  <w:style w:type="character" w:customStyle="1" w:styleId="FooterChar">
    <w:name w:val="Footer Char"/>
    <w:basedOn w:val="DefaultParagraphFont"/>
    <w:link w:val="Footer"/>
    <w:uiPriority w:val="99"/>
    <w:rsid w:val="005C17C3"/>
    <w:rPr>
      <w:rFonts w:ascii="Times New Roman" w:hAnsi="Times New Roman" w:cs="Times New Roman"/>
      <w:sz w:val="24"/>
      <w:lang w:val="it-IT"/>
    </w:rPr>
  </w:style>
  <w:style w:type="character" w:customStyle="1" w:styleId="il">
    <w:name w:val="il"/>
    <w:basedOn w:val="DefaultParagraphFont"/>
    <w:rsid w:val="002D6E50"/>
  </w:style>
  <w:style w:type="character" w:styleId="CommentReference">
    <w:name w:val="annotation reference"/>
    <w:basedOn w:val="DefaultParagraphFont"/>
    <w:uiPriority w:val="99"/>
    <w:semiHidden/>
    <w:unhideWhenUsed/>
    <w:rsid w:val="00EE4ACB"/>
    <w:rPr>
      <w:sz w:val="16"/>
      <w:szCs w:val="16"/>
    </w:rPr>
  </w:style>
  <w:style w:type="paragraph" w:styleId="CommentText">
    <w:name w:val="annotation text"/>
    <w:basedOn w:val="Normal"/>
    <w:link w:val="CommentTextChar"/>
    <w:uiPriority w:val="99"/>
    <w:semiHidden/>
    <w:unhideWhenUsed/>
    <w:rsid w:val="00EE4ACB"/>
    <w:pPr>
      <w:spacing w:line="240" w:lineRule="auto"/>
    </w:pPr>
    <w:rPr>
      <w:sz w:val="20"/>
      <w:szCs w:val="20"/>
    </w:rPr>
  </w:style>
  <w:style w:type="character" w:customStyle="1" w:styleId="CommentTextChar">
    <w:name w:val="Comment Text Char"/>
    <w:basedOn w:val="DefaultParagraphFont"/>
    <w:link w:val="CommentText"/>
    <w:uiPriority w:val="99"/>
    <w:semiHidden/>
    <w:rsid w:val="00EE4ACB"/>
    <w:rPr>
      <w:rFonts w:ascii="Times New Roman" w:hAnsi="Times New Roman" w:cs="Times New Roman"/>
      <w:sz w:val="20"/>
      <w:szCs w:val="20"/>
      <w:lang w:val="it-IT"/>
    </w:rPr>
  </w:style>
  <w:style w:type="paragraph" w:styleId="CommentSubject">
    <w:name w:val="annotation subject"/>
    <w:basedOn w:val="CommentText"/>
    <w:next w:val="CommentText"/>
    <w:link w:val="CommentSubjectChar"/>
    <w:uiPriority w:val="99"/>
    <w:semiHidden/>
    <w:unhideWhenUsed/>
    <w:rsid w:val="00EE4ACB"/>
    <w:rPr>
      <w:b/>
      <w:bCs/>
    </w:rPr>
  </w:style>
  <w:style w:type="character" w:customStyle="1" w:styleId="CommentSubjectChar">
    <w:name w:val="Comment Subject Char"/>
    <w:basedOn w:val="CommentTextChar"/>
    <w:link w:val="CommentSubject"/>
    <w:uiPriority w:val="99"/>
    <w:semiHidden/>
    <w:rsid w:val="00EE4ACB"/>
    <w:rPr>
      <w:rFonts w:ascii="Times New Roman" w:hAnsi="Times New Roman" w:cs="Times New Roman"/>
      <w:b/>
      <w:bCs/>
      <w:sz w:val="20"/>
      <w:szCs w:val="20"/>
      <w:lang w:val="it-IT"/>
    </w:rPr>
  </w:style>
  <w:style w:type="paragraph" w:styleId="BodyText">
    <w:name w:val="Body Text"/>
    <w:basedOn w:val="Normal"/>
    <w:link w:val="BodyTextChar"/>
    <w:uiPriority w:val="1"/>
    <w:qFormat/>
    <w:rsid w:val="009E0039"/>
    <w:pPr>
      <w:widowControl w:val="0"/>
      <w:autoSpaceDE w:val="0"/>
      <w:autoSpaceDN w:val="0"/>
      <w:spacing w:line="240" w:lineRule="auto"/>
      <w:jc w:val="left"/>
    </w:pPr>
    <w:rPr>
      <w:rFonts w:eastAsia="Times New Roman"/>
      <w:sz w:val="20"/>
      <w:szCs w:val="20"/>
      <w:lang w:val="en-US" w:bidi="en-US"/>
    </w:rPr>
  </w:style>
  <w:style w:type="character" w:customStyle="1" w:styleId="BodyTextChar">
    <w:name w:val="Body Text Char"/>
    <w:basedOn w:val="DefaultParagraphFont"/>
    <w:link w:val="BodyText"/>
    <w:uiPriority w:val="1"/>
    <w:rsid w:val="009E0039"/>
    <w:rPr>
      <w:rFonts w:ascii="Times New Roman" w:eastAsia="Times New Roman" w:hAnsi="Times New Roman" w:cs="Times New Roman"/>
      <w:sz w:val="20"/>
      <w:szCs w:val="20"/>
      <w:lang w:val="en-US" w:bidi="en-US"/>
    </w:rPr>
  </w:style>
  <w:style w:type="paragraph" w:styleId="ListParagraph">
    <w:name w:val="List Paragraph"/>
    <w:basedOn w:val="Normal"/>
    <w:uiPriority w:val="34"/>
    <w:qFormat/>
    <w:rsid w:val="008F4700"/>
    <w:pPr>
      <w:spacing w:line="240" w:lineRule="auto"/>
      <w:ind w:left="720"/>
      <w:contextualSpacing/>
      <w:jc w:val="left"/>
    </w:pPr>
    <w:rPr>
      <w:rFonts w:eastAsia="Times New Roman"/>
      <w:szCs w:val="24"/>
      <w:lang w:eastAsia="it-IT"/>
    </w:rPr>
  </w:style>
  <w:style w:type="character" w:styleId="Emphasis">
    <w:name w:val="Emphasis"/>
    <w:uiPriority w:val="20"/>
    <w:qFormat/>
    <w:rsid w:val="005546D8"/>
    <w:rPr>
      <w:i/>
      <w:iCs/>
    </w:rPr>
  </w:style>
  <w:style w:type="character" w:styleId="Hyperlink">
    <w:name w:val="Hyperlink"/>
    <w:basedOn w:val="DefaultParagraphFont"/>
    <w:uiPriority w:val="99"/>
    <w:semiHidden/>
    <w:unhideWhenUsed/>
    <w:rsid w:val="00093E99"/>
    <w:rPr>
      <w:color w:val="0000FF"/>
      <w:u w:val="single"/>
    </w:rPr>
  </w:style>
  <w:style w:type="character" w:customStyle="1" w:styleId="ref-lnk">
    <w:name w:val="ref-lnk"/>
    <w:basedOn w:val="DefaultParagraphFont"/>
    <w:rsid w:val="002F30B7"/>
  </w:style>
  <w:style w:type="character" w:customStyle="1" w:styleId="jlqj4b">
    <w:name w:val="jlqj4b"/>
    <w:basedOn w:val="DefaultParagraphFont"/>
    <w:rsid w:val="000850D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Calibr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28AC"/>
    <w:pPr>
      <w:spacing w:after="0" w:line="360" w:lineRule="auto"/>
      <w:jc w:val="both"/>
    </w:pPr>
    <w:rPr>
      <w:rFonts w:ascii="Times New Roman" w:hAnsi="Times New Roman" w:cs="Times New Roman"/>
      <w:sz w:val="24"/>
      <w:lang w:val="it-IT"/>
    </w:rPr>
  </w:style>
  <w:style w:type="paragraph" w:styleId="Heading1">
    <w:name w:val="heading 1"/>
    <w:basedOn w:val="Normal"/>
    <w:next w:val="Normal"/>
    <w:link w:val="Heading1Char"/>
    <w:uiPriority w:val="9"/>
    <w:qFormat/>
    <w:rsid w:val="00E90E40"/>
    <w:pPr>
      <w:keepNext/>
      <w:keepLines/>
      <w:spacing w:before="240" w:after="240"/>
      <w:outlineLvl w:val="0"/>
    </w:pPr>
    <w:rPr>
      <w:rFonts w:eastAsia="Times New Roman" w:cstheme="minorBidi"/>
      <w:b/>
      <w:caps/>
      <w:sz w:val="28"/>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90E40"/>
    <w:rPr>
      <w:rFonts w:ascii="Times New Roman" w:eastAsia="Times New Roman" w:hAnsi="Times New Roman"/>
      <w:b/>
      <w:caps/>
      <w:sz w:val="28"/>
      <w:szCs w:val="32"/>
    </w:rPr>
  </w:style>
  <w:style w:type="table" w:styleId="TableGrid">
    <w:name w:val="Table Grid"/>
    <w:basedOn w:val="TableNormal"/>
    <w:uiPriority w:val="39"/>
    <w:rsid w:val="00564F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6726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it-IT"/>
    </w:rPr>
  </w:style>
  <w:style w:type="character" w:customStyle="1" w:styleId="HTMLPreformattedChar">
    <w:name w:val="HTML Preformatted Char"/>
    <w:basedOn w:val="DefaultParagraphFont"/>
    <w:link w:val="HTMLPreformatted"/>
    <w:uiPriority w:val="99"/>
    <w:rsid w:val="006726FD"/>
    <w:rPr>
      <w:rFonts w:ascii="Courier New" w:eastAsia="Times New Roman" w:hAnsi="Courier New" w:cs="Courier New"/>
      <w:sz w:val="20"/>
      <w:szCs w:val="20"/>
      <w:lang w:val="it-IT" w:eastAsia="it-IT"/>
    </w:rPr>
  </w:style>
  <w:style w:type="paragraph" w:styleId="BalloonText">
    <w:name w:val="Balloon Text"/>
    <w:basedOn w:val="Normal"/>
    <w:link w:val="BalloonTextChar"/>
    <w:uiPriority w:val="99"/>
    <w:semiHidden/>
    <w:unhideWhenUsed/>
    <w:rsid w:val="006726F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26FD"/>
    <w:rPr>
      <w:rFonts w:ascii="Segoe UI" w:hAnsi="Segoe UI" w:cs="Segoe UI"/>
      <w:sz w:val="18"/>
      <w:szCs w:val="18"/>
      <w:lang w:val="it-IT"/>
    </w:rPr>
  </w:style>
  <w:style w:type="paragraph" w:customStyle="1" w:styleId="m6922611327829631330msolistparagraph">
    <w:name w:val="m_6922611327829631330msolistparagraph"/>
    <w:basedOn w:val="Normal"/>
    <w:rsid w:val="0015591D"/>
    <w:pPr>
      <w:spacing w:before="100" w:beforeAutospacing="1" w:after="100" w:afterAutospacing="1" w:line="240" w:lineRule="auto"/>
      <w:jc w:val="left"/>
    </w:pPr>
    <w:rPr>
      <w:rFonts w:eastAsia="Times New Roman"/>
      <w:szCs w:val="24"/>
      <w:lang w:val="en-GB" w:eastAsia="en-GB"/>
    </w:rPr>
  </w:style>
  <w:style w:type="paragraph" w:styleId="Header">
    <w:name w:val="header"/>
    <w:basedOn w:val="Normal"/>
    <w:link w:val="HeaderChar"/>
    <w:uiPriority w:val="99"/>
    <w:unhideWhenUsed/>
    <w:rsid w:val="005C17C3"/>
    <w:pPr>
      <w:tabs>
        <w:tab w:val="center" w:pos="4819"/>
        <w:tab w:val="right" w:pos="9638"/>
      </w:tabs>
      <w:spacing w:line="240" w:lineRule="auto"/>
    </w:pPr>
  </w:style>
  <w:style w:type="character" w:customStyle="1" w:styleId="HeaderChar">
    <w:name w:val="Header Char"/>
    <w:basedOn w:val="DefaultParagraphFont"/>
    <w:link w:val="Header"/>
    <w:uiPriority w:val="99"/>
    <w:rsid w:val="005C17C3"/>
    <w:rPr>
      <w:rFonts w:ascii="Times New Roman" w:hAnsi="Times New Roman" w:cs="Times New Roman"/>
      <w:sz w:val="24"/>
      <w:lang w:val="it-IT"/>
    </w:rPr>
  </w:style>
  <w:style w:type="paragraph" w:styleId="Footer">
    <w:name w:val="footer"/>
    <w:basedOn w:val="Normal"/>
    <w:link w:val="FooterChar"/>
    <w:uiPriority w:val="99"/>
    <w:unhideWhenUsed/>
    <w:rsid w:val="005C17C3"/>
    <w:pPr>
      <w:tabs>
        <w:tab w:val="center" w:pos="4819"/>
        <w:tab w:val="right" w:pos="9638"/>
      </w:tabs>
      <w:spacing w:line="240" w:lineRule="auto"/>
    </w:pPr>
  </w:style>
  <w:style w:type="character" w:customStyle="1" w:styleId="FooterChar">
    <w:name w:val="Footer Char"/>
    <w:basedOn w:val="DefaultParagraphFont"/>
    <w:link w:val="Footer"/>
    <w:uiPriority w:val="99"/>
    <w:rsid w:val="005C17C3"/>
    <w:rPr>
      <w:rFonts w:ascii="Times New Roman" w:hAnsi="Times New Roman" w:cs="Times New Roman"/>
      <w:sz w:val="24"/>
      <w:lang w:val="it-IT"/>
    </w:rPr>
  </w:style>
  <w:style w:type="character" w:customStyle="1" w:styleId="il">
    <w:name w:val="il"/>
    <w:basedOn w:val="DefaultParagraphFont"/>
    <w:rsid w:val="002D6E50"/>
  </w:style>
  <w:style w:type="character" w:styleId="CommentReference">
    <w:name w:val="annotation reference"/>
    <w:basedOn w:val="DefaultParagraphFont"/>
    <w:uiPriority w:val="99"/>
    <w:semiHidden/>
    <w:unhideWhenUsed/>
    <w:rsid w:val="00EE4ACB"/>
    <w:rPr>
      <w:sz w:val="16"/>
      <w:szCs w:val="16"/>
    </w:rPr>
  </w:style>
  <w:style w:type="paragraph" w:styleId="CommentText">
    <w:name w:val="annotation text"/>
    <w:basedOn w:val="Normal"/>
    <w:link w:val="CommentTextChar"/>
    <w:uiPriority w:val="99"/>
    <w:semiHidden/>
    <w:unhideWhenUsed/>
    <w:rsid w:val="00EE4ACB"/>
    <w:pPr>
      <w:spacing w:line="240" w:lineRule="auto"/>
    </w:pPr>
    <w:rPr>
      <w:sz w:val="20"/>
      <w:szCs w:val="20"/>
    </w:rPr>
  </w:style>
  <w:style w:type="character" w:customStyle="1" w:styleId="CommentTextChar">
    <w:name w:val="Comment Text Char"/>
    <w:basedOn w:val="DefaultParagraphFont"/>
    <w:link w:val="CommentText"/>
    <w:uiPriority w:val="99"/>
    <w:semiHidden/>
    <w:rsid w:val="00EE4ACB"/>
    <w:rPr>
      <w:rFonts w:ascii="Times New Roman" w:hAnsi="Times New Roman" w:cs="Times New Roman"/>
      <w:sz w:val="20"/>
      <w:szCs w:val="20"/>
      <w:lang w:val="it-IT"/>
    </w:rPr>
  </w:style>
  <w:style w:type="paragraph" w:styleId="CommentSubject">
    <w:name w:val="annotation subject"/>
    <w:basedOn w:val="CommentText"/>
    <w:next w:val="CommentText"/>
    <w:link w:val="CommentSubjectChar"/>
    <w:uiPriority w:val="99"/>
    <w:semiHidden/>
    <w:unhideWhenUsed/>
    <w:rsid w:val="00EE4ACB"/>
    <w:rPr>
      <w:b/>
      <w:bCs/>
    </w:rPr>
  </w:style>
  <w:style w:type="character" w:customStyle="1" w:styleId="CommentSubjectChar">
    <w:name w:val="Comment Subject Char"/>
    <w:basedOn w:val="CommentTextChar"/>
    <w:link w:val="CommentSubject"/>
    <w:uiPriority w:val="99"/>
    <w:semiHidden/>
    <w:rsid w:val="00EE4ACB"/>
    <w:rPr>
      <w:rFonts w:ascii="Times New Roman" w:hAnsi="Times New Roman" w:cs="Times New Roman"/>
      <w:b/>
      <w:bCs/>
      <w:sz w:val="20"/>
      <w:szCs w:val="20"/>
      <w:lang w:val="it-IT"/>
    </w:rPr>
  </w:style>
  <w:style w:type="paragraph" w:styleId="BodyText">
    <w:name w:val="Body Text"/>
    <w:basedOn w:val="Normal"/>
    <w:link w:val="BodyTextChar"/>
    <w:uiPriority w:val="1"/>
    <w:qFormat/>
    <w:rsid w:val="009E0039"/>
    <w:pPr>
      <w:widowControl w:val="0"/>
      <w:autoSpaceDE w:val="0"/>
      <w:autoSpaceDN w:val="0"/>
      <w:spacing w:line="240" w:lineRule="auto"/>
      <w:jc w:val="left"/>
    </w:pPr>
    <w:rPr>
      <w:rFonts w:eastAsia="Times New Roman"/>
      <w:sz w:val="20"/>
      <w:szCs w:val="20"/>
      <w:lang w:val="en-US" w:bidi="en-US"/>
    </w:rPr>
  </w:style>
  <w:style w:type="character" w:customStyle="1" w:styleId="BodyTextChar">
    <w:name w:val="Body Text Char"/>
    <w:basedOn w:val="DefaultParagraphFont"/>
    <w:link w:val="BodyText"/>
    <w:uiPriority w:val="1"/>
    <w:rsid w:val="009E0039"/>
    <w:rPr>
      <w:rFonts w:ascii="Times New Roman" w:eastAsia="Times New Roman" w:hAnsi="Times New Roman" w:cs="Times New Roman"/>
      <w:sz w:val="20"/>
      <w:szCs w:val="20"/>
      <w:lang w:val="en-US" w:bidi="en-US"/>
    </w:rPr>
  </w:style>
  <w:style w:type="paragraph" w:styleId="ListParagraph">
    <w:name w:val="List Paragraph"/>
    <w:basedOn w:val="Normal"/>
    <w:uiPriority w:val="34"/>
    <w:qFormat/>
    <w:rsid w:val="008F4700"/>
    <w:pPr>
      <w:spacing w:line="240" w:lineRule="auto"/>
      <w:ind w:left="720"/>
      <w:contextualSpacing/>
      <w:jc w:val="left"/>
    </w:pPr>
    <w:rPr>
      <w:rFonts w:eastAsia="Times New Roman"/>
      <w:szCs w:val="24"/>
      <w:lang w:eastAsia="it-IT"/>
    </w:rPr>
  </w:style>
  <w:style w:type="character" w:styleId="Emphasis">
    <w:name w:val="Emphasis"/>
    <w:uiPriority w:val="20"/>
    <w:qFormat/>
    <w:rsid w:val="005546D8"/>
    <w:rPr>
      <w:i/>
      <w:iCs/>
    </w:rPr>
  </w:style>
  <w:style w:type="character" w:styleId="Hyperlink">
    <w:name w:val="Hyperlink"/>
    <w:basedOn w:val="DefaultParagraphFont"/>
    <w:uiPriority w:val="99"/>
    <w:semiHidden/>
    <w:unhideWhenUsed/>
    <w:rsid w:val="00093E99"/>
    <w:rPr>
      <w:color w:val="0000FF"/>
      <w:u w:val="single"/>
    </w:rPr>
  </w:style>
  <w:style w:type="character" w:customStyle="1" w:styleId="ref-lnk">
    <w:name w:val="ref-lnk"/>
    <w:basedOn w:val="DefaultParagraphFont"/>
    <w:rsid w:val="002F30B7"/>
  </w:style>
  <w:style w:type="character" w:customStyle="1" w:styleId="jlqj4b">
    <w:name w:val="jlqj4b"/>
    <w:basedOn w:val="DefaultParagraphFont"/>
    <w:rsid w:val="000850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89963">
      <w:bodyDiv w:val="1"/>
      <w:marLeft w:val="0"/>
      <w:marRight w:val="0"/>
      <w:marTop w:val="0"/>
      <w:marBottom w:val="0"/>
      <w:divBdr>
        <w:top w:val="none" w:sz="0" w:space="0" w:color="auto"/>
        <w:left w:val="none" w:sz="0" w:space="0" w:color="auto"/>
        <w:bottom w:val="none" w:sz="0" w:space="0" w:color="auto"/>
        <w:right w:val="none" w:sz="0" w:space="0" w:color="auto"/>
      </w:divBdr>
      <w:divsChild>
        <w:div w:id="731932042">
          <w:marLeft w:val="0"/>
          <w:marRight w:val="0"/>
          <w:marTop w:val="0"/>
          <w:marBottom w:val="0"/>
          <w:divBdr>
            <w:top w:val="none" w:sz="0" w:space="0" w:color="auto"/>
            <w:left w:val="none" w:sz="0" w:space="0" w:color="auto"/>
            <w:bottom w:val="none" w:sz="0" w:space="0" w:color="auto"/>
            <w:right w:val="none" w:sz="0" w:space="0" w:color="auto"/>
          </w:divBdr>
        </w:div>
      </w:divsChild>
    </w:div>
    <w:div w:id="145973107">
      <w:bodyDiv w:val="1"/>
      <w:marLeft w:val="0"/>
      <w:marRight w:val="0"/>
      <w:marTop w:val="0"/>
      <w:marBottom w:val="0"/>
      <w:divBdr>
        <w:top w:val="none" w:sz="0" w:space="0" w:color="auto"/>
        <w:left w:val="none" w:sz="0" w:space="0" w:color="auto"/>
        <w:bottom w:val="none" w:sz="0" w:space="0" w:color="auto"/>
        <w:right w:val="none" w:sz="0" w:space="0" w:color="auto"/>
      </w:divBdr>
    </w:div>
    <w:div w:id="246574937">
      <w:bodyDiv w:val="1"/>
      <w:marLeft w:val="0"/>
      <w:marRight w:val="0"/>
      <w:marTop w:val="0"/>
      <w:marBottom w:val="0"/>
      <w:divBdr>
        <w:top w:val="none" w:sz="0" w:space="0" w:color="auto"/>
        <w:left w:val="none" w:sz="0" w:space="0" w:color="auto"/>
        <w:bottom w:val="none" w:sz="0" w:space="0" w:color="auto"/>
        <w:right w:val="none" w:sz="0" w:space="0" w:color="auto"/>
      </w:divBdr>
    </w:div>
    <w:div w:id="320038558">
      <w:bodyDiv w:val="1"/>
      <w:marLeft w:val="0"/>
      <w:marRight w:val="0"/>
      <w:marTop w:val="0"/>
      <w:marBottom w:val="0"/>
      <w:divBdr>
        <w:top w:val="none" w:sz="0" w:space="0" w:color="auto"/>
        <w:left w:val="none" w:sz="0" w:space="0" w:color="auto"/>
        <w:bottom w:val="none" w:sz="0" w:space="0" w:color="auto"/>
        <w:right w:val="none" w:sz="0" w:space="0" w:color="auto"/>
      </w:divBdr>
    </w:div>
    <w:div w:id="343559406">
      <w:bodyDiv w:val="1"/>
      <w:marLeft w:val="0"/>
      <w:marRight w:val="0"/>
      <w:marTop w:val="0"/>
      <w:marBottom w:val="0"/>
      <w:divBdr>
        <w:top w:val="none" w:sz="0" w:space="0" w:color="auto"/>
        <w:left w:val="none" w:sz="0" w:space="0" w:color="auto"/>
        <w:bottom w:val="none" w:sz="0" w:space="0" w:color="auto"/>
        <w:right w:val="none" w:sz="0" w:space="0" w:color="auto"/>
      </w:divBdr>
    </w:div>
    <w:div w:id="352416555">
      <w:bodyDiv w:val="1"/>
      <w:marLeft w:val="0"/>
      <w:marRight w:val="0"/>
      <w:marTop w:val="0"/>
      <w:marBottom w:val="0"/>
      <w:divBdr>
        <w:top w:val="none" w:sz="0" w:space="0" w:color="auto"/>
        <w:left w:val="none" w:sz="0" w:space="0" w:color="auto"/>
        <w:bottom w:val="none" w:sz="0" w:space="0" w:color="auto"/>
        <w:right w:val="none" w:sz="0" w:space="0" w:color="auto"/>
      </w:divBdr>
    </w:div>
    <w:div w:id="580025633">
      <w:bodyDiv w:val="1"/>
      <w:marLeft w:val="0"/>
      <w:marRight w:val="0"/>
      <w:marTop w:val="0"/>
      <w:marBottom w:val="0"/>
      <w:divBdr>
        <w:top w:val="none" w:sz="0" w:space="0" w:color="auto"/>
        <w:left w:val="none" w:sz="0" w:space="0" w:color="auto"/>
        <w:bottom w:val="none" w:sz="0" w:space="0" w:color="auto"/>
        <w:right w:val="none" w:sz="0" w:space="0" w:color="auto"/>
      </w:divBdr>
      <w:divsChild>
        <w:div w:id="1613829512">
          <w:marLeft w:val="288"/>
          <w:marRight w:val="0"/>
          <w:marTop w:val="115"/>
          <w:marBottom w:val="0"/>
          <w:divBdr>
            <w:top w:val="none" w:sz="0" w:space="0" w:color="auto"/>
            <w:left w:val="none" w:sz="0" w:space="0" w:color="auto"/>
            <w:bottom w:val="none" w:sz="0" w:space="0" w:color="auto"/>
            <w:right w:val="none" w:sz="0" w:space="0" w:color="auto"/>
          </w:divBdr>
        </w:div>
      </w:divsChild>
    </w:div>
    <w:div w:id="668171556">
      <w:bodyDiv w:val="1"/>
      <w:marLeft w:val="0"/>
      <w:marRight w:val="0"/>
      <w:marTop w:val="0"/>
      <w:marBottom w:val="0"/>
      <w:divBdr>
        <w:top w:val="none" w:sz="0" w:space="0" w:color="auto"/>
        <w:left w:val="none" w:sz="0" w:space="0" w:color="auto"/>
        <w:bottom w:val="none" w:sz="0" w:space="0" w:color="auto"/>
        <w:right w:val="none" w:sz="0" w:space="0" w:color="auto"/>
      </w:divBdr>
    </w:div>
    <w:div w:id="841317472">
      <w:bodyDiv w:val="1"/>
      <w:marLeft w:val="0"/>
      <w:marRight w:val="0"/>
      <w:marTop w:val="0"/>
      <w:marBottom w:val="0"/>
      <w:divBdr>
        <w:top w:val="none" w:sz="0" w:space="0" w:color="auto"/>
        <w:left w:val="none" w:sz="0" w:space="0" w:color="auto"/>
        <w:bottom w:val="none" w:sz="0" w:space="0" w:color="auto"/>
        <w:right w:val="none" w:sz="0" w:space="0" w:color="auto"/>
      </w:divBdr>
    </w:div>
    <w:div w:id="983388515">
      <w:bodyDiv w:val="1"/>
      <w:marLeft w:val="0"/>
      <w:marRight w:val="0"/>
      <w:marTop w:val="0"/>
      <w:marBottom w:val="0"/>
      <w:divBdr>
        <w:top w:val="none" w:sz="0" w:space="0" w:color="auto"/>
        <w:left w:val="none" w:sz="0" w:space="0" w:color="auto"/>
        <w:bottom w:val="none" w:sz="0" w:space="0" w:color="auto"/>
        <w:right w:val="none" w:sz="0" w:space="0" w:color="auto"/>
      </w:divBdr>
    </w:div>
    <w:div w:id="1065448839">
      <w:bodyDiv w:val="1"/>
      <w:marLeft w:val="0"/>
      <w:marRight w:val="0"/>
      <w:marTop w:val="0"/>
      <w:marBottom w:val="0"/>
      <w:divBdr>
        <w:top w:val="none" w:sz="0" w:space="0" w:color="auto"/>
        <w:left w:val="none" w:sz="0" w:space="0" w:color="auto"/>
        <w:bottom w:val="none" w:sz="0" w:space="0" w:color="auto"/>
        <w:right w:val="none" w:sz="0" w:space="0" w:color="auto"/>
      </w:divBdr>
      <w:divsChild>
        <w:div w:id="1183932938">
          <w:marLeft w:val="0"/>
          <w:marRight w:val="0"/>
          <w:marTop w:val="0"/>
          <w:marBottom w:val="0"/>
          <w:divBdr>
            <w:top w:val="none" w:sz="0" w:space="0" w:color="auto"/>
            <w:left w:val="none" w:sz="0" w:space="0" w:color="auto"/>
            <w:bottom w:val="none" w:sz="0" w:space="0" w:color="auto"/>
            <w:right w:val="none" w:sz="0" w:space="0" w:color="auto"/>
          </w:divBdr>
        </w:div>
        <w:div w:id="1251427788">
          <w:marLeft w:val="0"/>
          <w:marRight w:val="0"/>
          <w:marTop w:val="0"/>
          <w:marBottom w:val="0"/>
          <w:divBdr>
            <w:top w:val="none" w:sz="0" w:space="0" w:color="auto"/>
            <w:left w:val="none" w:sz="0" w:space="0" w:color="auto"/>
            <w:bottom w:val="none" w:sz="0" w:space="0" w:color="auto"/>
            <w:right w:val="none" w:sz="0" w:space="0" w:color="auto"/>
          </w:divBdr>
        </w:div>
      </w:divsChild>
    </w:div>
    <w:div w:id="1139228072">
      <w:bodyDiv w:val="1"/>
      <w:marLeft w:val="0"/>
      <w:marRight w:val="0"/>
      <w:marTop w:val="0"/>
      <w:marBottom w:val="0"/>
      <w:divBdr>
        <w:top w:val="none" w:sz="0" w:space="0" w:color="auto"/>
        <w:left w:val="none" w:sz="0" w:space="0" w:color="auto"/>
        <w:bottom w:val="none" w:sz="0" w:space="0" w:color="auto"/>
        <w:right w:val="none" w:sz="0" w:space="0" w:color="auto"/>
      </w:divBdr>
    </w:div>
    <w:div w:id="1176841001">
      <w:bodyDiv w:val="1"/>
      <w:marLeft w:val="0"/>
      <w:marRight w:val="0"/>
      <w:marTop w:val="0"/>
      <w:marBottom w:val="0"/>
      <w:divBdr>
        <w:top w:val="none" w:sz="0" w:space="0" w:color="auto"/>
        <w:left w:val="none" w:sz="0" w:space="0" w:color="auto"/>
        <w:bottom w:val="none" w:sz="0" w:space="0" w:color="auto"/>
        <w:right w:val="none" w:sz="0" w:space="0" w:color="auto"/>
      </w:divBdr>
    </w:div>
    <w:div w:id="1228295995">
      <w:bodyDiv w:val="1"/>
      <w:marLeft w:val="0"/>
      <w:marRight w:val="0"/>
      <w:marTop w:val="0"/>
      <w:marBottom w:val="0"/>
      <w:divBdr>
        <w:top w:val="none" w:sz="0" w:space="0" w:color="auto"/>
        <w:left w:val="none" w:sz="0" w:space="0" w:color="auto"/>
        <w:bottom w:val="none" w:sz="0" w:space="0" w:color="auto"/>
        <w:right w:val="none" w:sz="0" w:space="0" w:color="auto"/>
      </w:divBdr>
    </w:div>
    <w:div w:id="1268612604">
      <w:bodyDiv w:val="1"/>
      <w:marLeft w:val="0"/>
      <w:marRight w:val="0"/>
      <w:marTop w:val="0"/>
      <w:marBottom w:val="0"/>
      <w:divBdr>
        <w:top w:val="none" w:sz="0" w:space="0" w:color="auto"/>
        <w:left w:val="none" w:sz="0" w:space="0" w:color="auto"/>
        <w:bottom w:val="none" w:sz="0" w:space="0" w:color="auto"/>
        <w:right w:val="none" w:sz="0" w:space="0" w:color="auto"/>
      </w:divBdr>
    </w:div>
    <w:div w:id="1379009246">
      <w:bodyDiv w:val="1"/>
      <w:marLeft w:val="0"/>
      <w:marRight w:val="0"/>
      <w:marTop w:val="0"/>
      <w:marBottom w:val="0"/>
      <w:divBdr>
        <w:top w:val="none" w:sz="0" w:space="0" w:color="auto"/>
        <w:left w:val="none" w:sz="0" w:space="0" w:color="auto"/>
        <w:bottom w:val="none" w:sz="0" w:space="0" w:color="auto"/>
        <w:right w:val="none" w:sz="0" w:space="0" w:color="auto"/>
      </w:divBdr>
      <w:divsChild>
        <w:div w:id="1912227990">
          <w:marLeft w:val="0"/>
          <w:marRight w:val="0"/>
          <w:marTop w:val="0"/>
          <w:marBottom w:val="0"/>
          <w:divBdr>
            <w:top w:val="none" w:sz="0" w:space="0" w:color="auto"/>
            <w:left w:val="none" w:sz="0" w:space="0" w:color="auto"/>
            <w:bottom w:val="none" w:sz="0" w:space="0" w:color="auto"/>
            <w:right w:val="none" w:sz="0" w:space="0" w:color="auto"/>
          </w:divBdr>
          <w:divsChild>
            <w:div w:id="719716745">
              <w:marLeft w:val="0"/>
              <w:marRight w:val="0"/>
              <w:marTop w:val="0"/>
              <w:marBottom w:val="0"/>
              <w:divBdr>
                <w:top w:val="none" w:sz="0" w:space="0" w:color="auto"/>
                <w:left w:val="none" w:sz="0" w:space="0" w:color="auto"/>
                <w:bottom w:val="none" w:sz="0" w:space="0" w:color="auto"/>
                <w:right w:val="none" w:sz="0" w:space="0" w:color="auto"/>
              </w:divBdr>
              <w:divsChild>
                <w:div w:id="1695810758">
                  <w:marLeft w:val="0"/>
                  <w:marRight w:val="0"/>
                  <w:marTop w:val="0"/>
                  <w:marBottom w:val="0"/>
                  <w:divBdr>
                    <w:top w:val="none" w:sz="0" w:space="0" w:color="auto"/>
                    <w:left w:val="none" w:sz="0" w:space="0" w:color="auto"/>
                    <w:bottom w:val="none" w:sz="0" w:space="0" w:color="auto"/>
                    <w:right w:val="none" w:sz="0" w:space="0" w:color="auto"/>
                  </w:divBdr>
                  <w:divsChild>
                    <w:div w:id="1581328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1776997">
      <w:bodyDiv w:val="1"/>
      <w:marLeft w:val="0"/>
      <w:marRight w:val="0"/>
      <w:marTop w:val="0"/>
      <w:marBottom w:val="0"/>
      <w:divBdr>
        <w:top w:val="none" w:sz="0" w:space="0" w:color="auto"/>
        <w:left w:val="none" w:sz="0" w:space="0" w:color="auto"/>
        <w:bottom w:val="none" w:sz="0" w:space="0" w:color="auto"/>
        <w:right w:val="none" w:sz="0" w:space="0" w:color="auto"/>
      </w:divBdr>
    </w:div>
    <w:div w:id="1508060789">
      <w:bodyDiv w:val="1"/>
      <w:marLeft w:val="0"/>
      <w:marRight w:val="0"/>
      <w:marTop w:val="0"/>
      <w:marBottom w:val="0"/>
      <w:divBdr>
        <w:top w:val="none" w:sz="0" w:space="0" w:color="auto"/>
        <w:left w:val="none" w:sz="0" w:space="0" w:color="auto"/>
        <w:bottom w:val="none" w:sz="0" w:space="0" w:color="auto"/>
        <w:right w:val="none" w:sz="0" w:space="0" w:color="auto"/>
      </w:divBdr>
    </w:div>
    <w:div w:id="1567763802">
      <w:bodyDiv w:val="1"/>
      <w:marLeft w:val="0"/>
      <w:marRight w:val="0"/>
      <w:marTop w:val="0"/>
      <w:marBottom w:val="0"/>
      <w:divBdr>
        <w:top w:val="none" w:sz="0" w:space="0" w:color="auto"/>
        <w:left w:val="none" w:sz="0" w:space="0" w:color="auto"/>
        <w:bottom w:val="none" w:sz="0" w:space="0" w:color="auto"/>
        <w:right w:val="none" w:sz="0" w:space="0" w:color="auto"/>
      </w:divBdr>
    </w:div>
    <w:div w:id="1765957462">
      <w:bodyDiv w:val="1"/>
      <w:marLeft w:val="0"/>
      <w:marRight w:val="0"/>
      <w:marTop w:val="0"/>
      <w:marBottom w:val="0"/>
      <w:divBdr>
        <w:top w:val="none" w:sz="0" w:space="0" w:color="auto"/>
        <w:left w:val="none" w:sz="0" w:space="0" w:color="auto"/>
        <w:bottom w:val="none" w:sz="0" w:space="0" w:color="auto"/>
        <w:right w:val="none" w:sz="0" w:space="0" w:color="auto"/>
      </w:divBdr>
    </w:div>
    <w:div w:id="1766805176">
      <w:bodyDiv w:val="1"/>
      <w:marLeft w:val="0"/>
      <w:marRight w:val="0"/>
      <w:marTop w:val="0"/>
      <w:marBottom w:val="0"/>
      <w:divBdr>
        <w:top w:val="none" w:sz="0" w:space="0" w:color="auto"/>
        <w:left w:val="none" w:sz="0" w:space="0" w:color="auto"/>
        <w:bottom w:val="none" w:sz="0" w:space="0" w:color="auto"/>
        <w:right w:val="none" w:sz="0" w:space="0" w:color="auto"/>
      </w:divBdr>
      <w:divsChild>
        <w:div w:id="51122254">
          <w:marLeft w:val="403"/>
          <w:marRight w:val="0"/>
          <w:marTop w:val="0"/>
          <w:marBottom w:val="0"/>
          <w:divBdr>
            <w:top w:val="none" w:sz="0" w:space="0" w:color="auto"/>
            <w:left w:val="none" w:sz="0" w:space="0" w:color="auto"/>
            <w:bottom w:val="none" w:sz="0" w:space="0" w:color="auto"/>
            <w:right w:val="none" w:sz="0" w:space="0" w:color="auto"/>
          </w:divBdr>
        </w:div>
        <w:div w:id="1103257905">
          <w:marLeft w:val="403"/>
          <w:marRight w:val="0"/>
          <w:marTop w:val="0"/>
          <w:marBottom w:val="0"/>
          <w:divBdr>
            <w:top w:val="none" w:sz="0" w:space="0" w:color="auto"/>
            <w:left w:val="none" w:sz="0" w:space="0" w:color="auto"/>
            <w:bottom w:val="none" w:sz="0" w:space="0" w:color="auto"/>
            <w:right w:val="none" w:sz="0" w:space="0" w:color="auto"/>
          </w:divBdr>
        </w:div>
        <w:div w:id="1158888569">
          <w:marLeft w:val="1051"/>
          <w:marRight w:val="0"/>
          <w:marTop w:val="89"/>
          <w:marBottom w:val="0"/>
          <w:divBdr>
            <w:top w:val="none" w:sz="0" w:space="0" w:color="auto"/>
            <w:left w:val="none" w:sz="0" w:space="0" w:color="auto"/>
            <w:bottom w:val="none" w:sz="0" w:space="0" w:color="auto"/>
            <w:right w:val="none" w:sz="0" w:space="0" w:color="auto"/>
          </w:divBdr>
        </w:div>
        <w:div w:id="1240749539">
          <w:marLeft w:val="1051"/>
          <w:marRight w:val="0"/>
          <w:marTop w:val="89"/>
          <w:marBottom w:val="0"/>
          <w:divBdr>
            <w:top w:val="none" w:sz="0" w:space="0" w:color="auto"/>
            <w:left w:val="none" w:sz="0" w:space="0" w:color="auto"/>
            <w:bottom w:val="none" w:sz="0" w:space="0" w:color="auto"/>
            <w:right w:val="none" w:sz="0" w:space="0" w:color="auto"/>
          </w:divBdr>
        </w:div>
        <w:div w:id="1314263534">
          <w:marLeft w:val="1051"/>
          <w:marRight w:val="0"/>
          <w:marTop w:val="89"/>
          <w:marBottom w:val="0"/>
          <w:divBdr>
            <w:top w:val="none" w:sz="0" w:space="0" w:color="auto"/>
            <w:left w:val="none" w:sz="0" w:space="0" w:color="auto"/>
            <w:bottom w:val="none" w:sz="0" w:space="0" w:color="auto"/>
            <w:right w:val="none" w:sz="0" w:space="0" w:color="auto"/>
          </w:divBdr>
        </w:div>
        <w:div w:id="1323509282">
          <w:marLeft w:val="1051"/>
          <w:marRight w:val="0"/>
          <w:marTop w:val="89"/>
          <w:marBottom w:val="0"/>
          <w:divBdr>
            <w:top w:val="none" w:sz="0" w:space="0" w:color="auto"/>
            <w:left w:val="none" w:sz="0" w:space="0" w:color="auto"/>
            <w:bottom w:val="none" w:sz="0" w:space="0" w:color="auto"/>
            <w:right w:val="none" w:sz="0" w:space="0" w:color="auto"/>
          </w:divBdr>
        </w:div>
        <w:div w:id="1659188028">
          <w:marLeft w:val="1051"/>
          <w:marRight w:val="0"/>
          <w:marTop w:val="89"/>
          <w:marBottom w:val="0"/>
          <w:divBdr>
            <w:top w:val="none" w:sz="0" w:space="0" w:color="auto"/>
            <w:left w:val="none" w:sz="0" w:space="0" w:color="auto"/>
            <w:bottom w:val="none" w:sz="0" w:space="0" w:color="auto"/>
            <w:right w:val="none" w:sz="0" w:space="0" w:color="auto"/>
          </w:divBdr>
        </w:div>
        <w:div w:id="1869951274">
          <w:marLeft w:val="1051"/>
          <w:marRight w:val="0"/>
          <w:marTop w:val="89"/>
          <w:marBottom w:val="0"/>
          <w:divBdr>
            <w:top w:val="none" w:sz="0" w:space="0" w:color="auto"/>
            <w:left w:val="none" w:sz="0" w:space="0" w:color="auto"/>
            <w:bottom w:val="none" w:sz="0" w:space="0" w:color="auto"/>
            <w:right w:val="none" w:sz="0" w:space="0" w:color="auto"/>
          </w:divBdr>
        </w:div>
      </w:divsChild>
    </w:div>
    <w:div w:id="1769232309">
      <w:bodyDiv w:val="1"/>
      <w:marLeft w:val="0"/>
      <w:marRight w:val="0"/>
      <w:marTop w:val="0"/>
      <w:marBottom w:val="0"/>
      <w:divBdr>
        <w:top w:val="none" w:sz="0" w:space="0" w:color="auto"/>
        <w:left w:val="none" w:sz="0" w:space="0" w:color="auto"/>
        <w:bottom w:val="none" w:sz="0" w:space="0" w:color="auto"/>
        <w:right w:val="none" w:sz="0" w:space="0" w:color="auto"/>
      </w:divBdr>
    </w:div>
    <w:div w:id="1786852764">
      <w:bodyDiv w:val="1"/>
      <w:marLeft w:val="0"/>
      <w:marRight w:val="0"/>
      <w:marTop w:val="0"/>
      <w:marBottom w:val="0"/>
      <w:divBdr>
        <w:top w:val="none" w:sz="0" w:space="0" w:color="auto"/>
        <w:left w:val="none" w:sz="0" w:space="0" w:color="auto"/>
        <w:bottom w:val="none" w:sz="0" w:space="0" w:color="auto"/>
        <w:right w:val="none" w:sz="0" w:space="0" w:color="auto"/>
      </w:divBdr>
    </w:div>
    <w:div w:id="1796412076">
      <w:bodyDiv w:val="1"/>
      <w:marLeft w:val="0"/>
      <w:marRight w:val="0"/>
      <w:marTop w:val="0"/>
      <w:marBottom w:val="0"/>
      <w:divBdr>
        <w:top w:val="none" w:sz="0" w:space="0" w:color="auto"/>
        <w:left w:val="none" w:sz="0" w:space="0" w:color="auto"/>
        <w:bottom w:val="none" w:sz="0" w:space="0" w:color="auto"/>
        <w:right w:val="none" w:sz="0" w:space="0" w:color="auto"/>
      </w:divBdr>
    </w:div>
    <w:div w:id="1805468443">
      <w:bodyDiv w:val="1"/>
      <w:marLeft w:val="0"/>
      <w:marRight w:val="0"/>
      <w:marTop w:val="0"/>
      <w:marBottom w:val="0"/>
      <w:divBdr>
        <w:top w:val="none" w:sz="0" w:space="0" w:color="auto"/>
        <w:left w:val="none" w:sz="0" w:space="0" w:color="auto"/>
        <w:bottom w:val="none" w:sz="0" w:space="0" w:color="auto"/>
        <w:right w:val="none" w:sz="0" w:space="0" w:color="auto"/>
      </w:divBdr>
    </w:div>
    <w:div w:id="1809974764">
      <w:bodyDiv w:val="1"/>
      <w:marLeft w:val="0"/>
      <w:marRight w:val="0"/>
      <w:marTop w:val="0"/>
      <w:marBottom w:val="0"/>
      <w:divBdr>
        <w:top w:val="none" w:sz="0" w:space="0" w:color="auto"/>
        <w:left w:val="none" w:sz="0" w:space="0" w:color="auto"/>
        <w:bottom w:val="none" w:sz="0" w:space="0" w:color="auto"/>
        <w:right w:val="none" w:sz="0" w:space="0" w:color="auto"/>
      </w:divBdr>
    </w:div>
    <w:div w:id="1821187758">
      <w:bodyDiv w:val="1"/>
      <w:marLeft w:val="0"/>
      <w:marRight w:val="0"/>
      <w:marTop w:val="0"/>
      <w:marBottom w:val="0"/>
      <w:divBdr>
        <w:top w:val="none" w:sz="0" w:space="0" w:color="auto"/>
        <w:left w:val="none" w:sz="0" w:space="0" w:color="auto"/>
        <w:bottom w:val="none" w:sz="0" w:space="0" w:color="auto"/>
        <w:right w:val="none" w:sz="0" w:space="0" w:color="auto"/>
      </w:divBdr>
      <w:divsChild>
        <w:div w:id="1223563525">
          <w:marLeft w:val="0"/>
          <w:marRight w:val="0"/>
          <w:marTop w:val="0"/>
          <w:marBottom w:val="0"/>
          <w:divBdr>
            <w:top w:val="none" w:sz="0" w:space="0" w:color="auto"/>
            <w:left w:val="none" w:sz="0" w:space="0" w:color="auto"/>
            <w:bottom w:val="none" w:sz="0" w:space="0" w:color="auto"/>
            <w:right w:val="none" w:sz="0" w:space="0" w:color="auto"/>
          </w:divBdr>
          <w:divsChild>
            <w:div w:id="2146585557">
              <w:marLeft w:val="0"/>
              <w:marRight w:val="0"/>
              <w:marTop w:val="0"/>
              <w:marBottom w:val="0"/>
              <w:divBdr>
                <w:top w:val="none" w:sz="0" w:space="0" w:color="auto"/>
                <w:left w:val="none" w:sz="0" w:space="0" w:color="auto"/>
                <w:bottom w:val="none" w:sz="0" w:space="0" w:color="auto"/>
                <w:right w:val="none" w:sz="0" w:space="0" w:color="auto"/>
              </w:divBdr>
              <w:divsChild>
                <w:div w:id="184446830">
                  <w:marLeft w:val="0"/>
                  <w:marRight w:val="0"/>
                  <w:marTop w:val="0"/>
                  <w:marBottom w:val="0"/>
                  <w:divBdr>
                    <w:top w:val="none" w:sz="0" w:space="0" w:color="auto"/>
                    <w:left w:val="none" w:sz="0" w:space="0" w:color="auto"/>
                    <w:bottom w:val="none" w:sz="0" w:space="0" w:color="auto"/>
                    <w:right w:val="none" w:sz="0" w:space="0" w:color="auto"/>
                  </w:divBdr>
                  <w:divsChild>
                    <w:div w:id="1458766358">
                      <w:marLeft w:val="0"/>
                      <w:marRight w:val="0"/>
                      <w:marTop w:val="0"/>
                      <w:marBottom w:val="0"/>
                      <w:divBdr>
                        <w:top w:val="none" w:sz="0" w:space="0" w:color="auto"/>
                        <w:left w:val="none" w:sz="0" w:space="0" w:color="auto"/>
                        <w:bottom w:val="none" w:sz="0" w:space="0" w:color="auto"/>
                        <w:right w:val="none" w:sz="0" w:space="0" w:color="auto"/>
                      </w:divBdr>
                      <w:divsChild>
                        <w:div w:id="269092576">
                          <w:marLeft w:val="0"/>
                          <w:marRight w:val="0"/>
                          <w:marTop w:val="0"/>
                          <w:marBottom w:val="0"/>
                          <w:divBdr>
                            <w:top w:val="none" w:sz="0" w:space="0" w:color="auto"/>
                            <w:left w:val="none" w:sz="0" w:space="0" w:color="auto"/>
                            <w:bottom w:val="none" w:sz="0" w:space="0" w:color="auto"/>
                            <w:right w:val="none" w:sz="0" w:space="0" w:color="auto"/>
                          </w:divBdr>
                          <w:divsChild>
                            <w:div w:id="1396202880">
                              <w:marLeft w:val="0"/>
                              <w:marRight w:val="0"/>
                              <w:marTop w:val="0"/>
                              <w:marBottom w:val="0"/>
                              <w:divBdr>
                                <w:top w:val="none" w:sz="0" w:space="0" w:color="auto"/>
                                <w:left w:val="none" w:sz="0" w:space="0" w:color="auto"/>
                                <w:bottom w:val="none" w:sz="0" w:space="0" w:color="auto"/>
                                <w:right w:val="none" w:sz="0" w:space="0" w:color="auto"/>
                              </w:divBdr>
                              <w:divsChild>
                                <w:div w:id="2065833908">
                                  <w:marLeft w:val="0"/>
                                  <w:marRight w:val="0"/>
                                  <w:marTop w:val="0"/>
                                  <w:marBottom w:val="0"/>
                                  <w:divBdr>
                                    <w:top w:val="none" w:sz="0" w:space="0" w:color="auto"/>
                                    <w:left w:val="none" w:sz="0" w:space="0" w:color="auto"/>
                                    <w:bottom w:val="none" w:sz="0" w:space="0" w:color="auto"/>
                                    <w:right w:val="none" w:sz="0" w:space="0" w:color="auto"/>
                                  </w:divBdr>
                                  <w:divsChild>
                                    <w:div w:id="699400208">
                                      <w:marLeft w:val="0"/>
                                      <w:marRight w:val="0"/>
                                      <w:marTop w:val="0"/>
                                      <w:marBottom w:val="0"/>
                                      <w:divBdr>
                                        <w:top w:val="none" w:sz="0" w:space="0" w:color="auto"/>
                                        <w:left w:val="none" w:sz="0" w:space="0" w:color="auto"/>
                                        <w:bottom w:val="none" w:sz="0" w:space="0" w:color="auto"/>
                                        <w:right w:val="none" w:sz="0" w:space="0" w:color="auto"/>
                                      </w:divBdr>
                                      <w:divsChild>
                                        <w:div w:id="655307394">
                                          <w:marLeft w:val="0"/>
                                          <w:marRight w:val="0"/>
                                          <w:marTop w:val="0"/>
                                          <w:marBottom w:val="495"/>
                                          <w:divBdr>
                                            <w:top w:val="none" w:sz="0" w:space="0" w:color="auto"/>
                                            <w:left w:val="none" w:sz="0" w:space="0" w:color="auto"/>
                                            <w:bottom w:val="none" w:sz="0" w:space="0" w:color="auto"/>
                                            <w:right w:val="none" w:sz="0" w:space="0" w:color="auto"/>
                                          </w:divBdr>
                                          <w:divsChild>
                                            <w:div w:id="373963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04372301">
      <w:bodyDiv w:val="1"/>
      <w:marLeft w:val="0"/>
      <w:marRight w:val="0"/>
      <w:marTop w:val="0"/>
      <w:marBottom w:val="0"/>
      <w:divBdr>
        <w:top w:val="none" w:sz="0" w:space="0" w:color="auto"/>
        <w:left w:val="none" w:sz="0" w:space="0" w:color="auto"/>
        <w:bottom w:val="none" w:sz="0" w:space="0" w:color="auto"/>
        <w:right w:val="none" w:sz="0" w:space="0" w:color="auto"/>
      </w:divBdr>
    </w:div>
    <w:div w:id="1916160978">
      <w:bodyDiv w:val="1"/>
      <w:marLeft w:val="0"/>
      <w:marRight w:val="0"/>
      <w:marTop w:val="0"/>
      <w:marBottom w:val="0"/>
      <w:divBdr>
        <w:top w:val="none" w:sz="0" w:space="0" w:color="auto"/>
        <w:left w:val="none" w:sz="0" w:space="0" w:color="auto"/>
        <w:bottom w:val="none" w:sz="0" w:space="0" w:color="auto"/>
        <w:right w:val="none" w:sz="0" w:space="0" w:color="auto"/>
      </w:divBdr>
    </w:div>
    <w:div w:id="1929802154">
      <w:bodyDiv w:val="1"/>
      <w:marLeft w:val="0"/>
      <w:marRight w:val="0"/>
      <w:marTop w:val="0"/>
      <w:marBottom w:val="0"/>
      <w:divBdr>
        <w:top w:val="none" w:sz="0" w:space="0" w:color="auto"/>
        <w:left w:val="none" w:sz="0" w:space="0" w:color="auto"/>
        <w:bottom w:val="none" w:sz="0" w:space="0" w:color="auto"/>
        <w:right w:val="none" w:sz="0" w:space="0" w:color="auto"/>
      </w:divBdr>
    </w:div>
    <w:div w:id="1930968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18AB21-3A93-4CB0-A469-F273DB2545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47392</Words>
  <Characters>270137</Characters>
  <Application>Microsoft Office Word</Application>
  <DocSecurity>0</DocSecurity>
  <Lines>2251</Lines>
  <Paragraphs>63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ersity of Leeds</Company>
  <LinksUpToDate>false</LinksUpToDate>
  <CharactersWithSpaces>3168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na Fernandes</dc:creator>
  <cp:lastModifiedBy>Mark</cp:lastModifiedBy>
  <cp:revision>2</cp:revision>
  <dcterms:created xsi:type="dcterms:W3CDTF">2022-01-02T12:55:00Z</dcterms:created>
  <dcterms:modified xsi:type="dcterms:W3CDTF">2022-01-02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linical-parkinsonism-and-related-disorders</vt:lpwstr>
  </property>
  <property fmtid="{D5CDD505-2E9C-101B-9397-08002B2CF9AE}" pid="5" name="Mendeley Recent Style Name 1_1">
    <vt:lpwstr>Clinical Parkinsonism &amp; Related Disorders</vt:lpwstr>
  </property>
  <property fmtid="{D5CDD505-2E9C-101B-9397-08002B2CF9AE}" pid="6" name="Mendeley Recent Style Id 2_1">
    <vt:lpwstr>http://www.zotero.org/styles/epilepsy-and-behavior</vt:lpwstr>
  </property>
  <property fmtid="{D5CDD505-2E9C-101B-9397-08002B2CF9AE}" pid="7" name="Mendeley Recent Style Name 2_1">
    <vt:lpwstr>Epilepsy &amp; Behavior</vt:lpwstr>
  </property>
  <property fmtid="{D5CDD505-2E9C-101B-9397-08002B2CF9AE}" pid="8" name="Mendeley Recent Style Id 3_1">
    <vt:lpwstr>http://www.zotero.org/styles/journal-of-applied-psychology</vt:lpwstr>
  </property>
  <property fmtid="{D5CDD505-2E9C-101B-9397-08002B2CF9AE}" pid="9" name="Mendeley Recent Style Name 3_1">
    <vt:lpwstr>Journal of Applied Psychology</vt:lpwstr>
  </property>
  <property fmtid="{D5CDD505-2E9C-101B-9397-08002B2CF9AE}" pid="10" name="Mendeley Recent Style Id 4_1">
    <vt:lpwstr>http://www.zotero.org/styles/journal-of-sleep-research</vt:lpwstr>
  </property>
  <property fmtid="{D5CDD505-2E9C-101B-9397-08002B2CF9AE}" pid="11" name="Mendeley Recent Style Name 4_1">
    <vt:lpwstr>Journal of Sleep Research</vt:lpwstr>
  </property>
  <property fmtid="{D5CDD505-2E9C-101B-9397-08002B2CF9AE}" pid="12" name="Mendeley Recent Style Id 5_1">
    <vt:lpwstr>http://www.zotero.org/styles/psychology-and-health</vt:lpwstr>
  </property>
  <property fmtid="{D5CDD505-2E9C-101B-9397-08002B2CF9AE}" pid="13" name="Mendeley Recent Style Name 5_1">
    <vt:lpwstr>Psychology &amp; Health</vt:lpwstr>
  </property>
  <property fmtid="{D5CDD505-2E9C-101B-9397-08002B2CF9AE}" pid="14" name="Mendeley Recent Style Id 6_1">
    <vt:lpwstr>http://www.zotero.org/styles/sleep</vt:lpwstr>
  </property>
  <property fmtid="{D5CDD505-2E9C-101B-9397-08002B2CF9AE}" pid="15" name="Mendeley Recent Style Name 6_1">
    <vt:lpwstr>SLEEP</vt:lpwstr>
  </property>
  <property fmtid="{D5CDD505-2E9C-101B-9397-08002B2CF9AE}" pid="16" name="Mendeley Recent Style Id 7_1">
    <vt:lpwstr>http://www.zotero.org/styles/sleep-medicine</vt:lpwstr>
  </property>
  <property fmtid="{D5CDD505-2E9C-101B-9397-08002B2CF9AE}" pid="17" name="Mendeley Recent Style Name 7_1">
    <vt:lpwstr>Sleep Medicine</vt:lpwstr>
  </property>
  <property fmtid="{D5CDD505-2E9C-101B-9397-08002B2CF9AE}" pid="18" name="Mendeley Recent Style Id 8_1">
    <vt:lpwstr>http://www.zotero.org/styles/sleep-medicine-reviews</vt:lpwstr>
  </property>
  <property fmtid="{D5CDD505-2E9C-101B-9397-08002B2CF9AE}" pid="19" name="Mendeley Recent Style Name 8_1">
    <vt:lpwstr>Sleep Medicine Reviews</vt:lpwstr>
  </property>
  <property fmtid="{D5CDD505-2E9C-101B-9397-08002B2CF9AE}" pid="20" name="Mendeley Recent Style Id 9_1">
    <vt:lpwstr>http://www.zotero.org/styles/the-journal-of-nuclear-medicine</vt:lpwstr>
  </property>
  <property fmtid="{D5CDD505-2E9C-101B-9397-08002B2CF9AE}" pid="21" name="Mendeley Recent Style Name 9_1">
    <vt:lpwstr>The Journal of Nuclear Medicine</vt:lpwstr>
  </property>
  <property fmtid="{D5CDD505-2E9C-101B-9397-08002B2CF9AE}" pid="22" name="Mendeley Document_1">
    <vt:lpwstr>True</vt:lpwstr>
  </property>
  <property fmtid="{D5CDD505-2E9C-101B-9397-08002B2CF9AE}" pid="23" name="Mendeley Unique User Id_1">
    <vt:lpwstr>7088fcea-0793-3cc4-9aea-81043a1bcf15</vt:lpwstr>
  </property>
  <property fmtid="{D5CDD505-2E9C-101B-9397-08002B2CF9AE}" pid="24" name="Mendeley Citation Style_1">
    <vt:lpwstr>http://www.zotero.org/styles/psychology-and-health</vt:lpwstr>
  </property>
</Properties>
</file>